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4A51" w:rsidP="00A1453A" w:rsidRDefault="009B4A51" w14:paraId="492900B6" w14:textId="2080CECF">
      <w:pPr>
        <w:ind w:left="0"/>
      </w:pPr>
    </w:p>
    <w:p w:rsidR="00667C89" w:rsidP="00A1453A" w:rsidRDefault="00667C89" w14:paraId="450D2E7E" w14:textId="77777777">
      <w:pPr>
        <w:ind w:left="0"/>
      </w:pPr>
    </w:p>
    <w:p w:rsidR="009B4A51" w:rsidP="004135D5" w:rsidRDefault="009B4A51" w14:paraId="25BD7297" w14:textId="77777777">
      <w:pPr>
        <w:pStyle w:val="Heading6"/>
      </w:pPr>
    </w:p>
    <w:p w:rsidRPr="00A1453A" w:rsidR="00A1453A" w:rsidP="00A1453A" w:rsidRDefault="00A1453A" w14:paraId="6FE1C406" w14:textId="77777777"/>
    <w:p w:rsidR="009B4A51" w:rsidP="00CA5840" w:rsidRDefault="009B4A51" w14:paraId="432A0AB9" w14:textId="77777777">
      <w:pPr>
        <w:ind w:left="0"/>
      </w:pPr>
    </w:p>
    <w:p w:rsidRPr="003A353C" w:rsidR="00716F94" w:rsidP="00CA5840" w:rsidRDefault="000F054D" w14:paraId="3EEA2E74" w14:textId="35A9CE1B">
      <w:pPr>
        <w:pStyle w:val="Heading1"/>
        <w:ind w:left="0"/>
        <w:rPr>
          <w:sz w:val="32"/>
        </w:rPr>
      </w:pPr>
      <w:bookmarkStart w:name="_Hlk28854653" w:id="0"/>
      <w:r w:rsidRPr="003A353C">
        <w:rPr>
          <w:sz w:val="32"/>
        </w:rPr>
        <w:t xml:space="preserve">Determining the </w:t>
      </w:r>
      <w:r w:rsidRPr="003A353C" w:rsidR="00DA652B">
        <w:rPr>
          <w:sz w:val="32"/>
        </w:rPr>
        <w:t>L</w:t>
      </w:r>
      <w:r w:rsidRPr="003A353C">
        <w:rPr>
          <w:sz w:val="32"/>
        </w:rPr>
        <w:t xml:space="preserve">andscape of Quality Management Systems for </w:t>
      </w:r>
      <w:r w:rsidRPr="003A353C" w:rsidR="0055375A">
        <w:rPr>
          <w:sz w:val="32"/>
        </w:rPr>
        <w:t xml:space="preserve">Public Health </w:t>
      </w:r>
      <w:r w:rsidRPr="003A353C">
        <w:rPr>
          <w:sz w:val="32"/>
        </w:rPr>
        <w:t xml:space="preserve">Laboratories </w:t>
      </w:r>
      <w:r w:rsidRPr="003A353C" w:rsidR="00DA652B">
        <w:rPr>
          <w:sz w:val="32"/>
        </w:rPr>
        <w:t>P</w:t>
      </w:r>
      <w:r w:rsidRPr="003A353C">
        <w:rPr>
          <w:sz w:val="32"/>
        </w:rPr>
        <w:t>erforming Next-Generation Sequencing</w:t>
      </w:r>
    </w:p>
    <w:bookmarkEnd w:id="0"/>
    <w:p w:rsidR="00AA3192" w:rsidP="00CA5840" w:rsidRDefault="00AA3192" w14:paraId="3904EA6A" w14:textId="77777777">
      <w:pPr>
        <w:ind w:left="0"/>
      </w:pPr>
    </w:p>
    <w:p w:rsidRPr="00AA3192" w:rsidR="00716F94" w:rsidP="00CA5840" w:rsidRDefault="00484011" w14:paraId="0CA1A8EC" w14:textId="77777777">
      <w:pPr>
        <w:ind w:left="0"/>
        <w:jc w:val="center"/>
      </w:pPr>
      <w:r w:rsidRPr="00AA3192">
        <w:t>OSTL</w:t>
      </w:r>
      <w:r w:rsidR="00316F00">
        <w:t>TS Generic Information Collection</w:t>
      </w:r>
      <w:r w:rsidRPr="00AA3192">
        <w:t xml:space="preserve"> Request</w:t>
      </w:r>
    </w:p>
    <w:p w:rsidRPr="00AA3192" w:rsidR="00484011" w:rsidP="00CA5840" w:rsidRDefault="00484011" w14:paraId="30DA12FE" w14:textId="77777777">
      <w:pPr>
        <w:ind w:left="0"/>
        <w:jc w:val="center"/>
      </w:pPr>
      <w:r w:rsidRPr="00AA3192">
        <w:t>OMB No. 0920-0879</w:t>
      </w:r>
    </w:p>
    <w:p w:rsidR="009B4A51" w:rsidP="00CA5840" w:rsidRDefault="009B4A51" w14:paraId="39176906" w14:textId="77777777">
      <w:pPr>
        <w:ind w:left="0"/>
      </w:pPr>
    </w:p>
    <w:p w:rsidR="00AA3192" w:rsidP="00CA5840" w:rsidRDefault="00AA3192" w14:paraId="5224E159" w14:textId="77777777">
      <w:pPr>
        <w:ind w:left="0"/>
      </w:pPr>
    </w:p>
    <w:p w:rsidR="009B4A51" w:rsidP="00A1453A" w:rsidRDefault="009B4A51" w14:paraId="6BE5E8D3" w14:textId="77777777">
      <w:pPr>
        <w:pStyle w:val="Heading2"/>
        <w:ind w:left="0"/>
      </w:pPr>
      <w:r w:rsidRPr="007D6163">
        <w:t>Supporting Statement – Section A</w:t>
      </w:r>
    </w:p>
    <w:p w:rsidR="00187D5A" w:rsidP="00CA5840" w:rsidRDefault="00187D5A" w14:paraId="6E21CA28" w14:textId="77777777">
      <w:pPr>
        <w:ind w:left="0"/>
      </w:pPr>
    </w:p>
    <w:p w:rsidRPr="00BB70BF" w:rsidR="009B4A51" w:rsidP="00CA5840" w:rsidRDefault="009B4A51" w14:paraId="215542C4" w14:textId="05E58DDF">
      <w:pPr>
        <w:ind w:left="0"/>
        <w:jc w:val="center"/>
      </w:pPr>
      <w:r w:rsidRPr="00AA3192">
        <w:t>Submitted:</w:t>
      </w:r>
      <w:r w:rsidRPr="00713412">
        <w:rPr>
          <w:color w:val="0070C0"/>
        </w:rPr>
        <w:t xml:space="preserve"> </w:t>
      </w:r>
      <w:r w:rsidRPr="00BB70BF" w:rsidR="00BB70BF">
        <w:t>6/4/2020</w:t>
      </w:r>
    </w:p>
    <w:p w:rsidR="009B4A51" w:rsidP="007D6163" w:rsidRDefault="009B4A51" w14:paraId="5EEF11C6" w14:textId="77777777"/>
    <w:p w:rsidR="00AA3192" w:rsidP="00A1453A" w:rsidRDefault="00AA3192" w14:paraId="1489B817" w14:textId="77777777">
      <w:pPr>
        <w:ind w:left="0"/>
      </w:pPr>
    </w:p>
    <w:p w:rsidR="00A1453A" w:rsidP="00A1453A" w:rsidRDefault="00A1453A" w14:paraId="0268180F" w14:textId="77777777">
      <w:pPr>
        <w:ind w:left="0"/>
      </w:pPr>
    </w:p>
    <w:p w:rsidR="009B4A51" w:rsidP="007D6163" w:rsidRDefault="009B4A51" w14:paraId="6E6FB8C9" w14:textId="77777777"/>
    <w:p w:rsidR="00441CC3" w:rsidP="00CA5840" w:rsidRDefault="00716F94" w14:paraId="4F10DFD9" w14:textId="07C3FFF4">
      <w:pPr>
        <w:ind w:left="0"/>
        <w:rPr>
          <w:b/>
          <w:u w:val="single"/>
        </w:rPr>
      </w:pPr>
      <w:r w:rsidRPr="00CA5840">
        <w:rPr>
          <w:b/>
          <w:u w:val="single"/>
        </w:rPr>
        <w:t>P</w:t>
      </w:r>
      <w:r w:rsidRPr="00CA5840" w:rsidR="00667C89">
        <w:rPr>
          <w:b/>
          <w:u w:val="single"/>
        </w:rPr>
        <w:t>rogram Official/Project Officer</w:t>
      </w:r>
    </w:p>
    <w:p w:rsidR="003A353C" w:rsidP="00CA5840" w:rsidRDefault="003A353C" w14:paraId="053ED7D6" w14:textId="77777777">
      <w:pPr>
        <w:ind w:left="0"/>
        <w:rPr>
          <w:b/>
          <w:u w:val="single"/>
        </w:rPr>
      </w:pPr>
    </w:p>
    <w:p w:rsidRPr="003A353C" w:rsidR="00321B51" w:rsidP="00CA5840" w:rsidRDefault="000F054D" w14:paraId="556856BB" w14:textId="7EDEBF0D">
      <w:pPr>
        <w:ind w:left="0"/>
      </w:pPr>
      <w:bookmarkStart w:name="_Hlk28855159" w:id="1"/>
      <w:r w:rsidRPr="003A353C">
        <w:t>Diego Arambula</w:t>
      </w:r>
      <w:r w:rsidRPr="003A353C">
        <w:tab/>
      </w:r>
    </w:p>
    <w:p w:rsidRPr="003A353C" w:rsidR="00321B51" w:rsidP="00CA5840" w:rsidRDefault="000F054D" w14:paraId="1ED4280A" w14:textId="40FAEE6B">
      <w:pPr>
        <w:ind w:left="0"/>
      </w:pPr>
      <w:r w:rsidRPr="003A353C">
        <w:t>Biologist</w:t>
      </w:r>
    </w:p>
    <w:p w:rsidRPr="003A353C" w:rsidR="00541FC9" w:rsidP="00CA5840" w:rsidRDefault="00541FC9" w14:paraId="50BFB74C" w14:textId="77777777">
      <w:pPr>
        <w:ind w:left="0"/>
      </w:pPr>
      <w:r w:rsidRPr="003A353C">
        <w:t>Division of Laboratory Systems</w:t>
      </w:r>
    </w:p>
    <w:p w:rsidRPr="003A353C" w:rsidR="00321B51" w:rsidP="00CA5840" w:rsidRDefault="000F054D" w14:paraId="4C10D4E2" w14:textId="4C64C3FE">
      <w:pPr>
        <w:ind w:left="0"/>
      </w:pPr>
      <w:r w:rsidRPr="003A353C">
        <w:t>Center for Surveillance, Epidemiology, and Laboratory Services</w:t>
      </w:r>
    </w:p>
    <w:p w:rsidRPr="003A353C" w:rsidR="00321B51" w:rsidP="00CA5840" w:rsidRDefault="00541FC9" w14:paraId="3CC3C65B" w14:textId="3534F06A">
      <w:pPr>
        <w:ind w:left="0"/>
      </w:pPr>
      <w:r w:rsidRPr="003A353C">
        <w:t>1600 Clifton Rd.</w:t>
      </w:r>
    </w:p>
    <w:p w:rsidRPr="003A353C" w:rsidR="00541FC9" w:rsidP="00CA5840" w:rsidRDefault="00541FC9" w14:paraId="4AF7D6EB" w14:textId="191DE5B5">
      <w:pPr>
        <w:ind w:left="0"/>
      </w:pPr>
      <w:r w:rsidRPr="003A353C">
        <w:t>V24-3</w:t>
      </w:r>
    </w:p>
    <w:p w:rsidRPr="003A353C" w:rsidR="00321B51" w:rsidP="00CA5840" w:rsidRDefault="00541FC9" w14:paraId="5B4E88E6" w14:textId="7DB7B982">
      <w:pPr>
        <w:ind w:left="0"/>
      </w:pPr>
      <w:r w:rsidRPr="003A353C">
        <w:t>404.498.0691</w:t>
      </w:r>
      <w:bookmarkEnd w:id="1"/>
    </w:p>
    <w:p w:rsidRPr="003A353C" w:rsidR="00321B51" w:rsidP="00CA5840" w:rsidRDefault="00A97107" w14:paraId="6EE6BB7D" w14:textId="49002B0D">
      <w:pPr>
        <w:ind w:left="0"/>
      </w:pPr>
      <w:bookmarkStart w:name="_Hlk28855316" w:id="2"/>
      <w:r w:rsidRPr="003A353C">
        <w:t>DArambula@cdc.gov</w:t>
      </w:r>
      <w:bookmarkEnd w:id="2"/>
    </w:p>
    <w:p w:rsidR="000B0962" w:rsidP="00383542" w:rsidRDefault="000B0962" w14:paraId="24B3A5BE" w14:textId="77777777">
      <w:pPr>
        <w:ind w:left="0"/>
      </w:pPr>
    </w:p>
    <w:p w:rsidR="00CA5840" w:rsidRDefault="00CA5840" w14:paraId="1AEA4344" w14:textId="77777777">
      <w:pPr>
        <w:tabs>
          <w:tab w:val="clear" w:pos="9360"/>
        </w:tabs>
        <w:spacing w:after="200"/>
        <w:ind w:left="0"/>
        <w:rPr>
          <w:b/>
          <w:sz w:val="28"/>
        </w:rPr>
      </w:pPr>
      <w:r>
        <w:br w:type="page"/>
      </w:r>
    </w:p>
    <w:p w:rsidR="003860A5" w:rsidP="003860A5" w:rsidRDefault="003860A5" w14:paraId="282347FE" w14:textId="77777777">
      <w:pPr>
        <w:pStyle w:val="Heading3"/>
        <w:ind w:left="0"/>
      </w:pPr>
      <w:bookmarkStart w:name="_Toc427752811" w:id="3"/>
      <w:r>
        <w:lastRenderedPageBreak/>
        <w:t>Table of Contents</w:t>
      </w:r>
      <w:bookmarkEnd w:id="3"/>
    </w:p>
    <w:p w:rsidRPr="003860A5" w:rsidR="003860A5" w:rsidP="003860A5" w:rsidRDefault="003860A5" w14:paraId="6C8DAF44" w14:textId="77777777"/>
    <w:p w:rsidR="00CC4DAB" w:rsidRDefault="003860A5" w14:paraId="1289B54C" w14:textId="77777777">
      <w:pPr>
        <w:pStyle w:val="TOC1"/>
        <w:tabs>
          <w:tab w:val="right" w:leader="dot" w:pos="9350"/>
        </w:tabs>
        <w:rPr>
          <w:rFonts w:asciiTheme="minorHAnsi" w:hAnsiTheme="minorHAnsi"/>
          <w:noProof/>
        </w:rPr>
      </w:pPr>
      <w:r>
        <w:fldChar w:fldCharType="begin"/>
      </w:r>
      <w:r>
        <w:instrText xml:space="preserve"> TOC \h \z \u \t "Heading 3,1,Heading 4,2" </w:instrText>
      </w:r>
      <w:r>
        <w:fldChar w:fldCharType="separate"/>
      </w:r>
      <w:hyperlink w:history="1" w:anchor="_Toc427752811">
        <w:r w:rsidRPr="00A94C41" w:rsidR="00CC4DAB">
          <w:rPr>
            <w:rStyle w:val="Hyperlink"/>
            <w:noProof/>
          </w:rPr>
          <w:t>Table of Contents</w:t>
        </w:r>
        <w:r w:rsidR="00CC4DAB">
          <w:rPr>
            <w:noProof/>
            <w:webHidden/>
          </w:rPr>
          <w:tab/>
        </w:r>
        <w:r w:rsidR="00CC4DAB">
          <w:rPr>
            <w:noProof/>
            <w:webHidden/>
          </w:rPr>
          <w:fldChar w:fldCharType="begin"/>
        </w:r>
        <w:r w:rsidR="00CC4DAB">
          <w:rPr>
            <w:noProof/>
            <w:webHidden/>
          </w:rPr>
          <w:instrText xml:space="preserve"> PAGEREF _Toc427752811 \h </w:instrText>
        </w:r>
        <w:r w:rsidR="00CC4DAB">
          <w:rPr>
            <w:noProof/>
            <w:webHidden/>
          </w:rPr>
        </w:r>
        <w:r w:rsidR="00CC4DAB">
          <w:rPr>
            <w:noProof/>
            <w:webHidden/>
          </w:rPr>
          <w:fldChar w:fldCharType="separate"/>
        </w:r>
        <w:r w:rsidR="00270422">
          <w:rPr>
            <w:noProof/>
            <w:webHidden/>
          </w:rPr>
          <w:t>2</w:t>
        </w:r>
        <w:r w:rsidR="00CC4DAB">
          <w:rPr>
            <w:noProof/>
            <w:webHidden/>
          </w:rPr>
          <w:fldChar w:fldCharType="end"/>
        </w:r>
      </w:hyperlink>
    </w:p>
    <w:p w:rsidR="00CC4DAB" w:rsidRDefault="007611B7" w14:paraId="47FCE62C" w14:textId="77777777">
      <w:pPr>
        <w:pStyle w:val="TOC1"/>
        <w:tabs>
          <w:tab w:val="right" w:leader="dot" w:pos="9350"/>
        </w:tabs>
        <w:rPr>
          <w:rFonts w:asciiTheme="minorHAnsi" w:hAnsiTheme="minorHAnsi"/>
          <w:noProof/>
        </w:rPr>
      </w:pPr>
      <w:hyperlink w:history="1" w:anchor="_Toc427752813">
        <w:r w:rsidRPr="00A94C41" w:rsidR="00CC4DAB">
          <w:rPr>
            <w:rStyle w:val="Hyperlink"/>
            <w:noProof/>
          </w:rPr>
          <w:t>Section A – Justification</w:t>
        </w:r>
        <w:r w:rsidR="00CC4DAB">
          <w:rPr>
            <w:noProof/>
            <w:webHidden/>
          </w:rPr>
          <w:tab/>
        </w:r>
        <w:r w:rsidR="00CC4DAB">
          <w:rPr>
            <w:noProof/>
            <w:webHidden/>
          </w:rPr>
          <w:fldChar w:fldCharType="begin"/>
        </w:r>
        <w:r w:rsidR="00CC4DAB">
          <w:rPr>
            <w:noProof/>
            <w:webHidden/>
          </w:rPr>
          <w:instrText xml:space="preserve"> PAGEREF _Toc427752813 \h </w:instrText>
        </w:r>
        <w:r w:rsidR="00CC4DAB">
          <w:rPr>
            <w:noProof/>
            <w:webHidden/>
          </w:rPr>
        </w:r>
        <w:r w:rsidR="00CC4DAB">
          <w:rPr>
            <w:noProof/>
            <w:webHidden/>
          </w:rPr>
          <w:fldChar w:fldCharType="separate"/>
        </w:r>
        <w:r w:rsidR="00270422">
          <w:rPr>
            <w:noProof/>
            <w:webHidden/>
          </w:rPr>
          <w:t>3</w:t>
        </w:r>
        <w:r w:rsidR="00CC4DAB">
          <w:rPr>
            <w:noProof/>
            <w:webHidden/>
          </w:rPr>
          <w:fldChar w:fldCharType="end"/>
        </w:r>
      </w:hyperlink>
    </w:p>
    <w:p w:rsidR="00CC4DAB" w:rsidRDefault="007611B7" w14:paraId="4C16FD5A" w14:textId="77777777">
      <w:pPr>
        <w:pStyle w:val="TOC2"/>
        <w:rPr>
          <w:rFonts w:asciiTheme="minorHAnsi" w:hAnsiTheme="minorHAnsi"/>
          <w:noProof/>
        </w:rPr>
      </w:pPr>
      <w:hyperlink w:history="1" w:anchor="_Toc427752814">
        <w:r w:rsidRPr="00A94C41" w:rsidR="00CC4DAB">
          <w:rPr>
            <w:rStyle w:val="Hyperlink"/>
            <w:noProof/>
          </w:rPr>
          <w:t>1.</w:t>
        </w:r>
        <w:r w:rsidR="00CC4DAB">
          <w:rPr>
            <w:rFonts w:asciiTheme="minorHAnsi" w:hAnsiTheme="minorHAnsi"/>
            <w:noProof/>
          </w:rPr>
          <w:tab/>
        </w:r>
        <w:r w:rsidRPr="00A94C41" w:rsidR="00CC4DAB">
          <w:rPr>
            <w:rStyle w:val="Hyperlink"/>
            <w:noProof/>
          </w:rPr>
          <w:t>Circumstances Making the Collection of Information Necessary</w:t>
        </w:r>
        <w:r w:rsidR="00CC4DAB">
          <w:rPr>
            <w:noProof/>
            <w:webHidden/>
          </w:rPr>
          <w:tab/>
        </w:r>
        <w:r w:rsidR="00CC4DAB">
          <w:rPr>
            <w:noProof/>
            <w:webHidden/>
          </w:rPr>
          <w:fldChar w:fldCharType="begin"/>
        </w:r>
        <w:r w:rsidR="00CC4DAB">
          <w:rPr>
            <w:noProof/>
            <w:webHidden/>
          </w:rPr>
          <w:instrText xml:space="preserve"> PAGEREF _Toc427752814 \h </w:instrText>
        </w:r>
        <w:r w:rsidR="00CC4DAB">
          <w:rPr>
            <w:noProof/>
            <w:webHidden/>
          </w:rPr>
        </w:r>
        <w:r w:rsidR="00CC4DAB">
          <w:rPr>
            <w:noProof/>
            <w:webHidden/>
          </w:rPr>
          <w:fldChar w:fldCharType="separate"/>
        </w:r>
        <w:r w:rsidR="00270422">
          <w:rPr>
            <w:noProof/>
            <w:webHidden/>
          </w:rPr>
          <w:t>3</w:t>
        </w:r>
        <w:r w:rsidR="00CC4DAB">
          <w:rPr>
            <w:noProof/>
            <w:webHidden/>
          </w:rPr>
          <w:fldChar w:fldCharType="end"/>
        </w:r>
      </w:hyperlink>
    </w:p>
    <w:p w:rsidR="00CC4DAB" w:rsidRDefault="007611B7" w14:paraId="29023798" w14:textId="47EAA963">
      <w:pPr>
        <w:pStyle w:val="TOC2"/>
        <w:rPr>
          <w:rFonts w:asciiTheme="minorHAnsi" w:hAnsiTheme="minorHAnsi"/>
          <w:noProof/>
        </w:rPr>
      </w:pPr>
      <w:hyperlink w:history="1" w:anchor="_Toc427752815">
        <w:r w:rsidRPr="00A94C41" w:rsidR="00CC4DAB">
          <w:rPr>
            <w:rStyle w:val="Hyperlink"/>
            <w:noProof/>
          </w:rPr>
          <w:t>2.</w:t>
        </w:r>
        <w:r w:rsidR="00CC4DAB">
          <w:rPr>
            <w:rFonts w:asciiTheme="minorHAnsi" w:hAnsiTheme="minorHAnsi"/>
            <w:noProof/>
          </w:rPr>
          <w:tab/>
        </w:r>
        <w:r w:rsidRPr="00A94C41" w:rsidR="00CC4DAB">
          <w:rPr>
            <w:rStyle w:val="Hyperlink"/>
            <w:noProof/>
          </w:rPr>
          <w:t>Purpose and Use of the Information Collection</w:t>
        </w:r>
        <w:r w:rsidR="00CC4DAB">
          <w:rPr>
            <w:noProof/>
            <w:webHidden/>
          </w:rPr>
          <w:tab/>
        </w:r>
        <w:r w:rsidR="00D813A0">
          <w:rPr>
            <w:noProof/>
            <w:webHidden/>
          </w:rPr>
          <w:t>6</w:t>
        </w:r>
      </w:hyperlink>
    </w:p>
    <w:p w:rsidR="00CC4DAB" w:rsidRDefault="007611B7" w14:paraId="551B8A26" w14:textId="5E856581">
      <w:pPr>
        <w:pStyle w:val="TOC2"/>
        <w:rPr>
          <w:rFonts w:asciiTheme="minorHAnsi" w:hAnsiTheme="minorHAnsi"/>
          <w:noProof/>
        </w:rPr>
      </w:pPr>
      <w:hyperlink w:history="1" w:anchor="_Toc427752816">
        <w:r w:rsidRPr="00A94C41" w:rsidR="00CC4DAB">
          <w:rPr>
            <w:rStyle w:val="Hyperlink"/>
            <w:noProof/>
          </w:rPr>
          <w:t>3.</w:t>
        </w:r>
        <w:r w:rsidR="00CC4DAB">
          <w:rPr>
            <w:rFonts w:asciiTheme="minorHAnsi" w:hAnsiTheme="minorHAnsi"/>
            <w:noProof/>
          </w:rPr>
          <w:tab/>
        </w:r>
        <w:r w:rsidRPr="00A94C41" w:rsidR="00CC4DAB">
          <w:rPr>
            <w:rStyle w:val="Hyperlink"/>
            <w:noProof/>
          </w:rPr>
          <w:t>Use of Improved Information Technology and Burden Reduction</w:t>
        </w:r>
        <w:r w:rsidR="00CC4DAB">
          <w:rPr>
            <w:noProof/>
            <w:webHidden/>
          </w:rPr>
          <w:tab/>
        </w:r>
        <w:r w:rsidR="00D813A0">
          <w:rPr>
            <w:noProof/>
            <w:webHidden/>
          </w:rPr>
          <w:t>6</w:t>
        </w:r>
      </w:hyperlink>
    </w:p>
    <w:p w:rsidR="00CC4DAB" w:rsidRDefault="007611B7" w14:paraId="1C8FBC08" w14:textId="4D01EB25">
      <w:pPr>
        <w:pStyle w:val="TOC2"/>
        <w:rPr>
          <w:rFonts w:asciiTheme="minorHAnsi" w:hAnsiTheme="minorHAnsi"/>
          <w:noProof/>
        </w:rPr>
      </w:pPr>
      <w:hyperlink w:history="1" w:anchor="_Toc427752817">
        <w:r w:rsidRPr="00A94C41" w:rsidR="00CC4DAB">
          <w:rPr>
            <w:rStyle w:val="Hyperlink"/>
            <w:noProof/>
          </w:rPr>
          <w:t>4.</w:t>
        </w:r>
        <w:r w:rsidR="00CC4DAB">
          <w:rPr>
            <w:rFonts w:asciiTheme="minorHAnsi" w:hAnsiTheme="minorHAnsi"/>
            <w:noProof/>
          </w:rPr>
          <w:tab/>
        </w:r>
        <w:r w:rsidRPr="00A94C41" w:rsidR="00CC4DAB">
          <w:rPr>
            <w:rStyle w:val="Hyperlink"/>
            <w:noProof/>
          </w:rPr>
          <w:t>Efforts to Identify Duplication and Use of Similar Information</w:t>
        </w:r>
        <w:r w:rsidR="00CC4DAB">
          <w:rPr>
            <w:noProof/>
            <w:webHidden/>
          </w:rPr>
          <w:tab/>
        </w:r>
        <w:r w:rsidR="00D813A0">
          <w:rPr>
            <w:noProof/>
            <w:webHidden/>
          </w:rPr>
          <w:t>6</w:t>
        </w:r>
      </w:hyperlink>
    </w:p>
    <w:p w:rsidR="00CC4DAB" w:rsidRDefault="007611B7" w14:paraId="512D4BC8" w14:textId="0E921CEC">
      <w:pPr>
        <w:pStyle w:val="TOC2"/>
        <w:rPr>
          <w:rFonts w:asciiTheme="minorHAnsi" w:hAnsiTheme="minorHAnsi"/>
          <w:noProof/>
        </w:rPr>
      </w:pPr>
      <w:hyperlink w:history="1" w:anchor="_Toc427752818">
        <w:r w:rsidRPr="00A94C41" w:rsidR="00CC4DAB">
          <w:rPr>
            <w:rStyle w:val="Hyperlink"/>
            <w:noProof/>
          </w:rPr>
          <w:t>5.</w:t>
        </w:r>
        <w:r w:rsidR="00CC4DAB">
          <w:rPr>
            <w:rFonts w:asciiTheme="minorHAnsi" w:hAnsiTheme="minorHAnsi"/>
            <w:noProof/>
          </w:rPr>
          <w:tab/>
        </w:r>
        <w:r w:rsidRPr="00A94C41" w:rsidR="00CC4DAB">
          <w:rPr>
            <w:rStyle w:val="Hyperlink"/>
            <w:noProof/>
          </w:rPr>
          <w:t>Impact on Small Businesses or Other Small Entities</w:t>
        </w:r>
        <w:r w:rsidR="00CC4DAB">
          <w:rPr>
            <w:noProof/>
            <w:webHidden/>
          </w:rPr>
          <w:tab/>
        </w:r>
        <w:r w:rsidR="00D813A0">
          <w:rPr>
            <w:noProof/>
            <w:webHidden/>
          </w:rPr>
          <w:t>7</w:t>
        </w:r>
      </w:hyperlink>
    </w:p>
    <w:p w:rsidR="00CC4DAB" w:rsidRDefault="007611B7" w14:paraId="51C11F6E" w14:textId="50D9D946">
      <w:pPr>
        <w:pStyle w:val="TOC2"/>
        <w:rPr>
          <w:rFonts w:asciiTheme="minorHAnsi" w:hAnsiTheme="minorHAnsi"/>
          <w:noProof/>
        </w:rPr>
      </w:pPr>
      <w:hyperlink w:history="1" w:anchor="_Toc427752819">
        <w:r w:rsidRPr="00A94C41" w:rsidR="00CC4DAB">
          <w:rPr>
            <w:rStyle w:val="Hyperlink"/>
            <w:noProof/>
          </w:rPr>
          <w:t>6.</w:t>
        </w:r>
        <w:r w:rsidR="00CC4DAB">
          <w:rPr>
            <w:rFonts w:asciiTheme="minorHAnsi" w:hAnsiTheme="minorHAnsi"/>
            <w:noProof/>
          </w:rPr>
          <w:tab/>
        </w:r>
        <w:r w:rsidRPr="00A94C41" w:rsidR="00CC4DAB">
          <w:rPr>
            <w:rStyle w:val="Hyperlink"/>
            <w:noProof/>
          </w:rPr>
          <w:t xml:space="preserve">Consequences of Collecting the Information Less Frequently   </w:t>
        </w:r>
        <w:r w:rsidR="00CC4DAB">
          <w:rPr>
            <w:noProof/>
            <w:webHidden/>
          </w:rPr>
          <w:tab/>
        </w:r>
        <w:r w:rsidR="00D813A0">
          <w:rPr>
            <w:noProof/>
            <w:webHidden/>
          </w:rPr>
          <w:t>7</w:t>
        </w:r>
      </w:hyperlink>
    </w:p>
    <w:p w:rsidR="00CC4DAB" w:rsidRDefault="007611B7" w14:paraId="78DFAEC0" w14:textId="1F85B2B5">
      <w:pPr>
        <w:pStyle w:val="TOC2"/>
        <w:rPr>
          <w:rFonts w:asciiTheme="minorHAnsi" w:hAnsiTheme="minorHAnsi"/>
          <w:noProof/>
        </w:rPr>
      </w:pPr>
      <w:hyperlink w:history="1" w:anchor="_Toc427752820">
        <w:r w:rsidRPr="00A94C41" w:rsidR="00CC4DAB">
          <w:rPr>
            <w:rStyle w:val="Hyperlink"/>
            <w:noProof/>
          </w:rPr>
          <w:t>7.</w:t>
        </w:r>
        <w:r w:rsidR="00CC4DAB">
          <w:rPr>
            <w:rFonts w:asciiTheme="minorHAnsi" w:hAnsiTheme="minorHAnsi"/>
            <w:noProof/>
          </w:rPr>
          <w:tab/>
        </w:r>
        <w:r w:rsidRPr="00A94C41" w:rsidR="00CC4DAB">
          <w:rPr>
            <w:rStyle w:val="Hyperlink"/>
            <w:noProof/>
          </w:rPr>
          <w:t>Special Circumstances Relating to the Guidelines of 5 CFR 1320.5</w:t>
        </w:r>
        <w:r w:rsidR="00CC4DAB">
          <w:rPr>
            <w:noProof/>
            <w:webHidden/>
          </w:rPr>
          <w:tab/>
        </w:r>
        <w:r w:rsidR="00D813A0">
          <w:rPr>
            <w:noProof/>
            <w:webHidden/>
          </w:rPr>
          <w:t>7</w:t>
        </w:r>
      </w:hyperlink>
    </w:p>
    <w:p w:rsidR="00CC4DAB" w:rsidRDefault="007611B7" w14:paraId="383FFC41" w14:textId="27A62B0D">
      <w:pPr>
        <w:pStyle w:val="TOC2"/>
        <w:rPr>
          <w:rFonts w:asciiTheme="minorHAnsi" w:hAnsiTheme="minorHAnsi"/>
          <w:noProof/>
        </w:rPr>
      </w:pPr>
      <w:hyperlink w:history="1" w:anchor="_Toc427752821">
        <w:r w:rsidRPr="00A94C41" w:rsidR="00CC4DAB">
          <w:rPr>
            <w:rStyle w:val="Hyperlink"/>
            <w:noProof/>
          </w:rPr>
          <w:t>8.</w:t>
        </w:r>
        <w:r w:rsidR="00CC4DAB">
          <w:rPr>
            <w:rFonts w:asciiTheme="minorHAnsi" w:hAnsiTheme="minorHAnsi"/>
            <w:noProof/>
          </w:rPr>
          <w:tab/>
        </w:r>
        <w:r w:rsidRPr="00A94C41" w:rsidR="00CC4DAB">
          <w:rPr>
            <w:rStyle w:val="Hyperlink"/>
            <w:noProof/>
          </w:rPr>
          <w:t>Comments in Response to the Federal Register Notice and Efforts to Consult Outside the Agency</w:t>
        </w:r>
        <w:r w:rsidR="00CC4DAB">
          <w:rPr>
            <w:noProof/>
            <w:webHidden/>
          </w:rPr>
          <w:tab/>
        </w:r>
        <w:r w:rsidR="00D813A0">
          <w:rPr>
            <w:noProof/>
            <w:webHidden/>
          </w:rPr>
          <w:t>7</w:t>
        </w:r>
      </w:hyperlink>
    </w:p>
    <w:p w:rsidR="00CC4DAB" w:rsidRDefault="007611B7" w14:paraId="09BD10E0" w14:textId="036662FE">
      <w:pPr>
        <w:pStyle w:val="TOC2"/>
        <w:rPr>
          <w:rFonts w:asciiTheme="minorHAnsi" w:hAnsiTheme="minorHAnsi"/>
          <w:noProof/>
        </w:rPr>
      </w:pPr>
      <w:hyperlink w:history="1" w:anchor="_Toc427752822">
        <w:r w:rsidRPr="00A94C41" w:rsidR="00CC4DAB">
          <w:rPr>
            <w:rStyle w:val="Hyperlink"/>
            <w:noProof/>
          </w:rPr>
          <w:t>9.</w:t>
        </w:r>
        <w:r w:rsidR="00CC4DAB">
          <w:rPr>
            <w:rFonts w:asciiTheme="minorHAnsi" w:hAnsiTheme="minorHAnsi"/>
            <w:noProof/>
          </w:rPr>
          <w:tab/>
        </w:r>
        <w:r w:rsidRPr="00A94C41" w:rsidR="00CC4DAB">
          <w:rPr>
            <w:rStyle w:val="Hyperlink"/>
            <w:noProof/>
          </w:rPr>
          <w:t>Explanation of Any Payment or Gift to Respondents</w:t>
        </w:r>
        <w:r w:rsidR="00CC4DAB">
          <w:rPr>
            <w:noProof/>
            <w:webHidden/>
          </w:rPr>
          <w:tab/>
        </w:r>
        <w:r w:rsidR="00D813A0">
          <w:rPr>
            <w:noProof/>
            <w:webHidden/>
          </w:rPr>
          <w:t>7</w:t>
        </w:r>
      </w:hyperlink>
    </w:p>
    <w:p w:rsidR="00CC4DAB" w:rsidRDefault="007611B7" w14:paraId="353D0AE3" w14:textId="7BA1E6B7">
      <w:pPr>
        <w:pStyle w:val="TOC2"/>
        <w:rPr>
          <w:rFonts w:asciiTheme="minorHAnsi" w:hAnsiTheme="minorHAnsi"/>
          <w:noProof/>
        </w:rPr>
      </w:pPr>
      <w:hyperlink w:history="1" w:anchor="_Toc427752823">
        <w:r w:rsidRPr="00A94C41" w:rsidR="00CC4DAB">
          <w:rPr>
            <w:rStyle w:val="Hyperlink"/>
            <w:noProof/>
          </w:rPr>
          <w:t>10.</w:t>
        </w:r>
        <w:r w:rsidR="00CC4DAB">
          <w:rPr>
            <w:rFonts w:asciiTheme="minorHAnsi" w:hAnsiTheme="minorHAnsi"/>
            <w:noProof/>
          </w:rPr>
          <w:tab/>
        </w:r>
        <w:r w:rsidRPr="00A94C41" w:rsidR="00CC4DAB">
          <w:rPr>
            <w:rStyle w:val="Hyperlink"/>
            <w:noProof/>
          </w:rPr>
          <w:t>Protection of the Privacy and Confidentiality of Information Provided by Respondents</w:t>
        </w:r>
        <w:r w:rsidR="00CC4DAB">
          <w:rPr>
            <w:noProof/>
            <w:webHidden/>
          </w:rPr>
          <w:tab/>
        </w:r>
        <w:r w:rsidR="00D813A0">
          <w:rPr>
            <w:noProof/>
            <w:webHidden/>
          </w:rPr>
          <w:t>7</w:t>
        </w:r>
      </w:hyperlink>
    </w:p>
    <w:p w:rsidR="00CC4DAB" w:rsidRDefault="007611B7" w14:paraId="01D77212" w14:textId="29ECB2CA">
      <w:pPr>
        <w:pStyle w:val="TOC2"/>
        <w:rPr>
          <w:rFonts w:asciiTheme="minorHAnsi" w:hAnsiTheme="minorHAnsi"/>
          <w:noProof/>
        </w:rPr>
      </w:pPr>
      <w:hyperlink w:history="1" w:anchor="_Toc427752824">
        <w:r w:rsidRPr="00A94C41" w:rsidR="00CC4DAB">
          <w:rPr>
            <w:rStyle w:val="Hyperlink"/>
            <w:noProof/>
          </w:rPr>
          <w:t>11.</w:t>
        </w:r>
        <w:r w:rsidR="00CC4DAB">
          <w:rPr>
            <w:rFonts w:asciiTheme="minorHAnsi" w:hAnsiTheme="minorHAnsi"/>
            <w:noProof/>
          </w:rPr>
          <w:tab/>
        </w:r>
        <w:r w:rsidRPr="00A94C41" w:rsidR="00CC4DAB">
          <w:rPr>
            <w:rStyle w:val="Hyperlink"/>
            <w:noProof/>
          </w:rPr>
          <w:t>Institutional Review Board (IRB) and Justification for Sensitive Questions</w:t>
        </w:r>
        <w:r w:rsidR="00CC4DAB">
          <w:rPr>
            <w:noProof/>
            <w:webHidden/>
          </w:rPr>
          <w:tab/>
        </w:r>
        <w:r w:rsidR="00D813A0">
          <w:rPr>
            <w:noProof/>
            <w:webHidden/>
          </w:rPr>
          <w:t>8</w:t>
        </w:r>
      </w:hyperlink>
    </w:p>
    <w:p w:rsidR="00CC4DAB" w:rsidRDefault="007611B7" w14:paraId="413FDA94" w14:textId="589E4140">
      <w:pPr>
        <w:pStyle w:val="TOC2"/>
        <w:rPr>
          <w:rFonts w:asciiTheme="minorHAnsi" w:hAnsiTheme="minorHAnsi"/>
          <w:noProof/>
        </w:rPr>
      </w:pPr>
      <w:hyperlink w:history="1" w:anchor="_Toc427752825">
        <w:r w:rsidRPr="00A94C41" w:rsidR="00CC4DAB">
          <w:rPr>
            <w:rStyle w:val="Hyperlink"/>
            <w:noProof/>
          </w:rPr>
          <w:t>12.</w:t>
        </w:r>
        <w:r w:rsidR="00CC4DAB">
          <w:rPr>
            <w:rFonts w:asciiTheme="minorHAnsi" w:hAnsiTheme="minorHAnsi"/>
            <w:noProof/>
          </w:rPr>
          <w:tab/>
        </w:r>
        <w:r w:rsidRPr="00A94C41" w:rsidR="00CC4DAB">
          <w:rPr>
            <w:rStyle w:val="Hyperlink"/>
            <w:noProof/>
          </w:rPr>
          <w:t>Estimates of Annualized Burden Hours and Costs</w:t>
        </w:r>
        <w:r w:rsidR="00CC4DAB">
          <w:rPr>
            <w:noProof/>
            <w:webHidden/>
          </w:rPr>
          <w:tab/>
        </w:r>
        <w:r w:rsidR="00D813A0">
          <w:rPr>
            <w:noProof/>
            <w:webHidden/>
          </w:rPr>
          <w:t>8</w:t>
        </w:r>
      </w:hyperlink>
    </w:p>
    <w:p w:rsidR="00CC4DAB" w:rsidRDefault="007611B7" w14:paraId="49B148E4" w14:textId="2F8EE1CA">
      <w:pPr>
        <w:pStyle w:val="TOC2"/>
        <w:rPr>
          <w:rFonts w:asciiTheme="minorHAnsi" w:hAnsiTheme="minorHAnsi"/>
          <w:noProof/>
        </w:rPr>
      </w:pPr>
      <w:hyperlink w:history="1" w:anchor="_Toc427752826">
        <w:r w:rsidRPr="00A94C41" w:rsidR="00CC4DAB">
          <w:rPr>
            <w:rStyle w:val="Hyperlink"/>
            <w:noProof/>
          </w:rPr>
          <w:t>13.</w:t>
        </w:r>
        <w:r w:rsidR="00CC4DAB">
          <w:rPr>
            <w:rFonts w:asciiTheme="minorHAnsi" w:hAnsiTheme="minorHAnsi"/>
            <w:noProof/>
          </w:rPr>
          <w:tab/>
        </w:r>
        <w:r w:rsidRPr="00A94C41" w:rsidR="00CC4DAB">
          <w:rPr>
            <w:rStyle w:val="Hyperlink"/>
            <w:noProof/>
          </w:rPr>
          <w:t>Estimates of Other Total Annual Cost Burden to Respondents or Record Keepers</w:t>
        </w:r>
        <w:r w:rsidR="00CC4DAB">
          <w:rPr>
            <w:noProof/>
            <w:webHidden/>
          </w:rPr>
          <w:tab/>
        </w:r>
        <w:r w:rsidR="00D813A0">
          <w:rPr>
            <w:noProof/>
            <w:webHidden/>
          </w:rPr>
          <w:t>9</w:t>
        </w:r>
      </w:hyperlink>
    </w:p>
    <w:p w:rsidR="00CC4DAB" w:rsidRDefault="007611B7" w14:paraId="31463D9A" w14:textId="0F63ADE3">
      <w:pPr>
        <w:pStyle w:val="TOC2"/>
        <w:rPr>
          <w:rFonts w:asciiTheme="minorHAnsi" w:hAnsiTheme="minorHAnsi"/>
          <w:noProof/>
        </w:rPr>
      </w:pPr>
      <w:hyperlink w:history="1" w:anchor="_Toc427752827">
        <w:r w:rsidRPr="00A94C41" w:rsidR="00CC4DAB">
          <w:rPr>
            <w:rStyle w:val="Hyperlink"/>
            <w:noProof/>
          </w:rPr>
          <w:t>14.</w:t>
        </w:r>
        <w:r w:rsidR="00CC4DAB">
          <w:rPr>
            <w:rFonts w:asciiTheme="minorHAnsi" w:hAnsiTheme="minorHAnsi"/>
            <w:noProof/>
          </w:rPr>
          <w:tab/>
        </w:r>
        <w:r w:rsidRPr="00A94C41" w:rsidR="00CC4DAB">
          <w:rPr>
            <w:rStyle w:val="Hyperlink"/>
            <w:noProof/>
          </w:rPr>
          <w:t>Annualized Cost to the Government</w:t>
        </w:r>
        <w:r w:rsidR="00CC4DAB">
          <w:rPr>
            <w:noProof/>
            <w:webHidden/>
          </w:rPr>
          <w:tab/>
        </w:r>
        <w:r w:rsidR="00D813A0">
          <w:rPr>
            <w:noProof/>
            <w:webHidden/>
          </w:rPr>
          <w:t>9</w:t>
        </w:r>
      </w:hyperlink>
    </w:p>
    <w:p w:rsidR="00CC4DAB" w:rsidRDefault="007611B7" w14:paraId="6EB61090" w14:textId="2A1E35EA">
      <w:pPr>
        <w:pStyle w:val="TOC2"/>
        <w:rPr>
          <w:rFonts w:asciiTheme="minorHAnsi" w:hAnsiTheme="minorHAnsi"/>
          <w:noProof/>
        </w:rPr>
      </w:pPr>
      <w:hyperlink w:history="1" w:anchor="_Toc427752828">
        <w:r w:rsidRPr="00A94C41" w:rsidR="00CC4DAB">
          <w:rPr>
            <w:rStyle w:val="Hyperlink"/>
            <w:noProof/>
          </w:rPr>
          <w:t>15.</w:t>
        </w:r>
        <w:r w:rsidR="00CC4DAB">
          <w:rPr>
            <w:rFonts w:asciiTheme="minorHAnsi" w:hAnsiTheme="minorHAnsi"/>
            <w:noProof/>
          </w:rPr>
          <w:tab/>
        </w:r>
        <w:r w:rsidRPr="00A94C41" w:rsidR="00CC4DAB">
          <w:rPr>
            <w:rStyle w:val="Hyperlink"/>
            <w:noProof/>
          </w:rPr>
          <w:t>Explanation for Program Changes or Adjustments</w:t>
        </w:r>
        <w:r w:rsidR="00CC4DAB">
          <w:rPr>
            <w:noProof/>
            <w:webHidden/>
          </w:rPr>
          <w:tab/>
        </w:r>
        <w:r w:rsidR="00D813A0">
          <w:rPr>
            <w:noProof/>
            <w:webHidden/>
          </w:rPr>
          <w:t>9</w:t>
        </w:r>
      </w:hyperlink>
    </w:p>
    <w:p w:rsidR="00CC4DAB" w:rsidRDefault="007611B7" w14:paraId="59A6596D" w14:textId="6E3700CC">
      <w:pPr>
        <w:pStyle w:val="TOC2"/>
        <w:rPr>
          <w:rFonts w:asciiTheme="minorHAnsi" w:hAnsiTheme="minorHAnsi"/>
          <w:noProof/>
        </w:rPr>
      </w:pPr>
      <w:hyperlink w:history="1" w:anchor="_Toc427752829">
        <w:r w:rsidRPr="00A94C41" w:rsidR="00CC4DAB">
          <w:rPr>
            <w:rStyle w:val="Hyperlink"/>
            <w:noProof/>
          </w:rPr>
          <w:t>16.</w:t>
        </w:r>
        <w:r w:rsidR="00CC4DAB">
          <w:rPr>
            <w:rFonts w:asciiTheme="minorHAnsi" w:hAnsiTheme="minorHAnsi"/>
            <w:noProof/>
          </w:rPr>
          <w:tab/>
        </w:r>
        <w:r w:rsidRPr="00A94C41" w:rsidR="00CC4DAB">
          <w:rPr>
            <w:rStyle w:val="Hyperlink"/>
            <w:noProof/>
          </w:rPr>
          <w:t>Plans for Tabulation and Publication and Project Time Schedule</w:t>
        </w:r>
        <w:r w:rsidR="00CC4DAB">
          <w:rPr>
            <w:noProof/>
            <w:webHidden/>
          </w:rPr>
          <w:tab/>
        </w:r>
        <w:r w:rsidR="00D813A0">
          <w:rPr>
            <w:noProof/>
            <w:webHidden/>
          </w:rPr>
          <w:t>10</w:t>
        </w:r>
      </w:hyperlink>
    </w:p>
    <w:p w:rsidR="00CC4DAB" w:rsidRDefault="007611B7" w14:paraId="5DC180D7" w14:textId="192EE237">
      <w:pPr>
        <w:pStyle w:val="TOC2"/>
        <w:rPr>
          <w:rFonts w:asciiTheme="minorHAnsi" w:hAnsiTheme="minorHAnsi"/>
          <w:noProof/>
        </w:rPr>
      </w:pPr>
      <w:hyperlink w:history="1" w:anchor="_Toc427752830">
        <w:r w:rsidRPr="00A94C41" w:rsidR="00CC4DAB">
          <w:rPr>
            <w:rStyle w:val="Hyperlink"/>
            <w:noProof/>
          </w:rPr>
          <w:t>17.</w:t>
        </w:r>
        <w:r w:rsidR="00CC4DAB">
          <w:rPr>
            <w:rFonts w:asciiTheme="minorHAnsi" w:hAnsiTheme="minorHAnsi"/>
            <w:noProof/>
          </w:rPr>
          <w:tab/>
        </w:r>
        <w:r w:rsidRPr="00A94C41" w:rsidR="00CC4DAB">
          <w:rPr>
            <w:rStyle w:val="Hyperlink"/>
            <w:noProof/>
          </w:rPr>
          <w:t>Reason(s) Display of OMB Expiration Date is Inappropriate</w:t>
        </w:r>
        <w:r w:rsidR="00CC4DAB">
          <w:rPr>
            <w:noProof/>
            <w:webHidden/>
          </w:rPr>
          <w:tab/>
        </w:r>
        <w:r w:rsidR="00D813A0">
          <w:rPr>
            <w:noProof/>
            <w:webHidden/>
          </w:rPr>
          <w:t>10</w:t>
        </w:r>
      </w:hyperlink>
    </w:p>
    <w:p w:rsidR="00CC4DAB" w:rsidRDefault="007611B7" w14:paraId="63789491" w14:textId="0E1F6F00">
      <w:pPr>
        <w:pStyle w:val="TOC2"/>
        <w:rPr>
          <w:rFonts w:asciiTheme="minorHAnsi" w:hAnsiTheme="minorHAnsi"/>
          <w:noProof/>
        </w:rPr>
      </w:pPr>
      <w:hyperlink w:history="1" w:anchor="_Toc427752831">
        <w:r w:rsidRPr="00A94C41" w:rsidR="00CC4DAB">
          <w:rPr>
            <w:rStyle w:val="Hyperlink"/>
            <w:noProof/>
          </w:rPr>
          <w:t>18.</w:t>
        </w:r>
        <w:r w:rsidR="00CC4DAB">
          <w:rPr>
            <w:rFonts w:asciiTheme="minorHAnsi" w:hAnsiTheme="minorHAnsi"/>
            <w:noProof/>
          </w:rPr>
          <w:tab/>
        </w:r>
        <w:r w:rsidRPr="00A94C41" w:rsidR="00CC4DAB">
          <w:rPr>
            <w:rStyle w:val="Hyperlink"/>
            <w:noProof/>
          </w:rPr>
          <w:t>Exceptions to Certification for Paperwork Reduction Act Submissions</w:t>
        </w:r>
        <w:r w:rsidR="00CC4DAB">
          <w:rPr>
            <w:noProof/>
            <w:webHidden/>
          </w:rPr>
          <w:tab/>
        </w:r>
        <w:r w:rsidR="00D813A0">
          <w:rPr>
            <w:noProof/>
            <w:webHidden/>
          </w:rPr>
          <w:t>10</w:t>
        </w:r>
      </w:hyperlink>
    </w:p>
    <w:p w:rsidR="00CC4DAB" w:rsidRDefault="007611B7" w14:paraId="23E85E10" w14:textId="077292E0">
      <w:pPr>
        <w:pStyle w:val="TOC1"/>
        <w:tabs>
          <w:tab w:val="right" w:leader="dot" w:pos="9350"/>
        </w:tabs>
        <w:rPr>
          <w:rFonts w:asciiTheme="minorHAnsi" w:hAnsiTheme="minorHAnsi"/>
          <w:noProof/>
        </w:rPr>
      </w:pPr>
      <w:hyperlink w:history="1" w:anchor="_Toc427752832">
        <w:r w:rsidRPr="00A94C41" w:rsidR="00CC4DAB">
          <w:rPr>
            <w:rStyle w:val="Hyperlink"/>
            <w:noProof/>
          </w:rPr>
          <w:t>LIST OF ATTACHMENTS – Section A</w:t>
        </w:r>
        <w:r w:rsidR="00CC4DAB">
          <w:rPr>
            <w:noProof/>
            <w:webHidden/>
          </w:rPr>
          <w:tab/>
        </w:r>
        <w:r w:rsidR="00D813A0">
          <w:rPr>
            <w:noProof/>
            <w:webHidden/>
          </w:rPr>
          <w:t>10</w:t>
        </w:r>
      </w:hyperlink>
    </w:p>
    <w:p w:rsidR="00CC4DAB" w:rsidRDefault="007611B7" w14:paraId="246D480F" w14:textId="55F3ADCC">
      <w:pPr>
        <w:pStyle w:val="TOC1"/>
        <w:tabs>
          <w:tab w:val="right" w:leader="dot" w:pos="9350"/>
        </w:tabs>
        <w:rPr>
          <w:rFonts w:asciiTheme="minorHAnsi" w:hAnsiTheme="minorHAnsi"/>
          <w:noProof/>
        </w:rPr>
      </w:pPr>
      <w:hyperlink w:history="1" w:anchor="_Toc427752833">
        <w:r w:rsidRPr="00A94C41" w:rsidR="00CC4DAB">
          <w:rPr>
            <w:rStyle w:val="Hyperlink"/>
            <w:noProof/>
          </w:rPr>
          <w:t xml:space="preserve">REFERENCE LIST </w:t>
        </w:r>
        <w:r w:rsidR="00CC4DAB">
          <w:rPr>
            <w:noProof/>
            <w:webHidden/>
          </w:rPr>
          <w:tab/>
        </w:r>
        <w:r w:rsidR="00D813A0">
          <w:rPr>
            <w:noProof/>
            <w:webHidden/>
          </w:rPr>
          <w:t>10</w:t>
        </w:r>
      </w:hyperlink>
    </w:p>
    <w:p w:rsidR="003860A5" w:rsidP="00CA5840" w:rsidRDefault="003860A5" w14:paraId="0F721C6D" w14:textId="77777777">
      <w:pPr>
        <w:pStyle w:val="Heading3"/>
        <w:ind w:left="0"/>
      </w:pPr>
      <w:r>
        <w:fldChar w:fldCharType="end"/>
      </w:r>
    </w:p>
    <w:p w:rsidR="00487937" w:rsidP="00CA5840" w:rsidRDefault="00487937" w14:paraId="27B9452F" w14:textId="77777777">
      <w:pPr>
        <w:pStyle w:val="Heading3"/>
        <w:ind w:left="0"/>
      </w:pPr>
      <w:bookmarkStart w:name="_Toc413847747" w:id="4"/>
      <w:bookmarkStart w:name="_Toc427752812" w:id="5"/>
      <w:r w:rsidRPr="00487937">
        <w:rPr>
          <w:rFonts w:ascii="Calibri" w:hAnsi="Calibri" w:eastAsia="Calibri" w:cs="Times New Roman"/>
          <w:b w:val="0"/>
          <w:noProof/>
          <w:sz w:val="22"/>
        </w:rPr>
        <w:lastRenderedPageBreak/>
        <mc:AlternateContent>
          <mc:Choice Requires="wps">
            <w:drawing>
              <wp:inline distT="0" distB="0" distL="0" distR="0" wp14:anchorId="103DCA32" wp14:editId="69FBF646">
                <wp:extent cx="6162675" cy="4815840"/>
                <wp:effectExtent l="0" t="0" r="28575" b="228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4815840"/>
                        </a:xfrm>
                        <a:prstGeom prst="rect">
                          <a:avLst/>
                        </a:prstGeom>
                        <a:solidFill>
                          <a:srgbClr val="FFFFFF"/>
                        </a:solidFill>
                        <a:ln w="9525">
                          <a:solidFill>
                            <a:srgbClr val="000000"/>
                          </a:solidFill>
                          <a:miter lim="800000"/>
                          <a:headEnd/>
                          <a:tailEnd/>
                        </a:ln>
                      </wps:spPr>
                      <wps:txbx>
                        <w:txbxContent>
                          <w:p w:rsidR="00A4150C" w:rsidP="00782FBD" w:rsidRDefault="00A4150C" w14:paraId="518F6AEC" w14:textId="767A0A39">
                            <w:pPr>
                              <w:pStyle w:val="ListParagraph"/>
                              <w:numPr>
                                <w:ilvl w:val="0"/>
                                <w:numId w:val="8"/>
                              </w:numPr>
                              <w:tabs>
                                <w:tab w:val="clear" w:pos="9360"/>
                              </w:tabs>
                              <w:spacing w:after="200"/>
                            </w:pPr>
                            <w:r>
                              <w:rPr>
                                <w:b/>
                              </w:rPr>
                              <w:t>Purpose</w:t>
                            </w:r>
                            <w:r w:rsidRPr="007B7C44">
                              <w:rPr>
                                <w:b/>
                              </w:rPr>
                              <w:t xml:space="preserve"> of the data collection</w:t>
                            </w:r>
                            <w:r>
                              <w:rPr>
                                <w:b/>
                              </w:rPr>
                              <w:t xml:space="preserve">: </w:t>
                            </w:r>
                            <w:r w:rsidRPr="00C15DAA">
                              <w:rPr>
                                <w:rFonts w:ascii="Times New Roman" w:hAnsi="Times New Roman" w:cs="Times New Roman"/>
                                <w:sz w:val="24"/>
                                <w:szCs w:val="24"/>
                              </w:rPr>
                              <w:t>Next-generation sequencing</w:t>
                            </w:r>
                            <w:r>
                              <w:rPr>
                                <w:rFonts w:ascii="Times New Roman" w:hAnsi="Times New Roman" w:cs="Times New Roman"/>
                                <w:sz w:val="24"/>
                                <w:szCs w:val="24"/>
                              </w:rPr>
                              <w:t xml:space="preserve"> (NGS)</w:t>
                            </w:r>
                            <w:r w:rsidRPr="00C15DAA">
                              <w:rPr>
                                <w:rFonts w:ascii="Times New Roman" w:hAnsi="Times New Roman" w:cs="Times New Roman"/>
                                <w:sz w:val="24"/>
                                <w:szCs w:val="24"/>
                              </w:rPr>
                              <w:t xml:space="preserve"> is being broadly implemented as a </w:t>
                            </w:r>
                            <w:r>
                              <w:rPr>
                                <w:rFonts w:ascii="Times New Roman" w:hAnsi="Times New Roman" w:cs="Times New Roman"/>
                                <w:sz w:val="24"/>
                                <w:szCs w:val="24"/>
                              </w:rPr>
                              <w:t>diagnostic</w:t>
                            </w:r>
                            <w:r w:rsidRPr="00C15DAA">
                              <w:rPr>
                                <w:rFonts w:ascii="Times New Roman" w:hAnsi="Times New Roman" w:cs="Times New Roman"/>
                                <w:sz w:val="24"/>
                                <w:szCs w:val="24"/>
                              </w:rPr>
                              <w:t xml:space="preserve"> tool </w:t>
                            </w:r>
                            <w:r>
                              <w:rPr>
                                <w:rFonts w:ascii="Times New Roman" w:hAnsi="Times New Roman" w:cs="Times New Roman"/>
                                <w:sz w:val="24"/>
                                <w:szCs w:val="24"/>
                              </w:rPr>
                              <w:t xml:space="preserve">in </w:t>
                            </w:r>
                            <w:r w:rsidRPr="00C15DAA">
                              <w:rPr>
                                <w:rFonts w:ascii="Times New Roman" w:hAnsi="Times New Roman" w:cs="Times New Roman"/>
                                <w:sz w:val="24"/>
                                <w:szCs w:val="24"/>
                              </w:rPr>
                              <w:t>public</w:t>
                            </w:r>
                            <w:r>
                              <w:rPr>
                                <w:rFonts w:ascii="Times New Roman" w:hAnsi="Times New Roman" w:cs="Times New Roman"/>
                                <w:sz w:val="24"/>
                                <w:szCs w:val="24"/>
                              </w:rPr>
                              <w:t xml:space="preserve"> </w:t>
                            </w:r>
                            <w:r w:rsidRPr="00C15DAA">
                              <w:rPr>
                                <w:rFonts w:ascii="Times New Roman" w:hAnsi="Times New Roman" w:cs="Times New Roman"/>
                                <w:sz w:val="24"/>
                                <w:szCs w:val="24"/>
                              </w:rPr>
                              <w:t>health laboratories</w:t>
                            </w:r>
                            <w:r>
                              <w:rPr>
                                <w:rFonts w:ascii="Times New Roman" w:hAnsi="Times New Roman" w:cs="Times New Roman"/>
                                <w:sz w:val="24"/>
                                <w:szCs w:val="24"/>
                              </w:rPr>
                              <w:t xml:space="preserve"> (PHLs) at federal (CDC), </w:t>
                            </w:r>
                            <w:r w:rsidRPr="00C15DAA">
                              <w:rPr>
                                <w:rFonts w:ascii="Times New Roman" w:hAnsi="Times New Roman" w:cs="Times New Roman"/>
                                <w:sz w:val="24"/>
                                <w:szCs w:val="24"/>
                              </w:rPr>
                              <w:t>state</w:t>
                            </w:r>
                            <w:r>
                              <w:rPr>
                                <w:rFonts w:ascii="Times New Roman" w:hAnsi="Times New Roman" w:cs="Times New Roman"/>
                                <w:sz w:val="24"/>
                                <w:szCs w:val="24"/>
                              </w:rPr>
                              <w:t xml:space="preserve">, </w:t>
                            </w:r>
                            <w:r w:rsidRPr="00C15DAA">
                              <w:rPr>
                                <w:rFonts w:ascii="Times New Roman" w:hAnsi="Times New Roman" w:cs="Times New Roman"/>
                                <w:sz w:val="24"/>
                                <w:szCs w:val="24"/>
                              </w:rPr>
                              <w:t>and local</w:t>
                            </w:r>
                            <w:r>
                              <w:rPr>
                                <w:rFonts w:ascii="Times New Roman" w:hAnsi="Times New Roman" w:cs="Times New Roman"/>
                                <w:sz w:val="24"/>
                                <w:szCs w:val="24"/>
                              </w:rPr>
                              <w:t xml:space="preserve"> levels. While NGS is transforming how PHLs investigate disease and disorders, </w:t>
                            </w:r>
                            <w:r w:rsidRPr="00C15DAA">
                              <w:rPr>
                                <w:rFonts w:ascii="Times New Roman" w:hAnsi="Times New Roman" w:cs="Times New Roman"/>
                                <w:sz w:val="24"/>
                                <w:szCs w:val="24"/>
                              </w:rPr>
                              <w:t>there</w:t>
                            </w:r>
                            <w:r>
                              <w:rPr>
                                <w:rFonts w:ascii="Times New Roman" w:hAnsi="Times New Roman" w:cs="Times New Roman"/>
                                <w:sz w:val="24"/>
                                <w:szCs w:val="24"/>
                              </w:rPr>
                              <w:t xml:space="preserve"> is a recognized need for </w:t>
                            </w:r>
                            <w:r w:rsidR="00386CFD">
                              <w:rPr>
                                <w:rFonts w:ascii="Times New Roman" w:hAnsi="Times New Roman" w:cs="Times New Roman"/>
                                <w:sz w:val="24"/>
                                <w:szCs w:val="24"/>
                              </w:rPr>
                              <w:t>q</w:t>
                            </w:r>
                            <w:r w:rsidRPr="00C15DAA">
                              <w:rPr>
                                <w:rFonts w:ascii="Times New Roman" w:hAnsi="Times New Roman" w:cs="Times New Roman"/>
                                <w:sz w:val="24"/>
                                <w:szCs w:val="24"/>
                              </w:rPr>
                              <w:t xml:space="preserve">uality </w:t>
                            </w:r>
                            <w:r w:rsidR="00386CFD">
                              <w:rPr>
                                <w:rFonts w:ascii="Times New Roman" w:hAnsi="Times New Roman" w:cs="Times New Roman"/>
                                <w:sz w:val="24"/>
                                <w:szCs w:val="24"/>
                              </w:rPr>
                              <w:t>m</w:t>
                            </w:r>
                            <w:r w:rsidRPr="00C15DAA">
                              <w:rPr>
                                <w:rFonts w:ascii="Times New Roman" w:hAnsi="Times New Roman" w:cs="Times New Roman"/>
                                <w:sz w:val="24"/>
                                <w:szCs w:val="24"/>
                              </w:rPr>
                              <w:t xml:space="preserve">anagement </w:t>
                            </w:r>
                            <w:r w:rsidR="00386CFD">
                              <w:rPr>
                                <w:rFonts w:ascii="Times New Roman" w:hAnsi="Times New Roman" w:cs="Times New Roman"/>
                                <w:sz w:val="24"/>
                                <w:szCs w:val="24"/>
                              </w:rPr>
                              <w:t>s</w:t>
                            </w:r>
                            <w:r w:rsidRPr="00C15DAA">
                              <w:rPr>
                                <w:rFonts w:ascii="Times New Roman" w:hAnsi="Times New Roman" w:cs="Times New Roman"/>
                                <w:sz w:val="24"/>
                                <w:szCs w:val="24"/>
                              </w:rPr>
                              <w:t xml:space="preserve">ystems (QMS) that ensure synthesis of high quality, reliable data that is useful for diagnostic/reference testing and relevant to nationwide disease surveillance systems. The proposed </w:t>
                            </w:r>
                            <w:r w:rsidR="00E228D7">
                              <w:rPr>
                                <w:rFonts w:ascii="Times New Roman" w:hAnsi="Times New Roman" w:cs="Times New Roman"/>
                                <w:sz w:val="24"/>
                                <w:szCs w:val="24"/>
                              </w:rPr>
                              <w:t>information</w:t>
                            </w:r>
                            <w:r>
                              <w:rPr>
                                <w:rFonts w:ascii="Times New Roman" w:hAnsi="Times New Roman" w:cs="Times New Roman"/>
                                <w:sz w:val="24"/>
                                <w:szCs w:val="24"/>
                              </w:rPr>
                              <w:t xml:space="preserve"> collection will help CDC and the Association of Public Health Laboratories (APHL) </w:t>
                            </w:r>
                            <w:r w:rsidRPr="00C15DAA">
                              <w:rPr>
                                <w:rFonts w:ascii="Times New Roman" w:hAnsi="Times New Roman" w:cs="Times New Roman"/>
                                <w:sz w:val="24"/>
                                <w:szCs w:val="24"/>
                              </w:rPr>
                              <w:t>determine the current</w:t>
                            </w:r>
                            <w:r>
                              <w:rPr>
                                <w:rFonts w:ascii="Times New Roman" w:hAnsi="Times New Roman" w:cs="Times New Roman"/>
                                <w:sz w:val="24"/>
                                <w:szCs w:val="24"/>
                              </w:rPr>
                              <w:t>,</w:t>
                            </w:r>
                            <w:r w:rsidRPr="00C15DAA">
                              <w:rPr>
                                <w:rFonts w:ascii="Times New Roman" w:hAnsi="Times New Roman" w:cs="Times New Roman"/>
                                <w:sz w:val="24"/>
                                <w:szCs w:val="24"/>
                              </w:rPr>
                              <w:t xml:space="preserve"> NGS</w:t>
                            </w:r>
                            <w:r>
                              <w:rPr>
                                <w:rFonts w:ascii="Times New Roman" w:hAnsi="Times New Roman" w:cs="Times New Roman"/>
                                <w:sz w:val="24"/>
                                <w:szCs w:val="24"/>
                              </w:rPr>
                              <w:t>-specific</w:t>
                            </w:r>
                            <w:r w:rsidRPr="00C15DAA">
                              <w:rPr>
                                <w:rFonts w:ascii="Times New Roman" w:hAnsi="Times New Roman" w:cs="Times New Roman"/>
                                <w:sz w:val="24"/>
                                <w:szCs w:val="24"/>
                              </w:rPr>
                              <w:t xml:space="preserve"> QMS landscape at the state and local level</w:t>
                            </w:r>
                            <w:r>
                              <w:rPr>
                                <w:rFonts w:ascii="Times New Roman" w:hAnsi="Times New Roman" w:cs="Times New Roman"/>
                                <w:sz w:val="24"/>
                                <w:szCs w:val="24"/>
                              </w:rPr>
                              <w:t xml:space="preserve">, </w:t>
                            </w:r>
                            <w:r w:rsidRPr="00C15DAA">
                              <w:rPr>
                                <w:rFonts w:ascii="Times New Roman" w:hAnsi="Times New Roman" w:cs="Times New Roman"/>
                                <w:sz w:val="24"/>
                                <w:szCs w:val="24"/>
                              </w:rPr>
                              <w:t xml:space="preserve">assess </w:t>
                            </w:r>
                            <w:r>
                              <w:rPr>
                                <w:rFonts w:ascii="Times New Roman" w:hAnsi="Times New Roman" w:cs="Times New Roman"/>
                                <w:sz w:val="24"/>
                                <w:szCs w:val="24"/>
                              </w:rPr>
                              <w:t>PHLs’</w:t>
                            </w:r>
                            <w:r w:rsidRPr="00C15DAA">
                              <w:rPr>
                                <w:rFonts w:ascii="Times New Roman" w:hAnsi="Times New Roman" w:cs="Times New Roman"/>
                                <w:sz w:val="24"/>
                                <w:szCs w:val="24"/>
                              </w:rPr>
                              <w:t xml:space="preserve"> use of and barriers in implem</w:t>
                            </w:r>
                            <w:r>
                              <w:rPr>
                                <w:rFonts w:ascii="Times New Roman" w:hAnsi="Times New Roman" w:cs="Times New Roman"/>
                                <w:sz w:val="24"/>
                                <w:szCs w:val="24"/>
                              </w:rPr>
                              <w:t>enting QMS, and identify laboratory</w:t>
                            </w:r>
                            <w:r w:rsidRPr="00C15DAA">
                              <w:rPr>
                                <w:rFonts w:ascii="Times New Roman" w:hAnsi="Times New Roman" w:cs="Times New Roman"/>
                                <w:sz w:val="24"/>
                                <w:szCs w:val="24"/>
                              </w:rPr>
                              <w:t xml:space="preserve"> resources allocated for NGS</w:t>
                            </w:r>
                            <w:r>
                              <w:rPr>
                                <w:rFonts w:ascii="Times New Roman" w:hAnsi="Times New Roman" w:cs="Times New Roman"/>
                                <w:sz w:val="24"/>
                                <w:szCs w:val="24"/>
                              </w:rPr>
                              <w:t>.</w:t>
                            </w:r>
                          </w:p>
                          <w:p w:rsidR="00A4150C" w:rsidP="00487937" w:rsidRDefault="00A4150C" w14:paraId="0605BC80" w14:textId="77777777">
                            <w:pPr>
                              <w:pStyle w:val="ListParagraph"/>
                              <w:ind w:left="360"/>
                            </w:pPr>
                          </w:p>
                          <w:p w:rsidRPr="004F601A" w:rsidR="00A4150C" w:rsidP="00CE77E2" w:rsidRDefault="00A4150C" w14:paraId="251D2908" w14:textId="1BA972D9">
                            <w:pPr>
                              <w:pStyle w:val="ListParagraph"/>
                              <w:numPr>
                                <w:ilvl w:val="0"/>
                                <w:numId w:val="8"/>
                              </w:numPr>
                              <w:tabs>
                                <w:tab w:val="clear" w:pos="9360"/>
                              </w:tabs>
                            </w:pPr>
                            <w:r w:rsidRPr="007B7C44">
                              <w:rPr>
                                <w:b/>
                              </w:rPr>
                              <w:t>Intended use of the resulting data</w:t>
                            </w:r>
                            <w:r>
                              <w:rPr>
                                <w:b/>
                              </w:rPr>
                              <w:t xml:space="preserve">: </w:t>
                            </w:r>
                            <w:r w:rsidRPr="004A57F3">
                              <w:rPr>
                                <w:rFonts w:ascii="Times New Roman" w:hAnsi="Times New Roman" w:cs="Times New Roman"/>
                                <w:sz w:val="24"/>
                                <w:szCs w:val="24"/>
                              </w:rPr>
                              <w:t>T</w:t>
                            </w:r>
                            <w:r w:rsidRPr="00625A6C">
                              <w:rPr>
                                <w:rFonts w:ascii="Times New Roman" w:hAnsi="Times New Roman" w:cs="Times New Roman"/>
                                <w:sz w:val="24"/>
                                <w:szCs w:val="24"/>
                              </w:rPr>
                              <w:t>he collected information will assist</w:t>
                            </w:r>
                            <w:r>
                              <w:rPr>
                                <w:rFonts w:ascii="Times New Roman" w:hAnsi="Times New Roman" w:cs="Times New Roman"/>
                                <w:sz w:val="24"/>
                                <w:szCs w:val="24"/>
                              </w:rPr>
                              <w:t xml:space="preserve"> CDC and APHL in developing tools, guidance documents, and additional resources that support each PHL’s implementation of a</w:t>
                            </w:r>
                            <w:r w:rsidRPr="00CE77E2">
                              <w:rPr>
                                <w:rFonts w:ascii="Times New Roman" w:hAnsi="Times New Roman" w:cs="Times New Roman"/>
                                <w:sz w:val="24"/>
                                <w:szCs w:val="24"/>
                              </w:rPr>
                              <w:t xml:space="preserve"> QMS that </w:t>
                            </w:r>
                            <w:r>
                              <w:rPr>
                                <w:rFonts w:ascii="Times New Roman" w:hAnsi="Times New Roman" w:cs="Times New Roman"/>
                                <w:sz w:val="24"/>
                                <w:szCs w:val="24"/>
                              </w:rPr>
                              <w:t xml:space="preserve">will </w:t>
                            </w:r>
                            <w:r w:rsidRPr="00CE77E2">
                              <w:rPr>
                                <w:rFonts w:ascii="Times New Roman" w:hAnsi="Times New Roman" w:cs="Times New Roman"/>
                                <w:sz w:val="24"/>
                                <w:szCs w:val="24"/>
                              </w:rPr>
                              <w:t>ensure test quality</w:t>
                            </w:r>
                            <w:r>
                              <w:rPr>
                                <w:rFonts w:ascii="Times New Roman" w:hAnsi="Times New Roman" w:cs="Times New Roman"/>
                                <w:sz w:val="24"/>
                                <w:szCs w:val="24"/>
                              </w:rPr>
                              <w:t xml:space="preserve"> and continual practice improvement</w:t>
                            </w:r>
                            <w:r w:rsidRPr="00CE77E2">
                              <w:rPr>
                                <w:rFonts w:ascii="Times New Roman" w:hAnsi="Times New Roman" w:cs="Times New Roman"/>
                                <w:sz w:val="24"/>
                                <w:szCs w:val="24"/>
                              </w:rPr>
                              <w:t>.</w:t>
                            </w:r>
                          </w:p>
                          <w:p w:rsidR="00A4150C" w:rsidP="004F601A" w:rsidRDefault="00A4150C" w14:paraId="6ABBEA06" w14:textId="77777777">
                            <w:pPr>
                              <w:tabs>
                                <w:tab w:val="clear" w:pos="9360"/>
                              </w:tabs>
                              <w:ind w:left="0"/>
                            </w:pPr>
                          </w:p>
                          <w:p w:rsidR="00A4150C" w:rsidP="00782FBD" w:rsidRDefault="00A4150C" w14:paraId="460DEB61" w14:textId="0FC669DD">
                            <w:pPr>
                              <w:pStyle w:val="ListParagraph"/>
                              <w:numPr>
                                <w:ilvl w:val="0"/>
                                <w:numId w:val="8"/>
                              </w:numPr>
                              <w:tabs>
                                <w:tab w:val="clear" w:pos="9360"/>
                              </w:tabs>
                            </w:pPr>
                            <w:r w:rsidRPr="007B7C44">
                              <w:rPr>
                                <w:b/>
                              </w:rPr>
                              <w:t>Methods to be used to collect data</w:t>
                            </w:r>
                            <w:r>
                              <w:rPr>
                                <w:b/>
                              </w:rPr>
                              <w:t xml:space="preserve">: </w:t>
                            </w:r>
                            <w:r>
                              <w:rPr>
                                <w:rFonts w:ascii="Times New Roman" w:hAnsi="Times New Roman" w:cs="Times New Roman"/>
                                <w:sz w:val="24"/>
                                <w:szCs w:val="24"/>
                              </w:rPr>
                              <w:t xml:space="preserve">Data will be collected using an online survey. </w:t>
                            </w:r>
                            <w:r w:rsidRPr="007B7C44">
                              <w:rPr>
                                <w:b/>
                              </w:rPr>
                              <w:t xml:space="preserve"> </w:t>
                            </w:r>
                          </w:p>
                          <w:p w:rsidR="00A4150C" w:rsidP="004F601A" w:rsidRDefault="00A4150C" w14:paraId="1F0BC41A" w14:textId="77777777">
                            <w:pPr>
                              <w:pStyle w:val="ListParagraph"/>
                              <w:tabs>
                                <w:tab w:val="clear" w:pos="9360"/>
                              </w:tabs>
                              <w:spacing w:after="200"/>
                              <w:ind w:left="360"/>
                            </w:pPr>
                          </w:p>
                          <w:p w:rsidR="00A4150C" w:rsidP="00782FBD" w:rsidRDefault="00A4150C" w14:paraId="216EE773" w14:textId="78A2E22F">
                            <w:pPr>
                              <w:pStyle w:val="ListParagraph"/>
                              <w:numPr>
                                <w:ilvl w:val="0"/>
                                <w:numId w:val="8"/>
                              </w:numPr>
                              <w:tabs>
                                <w:tab w:val="clear" w:pos="9360"/>
                              </w:tabs>
                            </w:pPr>
                            <w:r w:rsidRPr="007B7C44">
                              <w:rPr>
                                <w:b/>
                              </w:rPr>
                              <w:t>Respondent Universe</w:t>
                            </w:r>
                            <w:r>
                              <w:rPr>
                                <w:b/>
                              </w:rPr>
                              <w:t xml:space="preserve">: </w:t>
                            </w:r>
                            <w:r w:rsidRPr="000A4C35">
                              <w:rPr>
                                <w:rFonts w:ascii="Times New Roman" w:hAnsi="Times New Roman" w:cs="Times New Roman"/>
                                <w:sz w:val="24"/>
                                <w:szCs w:val="24"/>
                              </w:rPr>
                              <w:t>The respondent universe is comprised of</w:t>
                            </w:r>
                            <w:r>
                              <w:rPr>
                                <w:rFonts w:ascii="Times New Roman" w:hAnsi="Times New Roman" w:cs="Times New Roman"/>
                                <w:sz w:val="24"/>
                                <w:szCs w:val="24"/>
                              </w:rPr>
                              <w:t xml:space="preserve"> laboratory directors from 57 state and local public health laboratories that are partnered with APHL</w:t>
                            </w:r>
                            <w:r w:rsidRPr="000A4C35">
                              <w:rPr>
                                <w:rFonts w:ascii="Times New Roman" w:hAnsi="Times New Roman" w:cs="Times New Roman"/>
                                <w:sz w:val="24"/>
                                <w:szCs w:val="24"/>
                              </w:rPr>
                              <w:t>.</w:t>
                            </w:r>
                            <w:r w:rsidRPr="007B7C44">
                              <w:rPr>
                                <w:b/>
                              </w:rPr>
                              <w:t xml:space="preserve"> </w:t>
                            </w:r>
                          </w:p>
                          <w:p w:rsidR="00A4150C" w:rsidP="00487937" w:rsidRDefault="00A4150C" w14:paraId="36B1DDA0" w14:textId="77777777">
                            <w:pPr>
                              <w:pStyle w:val="ListParagraph"/>
                              <w:ind w:left="360"/>
                            </w:pPr>
                          </w:p>
                          <w:p w:rsidR="00A4150C" w:rsidP="00782FBD" w:rsidRDefault="00A4150C" w14:paraId="60901B77" w14:textId="48C4E5D0">
                            <w:pPr>
                              <w:pStyle w:val="ListParagraph"/>
                              <w:numPr>
                                <w:ilvl w:val="0"/>
                                <w:numId w:val="8"/>
                              </w:numPr>
                              <w:tabs>
                                <w:tab w:val="clear" w:pos="9360"/>
                              </w:tabs>
                            </w:pPr>
                            <w:r w:rsidRPr="003F0CC1">
                              <w:rPr>
                                <w:b/>
                              </w:rPr>
                              <w:t>How data will be analyzed</w:t>
                            </w:r>
                            <w:r>
                              <w:rPr>
                                <w:b/>
                              </w:rPr>
                              <w:t xml:space="preserve">: </w:t>
                            </w:r>
                            <w:r>
                              <w:rPr>
                                <w:rFonts w:ascii="Times New Roman" w:hAnsi="Times New Roman" w:cs="Times New Roman"/>
                                <w:sz w:val="24"/>
                                <w:szCs w:val="24"/>
                              </w:rPr>
                              <w:t xml:space="preserve">Survey responses will be analyzed by </w:t>
                            </w:r>
                            <w:r w:rsidRPr="003A38D4">
                              <w:rPr>
                                <w:rFonts w:ascii="Times New Roman" w:hAnsi="Times New Roman" w:cs="Times New Roman"/>
                                <w:sz w:val="24"/>
                                <w:szCs w:val="24"/>
                              </w:rPr>
                              <w:t>descriptive and inferential statistics.</w:t>
                            </w:r>
                            <w:r>
                              <w:rPr>
                                <w:rFonts w:ascii="Times New Roman" w:hAnsi="Times New Roman" w:cs="Times New Roman"/>
                                <w:sz w:val="24"/>
                                <w:szCs w:val="24"/>
                              </w:rPr>
                              <w:t xml:space="preserve"> </w:t>
                            </w:r>
                            <w:r w:rsidRPr="003A38D4">
                              <w:rPr>
                                <w:rFonts w:ascii="Times New Roman" w:hAnsi="Times New Roman" w:cs="Times New Roman"/>
                                <w:sz w:val="24"/>
                                <w:szCs w:val="24"/>
                              </w:rPr>
                              <w:t>Linking collected data to existing data sources by non-personal identifiers (</w:t>
                            </w:r>
                            <w:r>
                              <w:rPr>
                                <w:rFonts w:ascii="Times New Roman" w:hAnsi="Times New Roman" w:cs="Times New Roman"/>
                                <w:sz w:val="24"/>
                                <w:szCs w:val="24"/>
                              </w:rPr>
                              <w:t>i.e. laboratory characteristics</w:t>
                            </w:r>
                            <w:r w:rsidRPr="003A38D4">
                              <w:rPr>
                                <w:rFonts w:ascii="Times New Roman" w:hAnsi="Times New Roman" w:cs="Times New Roman"/>
                                <w:sz w:val="24"/>
                                <w:szCs w:val="24"/>
                              </w:rPr>
                              <w:t>) may be used to increase the overall utilit</w:t>
                            </w:r>
                            <w:r>
                              <w:rPr>
                                <w:rFonts w:ascii="Times New Roman" w:hAnsi="Times New Roman" w:cs="Times New Roman"/>
                                <w:sz w:val="24"/>
                                <w:szCs w:val="24"/>
                              </w:rPr>
                              <w:t>y of a proposed data collection.</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w14:anchorId="103DCA32">
                <v:stroke joinstyle="miter"/>
                <v:path gradientshapeok="t" o:connecttype="rect"/>
              </v:shapetype>
              <v:shape id="Text Box 2" style="width:485.25pt;height:379.2pt;visibility:visible;mso-wrap-style:square;mso-left-percent:-10001;mso-top-percent:-10001;mso-position-horizontal:absolute;mso-position-horizontal-relative:char;mso-position-vertical:absolute;mso-position-vertical-relative:line;mso-left-percent:-10001;mso-top-percent:-10001;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feZJg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r7Nrygx&#10;TKNIj2II5B0MpIj89NaXGPZgMTAMeI06p1q9vQf+3RMDm46Znbh1DvpOsAbzm8aX2cXTEcdHkLr/&#10;BA1+w/YBEtDQOh3JQzoIoqNOx7M2MRWOl4vpolhczSnh6Jstp/PlLKmXsfL5uXU+fBCgSTxU1KH4&#10;CZ4d7n2I6bDyOST+5kHJZiuVSobb1RvlyIFho2zTShW8CFOG9BW9nhfzkYG/QuRp/QlCy4Adr6Su&#10;6PIcxMrI23vTpH4MTKrxjCkrcyIycjeyGIZ6OAlTQ3NESh2MnY2TiIcO3E9Keuzqivofe+YEJeqj&#10;QVmupzOkjYRkzOZXBRru0lNfepjhCFXRQMl43IQ0OpEwA7coXysTsVHnMZNTrtitie/TZMVxuLRT&#10;1K/5Xz8BAAD//wMAUEsDBBQABgAIAAAAIQA9ua5m3QAAAAUBAAAPAAAAZHJzL2Rvd25yZXYueG1s&#10;TI/BTsMwEETvSPyDtUhcEHWAtklDNhVCAsENCoKrG2+TCHsdbDcNf4/hApeVRjOaeVutJ2vESD70&#10;jhEuZhkI4sbpnluE15e78wJEiIq1Mo4J4YsCrOvjo0qV2h34mcZNbEUq4VAqhC7GoZQyNB1ZFWZu&#10;IE7eznmrYpK+ldqrQyq3Rl5m2VJa1XNa6NRAtx01H5u9RSjmD+N7eLx6emuWO7OKZ/l4/+kRT0+m&#10;m2sQkab4F4Yf/IQOdWLauj3rIAxCeiT+3uSt8mwBYouQL4o5yLqS/+nrbwAAAP//AwBQSwECLQAU&#10;AAYACAAAACEAtoM4kv4AAADhAQAAEwAAAAAAAAAAAAAAAAAAAAAAW0NvbnRlbnRfVHlwZXNdLnht&#10;bFBLAQItABQABgAIAAAAIQA4/SH/1gAAAJQBAAALAAAAAAAAAAAAAAAAAC8BAABfcmVscy8ucmVs&#10;c1BLAQItABQABgAIAAAAIQD9HfeZJgIAAEcEAAAOAAAAAAAAAAAAAAAAAC4CAABkcnMvZTJvRG9j&#10;LnhtbFBLAQItABQABgAIAAAAIQA9ua5m3QAAAAUBAAAPAAAAAAAAAAAAAAAAAIAEAABkcnMvZG93&#10;bnJldi54bWxQSwUGAAAAAAQABADzAAAAigUAAAAA&#10;">
                <v:textbox>
                  <w:txbxContent>
                    <w:p w:rsidR="00A4150C" w:rsidP="00782FBD" w:rsidRDefault="00A4150C" w14:paraId="518F6AEC" w14:textId="767A0A39">
                      <w:pPr>
                        <w:pStyle w:val="ListParagraph"/>
                        <w:numPr>
                          <w:ilvl w:val="0"/>
                          <w:numId w:val="8"/>
                        </w:numPr>
                        <w:tabs>
                          <w:tab w:val="clear" w:pos="9360"/>
                        </w:tabs>
                        <w:spacing w:after="200"/>
                      </w:pPr>
                      <w:r>
                        <w:rPr>
                          <w:b/>
                        </w:rPr>
                        <w:t>Purpose</w:t>
                      </w:r>
                      <w:r w:rsidRPr="007B7C44">
                        <w:rPr>
                          <w:b/>
                        </w:rPr>
                        <w:t xml:space="preserve"> of the data collection</w:t>
                      </w:r>
                      <w:r>
                        <w:rPr>
                          <w:b/>
                        </w:rPr>
                        <w:t xml:space="preserve">: </w:t>
                      </w:r>
                      <w:r w:rsidRPr="00C15DAA">
                        <w:rPr>
                          <w:rFonts w:ascii="Times New Roman" w:hAnsi="Times New Roman" w:cs="Times New Roman"/>
                          <w:sz w:val="24"/>
                          <w:szCs w:val="24"/>
                        </w:rPr>
                        <w:t>Next-generation sequencing</w:t>
                      </w:r>
                      <w:r>
                        <w:rPr>
                          <w:rFonts w:ascii="Times New Roman" w:hAnsi="Times New Roman" w:cs="Times New Roman"/>
                          <w:sz w:val="24"/>
                          <w:szCs w:val="24"/>
                        </w:rPr>
                        <w:t xml:space="preserve"> (NGS)</w:t>
                      </w:r>
                      <w:r w:rsidRPr="00C15DAA">
                        <w:rPr>
                          <w:rFonts w:ascii="Times New Roman" w:hAnsi="Times New Roman" w:cs="Times New Roman"/>
                          <w:sz w:val="24"/>
                          <w:szCs w:val="24"/>
                        </w:rPr>
                        <w:t xml:space="preserve"> is being broadly implemented as a </w:t>
                      </w:r>
                      <w:r>
                        <w:rPr>
                          <w:rFonts w:ascii="Times New Roman" w:hAnsi="Times New Roman" w:cs="Times New Roman"/>
                          <w:sz w:val="24"/>
                          <w:szCs w:val="24"/>
                        </w:rPr>
                        <w:t>diagnostic</w:t>
                      </w:r>
                      <w:r w:rsidRPr="00C15DAA">
                        <w:rPr>
                          <w:rFonts w:ascii="Times New Roman" w:hAnsi="Times New Roman" w:cs="Times New Roman"/>
                          <w:sz w:val="24"/>
                          <w:szCs w:val="24"/>
                        </w:rPr>
                        <w:t xml:space="preserve"> tool </w:t>
                      </w:r>
                      <w:r>
                        <w:rPr>
                          <w:rFonts w:ascii="Times New Roman" w:hAnsi="Times New Roman" w:cs="Times New Roman"/>
                          <w:sz w:val="24"/>
                          <w:szCs w:val="24"/>
                        </w:rPr>
                        <w:t xml:space="preserve">in </w:t>
                      </w:r>
                      <w:r w:rsidRPr="00C15DAA">
                        <w:rPr>
                          <w:rFonts w:ascii="Times New Roman" w:hAnsi="Times New Roman" w:cs="Times New Roman"/>
                          <w:sz w:val="24"/>
                          <w:szCs w:val="24"/>
                        </w:rPr>
                        <w:t>public</w:t>
                      </w:r>
                      <w:r>
                        <w:rPr>
                          <w:rFonts w:ascii="Times New Roman" w:hAnsi="Times New Roman" w:cs="Times New Roman"/>
                          <w:sz w:val="24"/>
                          <w:szCs w:val="24"/>
                        </w:rPr>
                        <w:t xml:space="preserve"> </w:t>
                      </w:r>
                      <w:r w:rsidRPr="00C15DAA">
                        <w:rPr>
                          <w:rFonts w:ascii="Times New Roman" w:hAnsi="Times New Roman" w:cs="Times New Roman"/>
                          <w:sz w:val="24"/>
                          <w:szCs w:val="24"/>
                        </w:rPr>
                        <w:t>health laboratories</w:t>
                      </w:r>
                      <w:r>
                        <w:rPr>
                          <w:rFonts w:ascii="Times New Roman" w:hAnsi="Times New Roman" w:cs="Times New Roman"/>
                          <w:sz w:val="24"/>
                          <w:szCs w:val="24"/>
                        </w:rPr>
                        <w:t xml:space="preserve"> (PHLs) at federal (CDC), </w:t>
                      </w:r>
                      <w:r w:rsidRPr="00C15DAA">
                        <w:rPr>
                          <w:rFonts w:ascii="Times New Roman" w:hAnsi="Times New Roman" w:cs="Times New Roman"/>
                          <w:sz w:val="24"/>
                          <w:szCs w:val="24"/>
                        </w:rPr>
                        <w:t>state</w:t>
                      </w:r>
                      <w:r>
                        <w:rPr>
                          <w:rFonts w:ascii="Times New Roman" w:hAnsi="Times New Roman" w:cs="Times New Roman"/>
                          <w:sz w:val="24"/>
                          <w:szCs w:val="24"/>
                        </w:rPr>
                        <w:t xml:space="preserve">, </w:t>
                      </w:r>
                      <w:r w:rsidRPr="00C15DAA">
                        <w:rPr>
                          <w:rFonts w:ascii="Times New Roman" w:hAnsi="Times New Roman" w:cs="Times New Roman"/>
                          <w:sz w:val="24"/>
                          <w:szCs w:val="24"/>
                        </w:rPr>
                        <w:t>and local</w:t>
                      </w:r>
                      <w:r>
                        <w:rPr>
                          <w:rFonts w:ascii="Times New Roman" w:hAnsi="Times New Roman" w:cs="Times New Roman"/>
                          <w:sz w:val="24"/>
                          <w:szCs w:val="24"/>
                        </w:rPr>
                        <w:t xml:space="preserve"> levels. While NGS is transforming how PHLs investigate disease and disorders, </w:t>
                      </w:r>
                      <w:r w:rsidRPr="00C15DAA">
                        <w:rPr>
                          <w:rFonts w:ascii="Times New Roman" w:hAnsi="Times New Roman" w:cs="Times New Roman"/>
                          <w:sz w:val="24"/>
                          <w:szCs w:val="24"/>
                        </w:rPr>
                        <w:t>there</w:t>
                      </w:r>
                      <w:r>
                        <w:rPr>
                          <w:rFonts w:ascii="Times New Roman" w:hAnsi="Times New Roman" w:cs="Times New Roman"/>
                          <w:sz w:val="24"/>
                          <w:szCs w:val="24"/>
                        </w:rPr>
                        <w:t xml:space="preserve"> is a recognized need for </w:t>
                      </w:r>
                      <w:r w:rsidR="00386CFD">
                        <w:rPr>
                          <w:rFonts w:ascii="Times New Roman" w:hAnsi="Times New Roman" w:cs="Times New Roman"/>
                          <w:sz w:val="24"/>
                          <w:szCs w:val="24"/>
                        </w:rPr>
                        <w:t>q</w:t>
                      </w:r>
                      <w:r w:rsidRPr="00C15DAA">
                        <w:rPr>
                          <w:rFonts w:ascii="Times New Roman" w:hAnsi="Times New Roman" w:cs="Times New Roman"/>
                          <w:sz w:val="24"/>
                          <w:szCs w:val="24"/>
                        </w:rPr>
                        <w:t xml:space="preserve">uality </w:t>
                      </w:r>
                      <w:r w:rsidR="00386CFD">
                        <w:rPr>
                          <w:rFonts w:ascii="Times New Roman" w:hAnsi="Times New Roman" w:cs="Times New Roman"/>
                          <w:sz w:val="24"/>
                          <w:szCs w:val="24"/>
                        </w:rPr>
                        <w:t>m</w:t>
                      </w:r>
                      <w:r w:rsidRPr="00C15DAA">
                        <w:rPr>
                          <w:rFonts w:ascii="Times New Roman" w:hAnsi="Times New Roman" w:cs="Times New Roman"/>
                          <w:sz w:val="24"/>
                          <w:szCs w:val="24"/>
                        </w:rPr>
                        <w:t xml:space="preserve">anagement </w:t>
                      </w:r>
                      <w:r w:rsidR="00386CFD">
                        <w:rPr>
                          <w:rFonts w:ascii="Times New Roman" w:hAnsi="Times New Roman" w:cs="Times New Roman"/>
                          <w:sz w:val="24"/>
                          <w:szCs w:val="24"/>
                        </w:rPr>
                        <w:t>s</w:t>
                      </w:r>
                      <w:r w:rsidRPr="00C15DAA">
                        <w:rPr>
                          <w:rFonts w:ascii="Times New Roman" w:hAnsi="Times New Roman" w:cs="Times New Roman"/>
                          <w:sz w:val="24"/>
                          <w:szCs w:val="24"/>
                        </w:rPr>
                        <w:t xml:space="preserve">ystems (QMS) that ensure synthesis of high quality, reliable data that is useful for diagnostic/reference testing and relevant to nationwide disease surveillance systems. The proposed </w:t>
                      </w:r>
                      <w:r w:rsidR="00E228D7">
                        <w:rPr>
                          <w:rFonts w:ascii="Times New Roman" w:hAnsi="Times New Roman" w:cs="Times New Roman"/>
                          <w:sz w:val="24"/>
                          <w:szCs w:val="24"/>
                        </w:rPr>
                        <w:t>information</w:t>
                      </w:r>
                      <w:r>
                        <w:rPr>
                          <w:rFonts w:ascii="Times New Roman" w:hAnsi="Times New Roman" w:cs="Times New Roman"/>
                          <w:sz w:val="24"/>
                          <w:szCs w:val="24"/>
                        </w:rPr>
                        <w:t xml:space="preserve"> collection will help CDC and the Association of Public Health Laboratories (APHL) </w:t>
                      </w:r>
                      <w:r w:rsidRPr="00C15DAA">
                        <w:rPr>
                          <w:rFonts w:ascii="Times New Roman" w:hAnsi="Times New Roman" w:cs="Times New Roman"/>
                          <w:sz w:val="24"/>
                          <w:szCs w:val="24"/>
                        </w:rPr>
                        <w:t>determine the current</w:t>
                      </w:r>
                      <w:r>
                        <w:rPr>
                          <w:rFonts w:ascii="Times New Roman" w:hAnsi="Times New Roman" w:cs="Times New Roman"/>
                          <w:sz w:val="24"/>
                          <w:szCs w:val="24"/>
                        </w:rPr>
                        <w:t>,</w:t>
                      </w:r>
                      <w:r w:rsidRPr="00C15DAA">
                        <w:rPr>
                          <w:rFonts w:ascii="Times New Roman" w:hAnsi="Times New Roman" w:cs="Times New Roman"/>
                          <w:sz w:val="24"/>
                          <w:szCs w:val="24"/>
                        </w:rPr>
                        <w:t xml:space="preserve"> NGS</w:t>
                      </w:r>
                      <w:r>
                        <w:rPr>
                          <w:rFonts w:ascii="Times New Roman" w:hAnsi="Times New Roman" w:cs="Times New Roman"/>
                          <w:sz w:val="24"/>
                          <w:szCs w:val="24"/>
                        </w:rPr>
                        <w:t>-specific</w:t>
                      </w:r>
                      <w:r w:rsidRPr="00C15DAA">
                        <w:rPr>
                          <w:rFonts w:ascii="Times New Roman" w:hAnsi="Times New Roman" w:cs="Times New Roman"/>
                          <w:sz w:val="24"/>
                          <w:szCs w:val="24"/>
                        </w:rPr>
                        <w:t xml:space="preserve"> QMS landscape at the state and local level</w:t>
                      </w:r>
                      <w:r>
                        <w:rPr>
                          <w:rFonts w:ascii="Times New Roman" w:hAnsi="Times New Roman" w:cs="Times New Roman"/>
                          <w:sz w:val="24"/>
                          <w:szCs w:val="24"/>
                        </w:rPr>
                        <w:t xml:space="preserve">, </w:t>
                      </w:r>
                      <w:r w:rsidRPr="00C15DAA">
                        <w:rPr>
                          <w:rFonts w:ascii="Times New Roman" w:hAnsi="Times New Roman" w:cs="Times New Roman"/>
                          <w:sz w:val="24"/>
                          <w:szCs w:val="24"/>
                        </w:rPr>
                        <w:t xml:space="preserve">assess </w:t>
                      </w:r>
                      <w:r>
                        <w:rPr>
                          <w:rFonts w:ascii="Times New Roman" w:hAnsi="Times New Roman" w:cs="Times New Roman"/>
                          <w:sz w:val="24"/>
                          <w:szCs w:val="24"/>
                        </w:rPr>
                        <w:t>PHLs’</w:t>
                      </w:r>
                      <w:r w:rsidRPr="00C15DAA">
                        <w:rPr>
                          <w:rFonts w:ascii="Times New Roman" w:hAnsi="Times New Roman" w:cs="Times New Roman"/>
                          <w:sz w:val="24"/>
                          <w:szCs w:val="24"/>
                        </w:rPr>
                        <w:t xml:space="preserve"> use of and barriers in implem</w:t>
                      </w:r>
                      <w:r>
                        <w:rPr>
                          <w:rFonts w:ascii="Times New Roman" w:hAnsi="Times New Roman" w:cs="Times New Roman"/>
                          <w:sz w:val="24"/>
                          <w:szCs w:val="24"/>
                        </w:rPr>
                        <w:t>enting QMS, and identify laboratory</w:t>
                      </w:r>
                      <w:r w:rsidRPr="00C15DAA">
                        <w:rPr>
                          <w:rFonts w:ascii="Times New Roman" w:hAnsi="Times New Roman" w:cs="Times New Roman"/>
                          <w:sz w:val="24"/>
                          <w:szCs w:val="24"/>
                        </w:rPr>
                        <w:t xml:space="preserve"> resources allocated for NGS</w:t>
                      </w:r>
                      <w:r>
                        <w:rPr>
                          <w:rFonts w:ascii="Times New Roman" w:hAnsi="Times New Roman" w:cs="Times New Roman"/>
                          <w:sz w:val="24"/>
                          <w:szCs w:val="24"/>
                        </w:rPr>
                        <w:t>.</w:t>
                      </w:r>
                    </w:p>
                    <w:p w:rsidR="00A4150C" w:rsidP="00487937" w:rsidRDefault="00A4150C" w14:paraId="0605BC80" w14:textId="77777777">
                      <w:pPr>
                        <w:pStyle w:val="ListParagraph"/>
                        <w:ind w:left="360"/>
                      </w:pPr>
                    </w:p>
                    <w:p w:rsidRPr="004F601A" w:rsidR="00A4150C" w:rsidP="00CE77E2" w:rsidRDefault="00A4150C" w14:paraId="251D2908" w14:textId="1BA972D9">
                      <w:pPr>
                        <w:pStyle w:val="ListParagraph"/>
                        <w:numPr>
                          <w:ilvl w:val="0"/>
                          <w:numId w:val="8"/>
                        </w:numPr>
                        <w:tabs>
                          <w:tab w:val="clear" w:pos="9360"/>
                        </w:tabs>
                      </w:pPr>
                      <w:r w:rsidRPr="007B7C44">
                        <w:rPr>
                          <w:b/>
                        </w:rPr>
                        <w:t>Intended use of the resulting data</w:t>
                      </w:r>
                      <w:r>
                        <w:rPr>
                          <w:b/>
                        </w:rPr>
                        <w:t xml:space="preserve">: </w:t>
                      </w:r>
                      <w:r w:rsidRPr="004A57F3">
                        <w:rPr>
                          <w:rFonts w:ascii="Times New Roman" w:hAnsi="Times New Roman" w:cs="Times New Roman"/>
                          <w:sz w:val="24"/>
                          <w:szCs w:val="24"/>
                        </w:rPr>
                        <w:t>T</w:t>
                      </w:r>
                      <w:r w:rsidRPr="00625A6C">
                        <w:rPr>
                          <w:rFonts w:ascii="Times New Roman" w:hAnsi="Times New Roman" w:cs="Times New Roman"/>
                          <w:sz w:val="24"/>
                          <w:szCs w:val="24"/>
                        </w:rPr>
                        <w:t>he collected information will assist</w:t>
                      </w:r>
                      <w:r>
                        <w:rPr>
                          <w:rFonts w:ascii="Times New Roman" w:hAnsi="Times New Roman" w:cs="Times New Roman"/>
                          <w:sz w:val="24"/>
                          <w:szCs w:val="24"/>
                        </w:rPr>
                        <w:t xml:space="preserve"> CDC and APHL in developing tools, guidance documents, and additional resources that support each PHL’s implementation of a</w:t>
                      </w:r>
                      <w:r w:rsidRPr="00CE77E2">
                        <w:rPr>
                          <w:rFonts w:ascii="Times New Roman" w:hAnsi="Times New Roman" w:cs="Times New Roman"/>
                          <w:sz w:val="24"/>
                          <w:szCs w:val="24"/>
                        </w:rPr>
                        <w:t xml:space="preserve"> QMS that </w:t>
                      </w:r>
                      <w:r>
                        <w:rPr>
                          <w:rFonts w:ascii="Times New Roman" w:hAnsi="Times New Roman" w:cs="Times New Roman"/>
                          <w:sz w:val="24"/>
                          <w:szCs w:val="24"/>
                        </w:rPr>
                        <w:t xml:space="preserve">will </w:t>
                      </w:r>
                      <w:r w:rsidRPr="00CE77E2">
                        <w:rPr>
                          <w:rFonts w:ascii="Times New Roman" w:hAnsi="Times New Roman" w:cs="Times New Roman"/>
                          <w:sz w:val="24"/>
                          <w:szCs w:val="24"/>
                        </w:rPr>
                        <w:t>ensure test quality</w:t>
                      </w:r>
                      <w:r>
                        <w:rPr>
                          <w:rFonts w:ascii="Times New Roman" w:hAnsi="Times New Roman" w:cs="Times New Roman"/>
                          <w:sz w:val="24"/>
                          <w:szCs w:val="24"/>
                        </w:rPr>
                        <w:t xml:space="preserve"> and continual practice improvement</w:t>
                      </w:r>
                      <w:r w:rsidRPr="00CE77E2">
                        <w:rPr>
                          <w:rFonts w:ascii="Times New Roman" w:hAnsi="Times New Roman" w:cs="Times New Roman"/>
                          <w:sz w:val="24"/>
                          <w:szCs w:val="24"/>
                        </w:rPr>
                        <w:t>.</w:t>
                      </w:r>
                    </w:p>
                    <w:p w:rsidR="00A4150C" w:rsidP="004F601A" w:rsidRDefault="00A4150C" w14:paraId="6ABBEA06" w14:textId="77777777">
                      <w:pPr>
                        <w:tabs>
                          <w:tab w:val="clear" w:pos="9360"/>
                        </w:tabs>
                        <w:ind w:left="0"/>
                      </w:pPr>
                    </w:p>
                    <w:p w:rsidR="00A4150C" w:rsidP="00782FBD" w:rsidRDefault="00A4150C" w14:paraId="460DEB61" w14:textId="0FC669DD">
                      <w:pPr>
                        <w:pStyle w:val="ListParagraph"/>
                        <w:numPr>
                          <w:ilvl w:val="0"/>
                          <w:numId w:val="8"/>
                        </w:numPr>
                        <w:tabs>
                          <w:tab w:val="clear" w:pos="9360"/>
                        </w:tabs>
                      </w:pPr>
                      <w:r w:rsidRPr="007B7C44">
                        <w:rPr>
                          <w:b/>
                        </w:rPr>
                        <w:t>Methods to be used to collect data</w:t>
                      </w:r>
                      <w:r>
                        <w:rPr>
                          <w:b/>
                        </w:rPr>
                        <w:t xml:space="preserve">: </w:t>
                      </w:r>
                      <w:r>
                        <w:rPr>
                          <w:rFonts w:ascii="Times New Roman" w:hAnsi="Times New Roman" w:cs="Times New Roman"/>
                          <w:sz w:val="24"/>
                          <w:szCs w:val="24"/>
                        </w:rPr>
                        <w:t xml:space="preserve">Data will be collected using an online survey. </w:t>
                      </w:r>
                      <w:r w:rsidRPr="007B7C44">
                        <w:rPr>
                          <w:b/>
                        </w:rPr>
                        <w:t xml:space="preserve"> </w:t>
                      </w:r>
                    </w:p>
                    <w:p w:rsidR="00A4150C" w:rsidP="004F601A" w:rsidRDefault="00A4150C" w14:paraId="1F0BC41A" w14:textId="77777777">
                      <w:pPr>
                        <w:pStyle w:val="ListParagraph"/>
                        <w:tabs>
                          <w:tab w:val="clear" w:pos="9360"/>
                        </w:tabs>
                        <w:spacing w:after="200"/>
                        <w:ind w:left="360"/>
                      </w:pPr>
                    </w:p>
                    <w:p w:rsidR="00A4150C" w:rsidP="00782FBD" w:rsidRDefault="00A4150C" w14:paraId="216EE773" w14:textId="78A2E22F">
                      <w:pPr>
                        <w:pStyle w:val="ListParagraph"/>
                        <w:numPr>
                          <w:ilvl w:val="0"/>
                          <w:numId w:val="8"/>
                        </w:numPr>
                        <w:tabs>
                          <w:tab w:val="clear" w:pos="9360"/>
                        </w:tabs>
                      </w:pPr>
                      <w:r w:rsidRPr="007B7C44">
                        <w:rPr>
                          <w:b/>
                        </w:rPr>
                        <w:t>Respondent Universe</w:t>
                      </w:r>
                      <w:r>
                        <w:rPr>
                          <w:b/>
                        </w:rPr>
                        <w:t xml:space="preserve">: </w:t>
                      </w:r>
                      <w:r w:rsidRPr="000A4C35">
                        <w:rPr>
                          <w:rFonts w:ascii="Times New Roman" w:hAnsi="Times New Roman" w:cs="Times New Roman"/>
                          <w:sz w:val="24"/>
                          <w:szCs w:val="24"/>
                        </w:rPr>
                        <w:t>The respondent universe is comprised of</w:t>
                      </w:r>
                      <w:r>
                        <w:rPr>
                          <w:rFonts w:ascii="Times New Roman" w:hAnsi="Times New Roman" w:cs="Times New Roman"/>
                          <w:sz w:val="24"/>
                          <w:szCs w:val="24"/>
                        </w:rPr>
                        <w:t xml:space="preserve"> laboratory directors from 57 state and local public health laboratories that are partnered with APHL</w:t>
                      </w:r>
                      <w:r w:rsidRPr="000A4C35">
                        <w:rPr>
                          <w:rFonts w:ascii="Times New Roman" w:hAnsi="Times New Roman" w:cs="Times New Roman"/>
                          <w:sz w:val="24"/>
                          <w:szCs w:val="24"/>
                        </w:rPr>
                        <w:t>.</w:t>
                      </w:r>
                      <w:r w:rsidRPr="007B7C44">
                        <w:rPr>
                          <w:b/>
                        </w:rPr>
                        <w:t xml:space="preserve"> </w:t>
                      </w:r>
                    </w:p>
                    <w:p w:rsidR="00A4150C" w:rsidP="00487937" w:rsidRDefault="00A4150C" w14:paraId="36B1DDA0" w14:textId="77777777">
                      <w:pPr>
                        <w:pStyle w:val="ListParagraph"/>
                        <w:ind w:left="360"/>
                      </w:pPr>
                    </w:p>
                    <w:p w:rsidR="00A4150C" w:rsidP="00782FBD" w:rsidRDefault="00A4150C" w14:paraId="60901B77" w14:textId="48C4E5D0">
                      <w:pPr>
                        <w:pStyle w:val="ListParagraph"/>
                        <w:numPr>
                          <w:ilvl w:val="0"/>
                          <w:numId w:val="8"/>
                        </w:numPr>
                        <w:tabs>
                          <w:tab w:val="clear" w:pos="9360"/>
                        </w:tabs>
                      </w:pPr>
                      <w:r w:rsidRPr="003F0CC1">
                        <w:rPr>
                          <w:b/>
                        </w:rPr>
                        <w:t>How data will be analyzed</w:t>
                      </w:r>
                      <w:r>
                        <w:rPr>
                          <w:b/>
                        </w:rPr>
                        <w:t xml:space="preserve">: </w:t>
                      </w:r>
                      <w:r>
                        <w:rPr>
                          <w:rFonts w:ascii="Times New Roman" w:hAnsi="Times New Roman" w:cs="Times New Roman"/>
                          <w:sz w:val="24"/>
                          <w:szCs w:val="24"/>
                        </w:rPr>
                        <w:t xml:space="preserve">Survey responses will be analyzed by </w:t>
                      </w:r>
                      <w:r w:rsidRPr="003A38D4">
                        <w:rPr>
                          <w:rFonts w:ascii="Times New Roman" w:hAnsi="Times New Roman" w:cs="Times New Roman"/>
                          <w:sz w:val="24"/>
                          <w:szCs w:val="24"/>
                        </w:rPr>
                        <w:t>descriptive and inferential statistics.</w:t>
                      </w:r>
                      <w:r>
                        <w:rPr>
                          <w:rFonts w:ascii="Times New Roman" w:hAnsi="Times New Roman" w:cs="Times New Roman"/>
                          <w:sz w:val="24"/>
                          <w:szCs w:val="24"/>
                        </w:rPr>
                        <w:t xml:space="preserve"> </w:t>
                      </w:r>
                      <w:r w:rsidRPr="003A38D4">
                        <w:rPr>
                          <w:rFonts w:ascii="Times New Roman" w:hAnsi="Times New Roman" w:cs="Times New Roman"/>
                          <w:sz w:val="24"/>
                          <w:szCs w:val="24"/>
                        </w:rPr>
                        <w:t>Linking collected data to existing data sources by non-personal identifiers (</w:t>
                      </w:r>
                      <w:r>
                        <w:rPr>
                          <w:rFonts w:ascii="Times New Roman" w:hAnsi="Times New Roman" w:cs="Times New Roman"/>
                          <w:sz w:val="24"/>
                          <w:szCs w:val="24"/>
                        </w:rPr>
                        <w:t>i.e. laboratory characteristics</w:t>
                      </w:r>
                      <w:r w:rsidRPr="003A38D4">
                        <w:rPr>
                          <w:rFonts w:ascii="Times New Roman" w:hAnsi="Times New Roman" w:cs="Times New Roman"/>
                          <w:sz w:val="24"/>
                          <w:szCs w:val="24"/>
                        </w:rPr>
                        <w:t>) may be used to increase the overall utilit</w:t>
                      </w:r>
                      <w:r>
                        <w:rPr>
                          <w:rFonts w:ascii="Times New Roman" w:hAnsi="Times New Roman" w:cs="Times New Roman"/>
                          <w:sz w:val="24"/>
                          <w:szCs w:val="24"/>
                        </w:rPr>
                        <w:t>y of a proposed data collection.</w:t>
                      </w:r>
                    </w:p>
                  </w:txbxContent>
                </v:textbox>
                <w10:anchorlock/>
              </v:shape>
            </w:pict>
          </mc:Fallback>
        </mc:AlternateContent>
      </w:r>
      <w:bookmarkEnd w:id="4"/>
      <w:bookmarkEnd w:id="5"/>
    </w:p>
    <w:p w:rsidR="00487937" w:rsidP="00CA5840" w:rsidRDefault="00487937" w14:paraId="099FEFC6" w14:textId="77777777">
      <w:pPr>
        <w:pStyle w:val="Heading3"/>
        <w:ind w:left="0"/>
      </w:pPr>
    </w:p>
    <w:p w:rsidRPr="007D6163" w:rsidR="00CD1EA8" w:rsidP="00CA5840" w:rsidRDefault="00CD1EA8" w14:paraId="57BE2E49" w14:textId="77777777">
      <w:pPr>
        <w:pStyle w:val="Heading3"/>
        <w:ind w:left="0"/>
      </w:pPr>
      <w:bookmarkStart w:name="_Toc427752813" w:id="6"/>
      <w:r w:rsidRPr="007D6163">
        <w:t>Section A</w:t>
      </w:r>
      <w:r w:rsidRPr="007D6163" w:rsidR="00B12F51">
        <w:t xml:space="preserve"> – Justification</w:t>
      </w:r>
      <w:bookmarkEnd w:id="6"/>
    </w:p>
    <w:p w:rsidR="00B12F51" w:rsidP="007D6163" w:rsidRDefault="00B12F51" w14:paraId="36027891" w14:textId="77777777"/>
    <w:p w:rsidRPr="007D6163" w:rsidR="00CD1EA8" w:rsidP="00692DEB" w:rsidRDefault="00B12F51" w14:paraId="17D8288C" w14:textId="77777777">
      <w:pPr>
        <w:pStyle w:val="Heading4"/>
      </w:pPr>
      <w:bookmarkStart w:name="_Toc427752814" w:id="7"/>
      <w:r w:rsidRPr="00692DEB">
        <w:t>Circumstances</w:t>
      </w:r>
      <w:r w:rsidRPr="007D6163">
        <w:t xml:space="preserve"> Making the Collection of Information </w:t>
      </w:r>
      <w:r w:rsidRPr="00692DEB">
        <w:t>Necessary</w:t>
      </w:r>
      <w:bookmarkEnd w:id="7"/>
    </w:p>
    <w:p w:rsidRPr="007D6163" w:rsidR="00E33E1B" w:rsidP="007B7C44" w:rsidRDefault="00E33E1B" w14:paraId="5A983C7A" w14:textId="77777777">
      <w:pPr>
        <w:pStyle w:val="Heading5"/>
        <w:spacing w:after="120"/>
        <w:ind w:left="360"/>
      </w:pPr>
      <w:r w:rsidRPr="008B12FA">
        <w:t>Background</w:t>
      </w:r>
    </w:p>
    <w:p w:rsidRPr="00711BFA" w:rsidR="0019164D" w:rsidP="007B7C44" w:rsidRDefault="002929D3" w14:paraId="1D550850" w14:textId="2D3930C0">
      <w:pPr>
        <w:ind w:left="360"/>
      </w:pPr>
      <w:r w:rsidRPr="002929D3">
        <w:t xml:space="preserve">This information collection is being conducted using OMB No. 0920-0879 “Information Collections to Advance State, Tribal, Local and Territorial Governmental Agency System Performance, Capacity, and Program Delivery” nicknamed the “CSTLTS Generic.” </w:t>
      </w:r>
      <w:r w:rsidR="009252DC">
        <w:t xml:space="preserve">The respondent universe for this </w:t>
      </w:r>
      <w:r w:rsidR="00157413">
        <w:t xml:space="preserve">information collection aligns with that of the </w:t>
      </w:r>
      <w:r w:rsidR="00614CAE">
        <w:t>CSTLTS Generic</w:t>
      </w:r>
      <w:r w:rsidR="00157413">
        <w:t>.</w:t>
      </w:r>
      <w:r w:rsidR="009252DC">
        <w:t xml:space="preserve"> </w:t>
      </w:r>
      <w:r w:rsidRPr="00711BFA" w:rsidR="0019164D">
        <w:t>Data will be collected from</w:t>
      </w:r>
      <w:r w:rsidRPr="00A42945" w:rsidR="0019164D">
        <w:t xml:space="preserve"> </w:t>
      </w:r>
      <w:r w:rsidRPr="00A42945" w:rsidR="007A68DB">
        <w:t>57</w:t>
      </w:r>
      <w:r w:rsidRPr="00A42945" w:rsidR="001E7537">
        <w:t xml:space="preserve"> respondent</w:t>
      </w:r>
      <w:r w:rsidRPr="00A42945" w:rsidR="00613BCF">
        <w:t>s</w:t>
      </w:r>
      <w:r w:rsidRPr="00A42945" w:rsidR="0019164D">
        <w:t xml:space="preserve"> across</w:t>
      </w:r>
      <w:r w:rsidRPr="00A42945" w:rsidR="001E7537">
        <w:t xml:space="preserve"> </w:t>
      </w:r>
      <w:r w:rsidRPr="00A42945" w:rsidR="00E37FA8">
        <w:t>57</w:t>
      </w:r>
      <w:r w:rsidRPr="00A42945" w:rsidR="001E7537">
        <w:t xml:space="preserve"> state, local, and territorial health departments</w:t>
      </w:r>
      <w:r w:rsidRPr="00A42945" w:rsidR="008B12FA">
        <w:t>/jurisdictions</w:t>
      </w:r>
      <w:r w:rsidRPr="00A42945" w:rsidR="005C785A">
        <w:t xml:space="preserve"> </w:t>
      </w:r>
      <w:r w:rsidRPr="00A42945" w:rsidR="00FF355D">
        <w:t>(</w:t>
      </w:r>
      <w:r w:rsidRPr="00A42945" w:rsidR="008E2990">
        <w:t xml:space="preserve">see </w:t>
      </w:r>
      <w:r w:rsidRPr="00A42945" w:rsidR="00FF355D">
        <w:t>Attachment A)</w:t>
      </w:r>
      <w:r w:rsidRPr="00A42945" w:rsidR="0019164D">
        <w:t>.</w:t>
      </w:r>
      <w:r w:rsidRPr="00A42945" w:rsidR="008B12FA">
        <w:t xml:space="preserve"> Respondents acting in their official capacities include </w:t>
      </w:r>
      <w:r w:rsidRPr="00A42945" w:rsidR="00A90A90">
        <w:t xml:space="preserve">public health laboratory directors </w:t>
      </w:r>
      <w:r w:rsidRPr="00A42945" w:rsidR="008B15BA">
        <w:t>who provide oversight for</w:t>
      </w:r>
      <w:r w:rsidRPr="00A42945" w:rsidR="009A09E2">
        <w:t xml:space="preserve"> NGS testing </w:t>
      </w:r>
      <w:r w:rsidRPr="00A42945" w:rsidR="008B15BA">
        <w:t>conducted in</w:t>
      </w:r>
      <w:r w:rsidRPr="00A42945" w:rsidR="009A09E2">
        <w:t xml:space="preserve"> their </w:t>
      </w:r>
      <w:r w:rsidRPr="00A42945" w:rsidR="008B15BA">
        <w:t>laboratories</w:t>
      </w:r>
      <w:r w:rsidRPr="00A42945" w:rsidR="008B12FA">
        <w:t>.</w:t>
      </w:r>
      <w:r w:rsidRPr="00A42945" w:rsidR="00613BCF">
        <w:t xml:space="preserve"> </w:t>
      </w:r>
    </w:p>
    <w:p w:rsidR="009252DC" w:rsidP="007B7C44" w:rsidRDefault="009252DC" w14:paraId="622C9F6E" w14:textId="77777777">
      <w:pPr>
        <w:ind w:left="1080"/>
      </w:pPr>
    </w:p>
    <w:p w:rsidRPr="00774689" w:rsidR="001E7537" w:rsidP="007B7C44" w:rsidRDefault="00350C8C" w14:paraId="64ED2BE8" w14:textId="05B93341">
      <w:pPr>
        <w:ind w:left="360"/>
        <w:rPr>
          <w:i/>
          <w:iCs/>
        </w:rPr>
      </w:pPr>
      <w:r>
        <w:t xml:space="preserve">This </w:t>
      </w:r>
      <w:r w:rsidR="00157413">
        <w:t>information collection</w:t>
      </w:r>
      <w:r>
        <w:t xml:space="preserve"> is authorized by Section 301 of the Public Health Service Act (42 U.S.C. </w:t>
      </w:r>
      <w:r w:rsidRPr="001A28F6">
        <w:t>241)</w:t>
      </w:r>
      <w:r w:rsidR="002E532C">
        <w:t xml:space="preserve"> </w:t>
      </w:r>
      <w:r w:rsidR="002E532C">
        <w:fldChar w:fldCharType="begin"/>
      </w:r>
      <w:r w:rsidR="00E23A31">
        <w:instrText xml:space="preserve"> ADDIN EN.CITE &lt;EndNote&gt;&lt;Cite&gt;&lt;Author&gt;Centers for Disease Control and Prevention (CDC)&lt;/Author&gt;&lt;RecNum&gt;72&lt;/RecNum&gt;&lt;DisplayText&gt;(1)&lt;/DisplayText&gt;&lt;record&gt;&lt;rec-number&gt;72&lt;/rec-number&gt;&lt;foreign-keys&gt;&lt;key app="EN" db-id="dvzd9ztaot2vsiezzwo5dt09tardswxtz5aw" timestamp="1577734009"&gt;72&lt;/key&gt;&lt;/foreign-keys&gt;&lt;ref-type name="Web Page"&gt;12&lt;/ref-type&gt;&lt;contributors&gt;&lt;authors&gt;&lt;author&gt;Centers for Disease Control and Prevention (CDC),&lt;/author&gt;&lt;/authors&gt;&lt;/contributors&gt;&lt;titles&gt;&lt;title&gt;&amp;quot;National Public Health Performance Standards Program (NPHPSP): 10 Essential Public Health Services.&amp;quot;&lt;/title&gt;&lt;/titles&gt;&lt;number&gt;8/14/14&lt;/number&gt;&lt;dates&gt;&lt;/dates&gt;&lt;urls&gt;&lt;related-urls&gt;&lt;url&gt;Available at http://www.cdc.gov/nphpsp/essentialservices.html&lt;/url&gt;&lt;/related-urls&gt;&lt;/urls&gt;&lt;/record&gt;&lt;/Cite&gt;&lt;/EndNote&gt;</w:instrText>
      </w:r>
      <w:r w:rsidR="002E532C">
        <w:fldChar w:fldCharType="separate"/>
      </w:r>
      <w:r w:rsidR="002E532C">
        <w:rPr>
          <w:noProof/>
        </w:rPr>
        <w:t>(1)</w:t>
      </w:r>
      <w:r w:rsidR="002E532C">
        <w:fldChar w:fldCharType="end"/>
      </w:r>
      <w:r w:rsidRPr="001A28F6">
        <w:t>.</w:t>
      </w:r>
      <w:r w:rsidR="001E7537">
        <w:t xml:space="preserve"> </w:t>
      </w:r>
      <w:r w:rsidR="001E7537">
        <w:rPr>
          <w:iCs/>
        </w:rPr>
        <w:t>This information</w:t>
      </w:r>
      <w:r w:rsidRPr="00E94775" w:rsidR="001E7537">
        <w:rPr>
          <w:iCs/>
        </w:rPr>
        <w:t xml:space="preserve"> collection falls under the essential public health service</w:t>
      </w:r>
      <w:r w:rsidR="001E7537">
        <w:rPr>
          <w:iCs/>
        </w:rPr>
        <w:t>(s)</w:t>
      </w:r>
      <w:r w:rsidRPr="00E94775" w:rsidR="001E7537">
        <w:rPr>
          <w:iCs/>
        </w:rPr>
        <w:t xml:space="preserve"> </w:t>
      </w:r>
      <w:r w:rsidRPr="00B43AFE" w:rsidR="001E7537">
        <w:rPr>
          <w:iCs/>
        </w:rPr>
        <w:t xml:space="preserve">of </w:t>
      </w:r>
    </w:p>
    <w:p w:rsidRPr="00774689" w:rsidR="00350C8C" w:rsidP="007B7C44" w:rsidRDefault="00350C8C" w14:paraId="79BA412A" w14:textId="77777777">
      <w:pPr>
        <w:ind w:left="360"/>
      </w:pPr>
    </w:p>
    <w:p w:rsidRPr="00774689" w:rsidR="00587C72" w:rsidP="007B7C44" w:rsidRDefault="00B63CF3" w14:paraId="7962D8F2" w14:textId="77777777">
      <w:pPr>
        <w:ind w:left="360"/>
      </w:pPr>
      <w:r w:rsidRPr="00774689">
        <w:rPr>
          <w:rFonts w:ascii="Shruti" w:hAnsi="Shruti" w:eastAsia="Times New Roman" w:cs="Shruti"/>
          <w:sz w:val="16"/>
          <w:szCs w:val="14"/>
        </w:rPr>
        <w:fldChar w:fldCharType="begin">
          <w:ffData>
            <w:name w:val="Check25"/>
            <w:enabled/>
            <w:calcOnExit w:val="0"/>
            <w:checkBox>
              <w:sizeAuto/>
              <w:default w:val="0"/>
            </w:checkBox>
          </w:ffData>
        </w:fldChar>
      </w:r>
      <w:bookmarkStart w:name="Check25" w:id="8"/>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bookmarkEnd w:id="8"/>
      <w:r w:rsidRPr="00774689">
        <w:rPr>
          <w:rFonts w:ascii="Shruti" w:hAnsi="Shruti" w:eastAsia="Times New Roman" w:cs="Shruti"/>
          <w:sz w:val="16"/>
          <w:szCs w:val="14"/>
        </w:rPr>
        <w:t xml:space="preserve"> </w:t>
      </w:r>
      <w:r w:rsidRPr="00774689" w:rsidR="00F45451">
        <w:t>1. M</w:t>
      </w:r>
      <w:r w:rsidRPr="00774689" w:rsidR="00587C72">
        <w:t>onitoring health status to identify community health problems</w:t>
      </w:r>
    </w:p>
    <w:p w:rsidRPr="00774689" w:rsidR="00587C72" w:rsidP="007B7C44" w:rsidRDefault="00B63CF3" w14:paraId="6029C34F" w14:textId="77777777">
      <w:pPr>
        <w:ind w:left="360"/>
      </w:pPr>
      <w:r w:rsidRPr="00774689">
        <w:rPr>
          <w:rFonts w:ascii="Shruti" w:hAnsi="Shruti" w:eastAsia="Times New Roman" w:cs="Shruti"/>
          <w:sz w:val="16"/>
          <w:szCs w:val="14"/>
        </w:rPr>
        <w:fldChar w:fldCharType="begin">
          <w:ffData>
            <w:name w:val="Check25"/>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F45451">
        <w:t>2. D</w:t>
      </w:r>
      <w:r w:rsidRPr="00774689" w:rsidR="00587C72">
        <w:t>iagnosing and investigating health problems and health hazards in the community</w:t>
      </w:r>
    </w:p>
    <w:p w:rsidRPr="00774689" w:rsidR="00587C72" w:rsidP="007B7C44" w:rsidRDefault="00B63CF3" w14:paraId="3D36903B" w14:textId="77777777">
      <w:pPr>
        <w:ind w:left="360"/>
      </w:pPr>
      <w:r w:rsidRPr="00774689">
        <w:rPr>
          <w:rFonts w:ascii="Shruti" w:hAnsi="Shruti" w:eastAsia="Times New Roman" w:cs="Shruti"/>
          <w:sz w:val="16"/>
          <w:szCs w:val="14"/>
        </w:rPr>
        <w:fldChar w:fldCharType="begin">
          <w:ffData>
            <w:name w:val="Check25"/>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F45451">
        <w:t>3. I</w:t>
      </w:r>
      <w:r w:rsidRPr="00774689" w:rsidR="00587C72">
        <w:t>nforming, educating, and empowering people about health issues</w:t>
      </w:r>
    </w:p>
    <w:p w:rsidRPr="00774689" w:rsidR="00587C72" w:rsidP="007B7C44" w:rsidRDefault="00B63CF3" w14:paraId="7147FBCD" w14:textId="77777777">
      <w:pPr>
        <w:ind w:left="360"/>
      </w:pPr>
      <w:r w:rsidRPr="00774689">
        <w:rPr>
          <w:rFonts w:ascii="Shruti" w:hAnsi="Shruti" w:eastAsia="Times New Roman" w:cs="Shruti"/>
          <w:sz w:val="16"/>
          <w:szCs w:val="14"/>
        </w:rPr>
        <w:fldChar w:fldCharType="begin">
          <w:ffData>
            <w:name w:val="Check25"/>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481D80">
        <w:t>4. M</w:t>
      </w:r>
      <w:r w:rsidRPr="00774689" w:rsidR="00587C72">
        <w:t>obilizing community partnerships to identify and solve health problems</w:t>
      </w:r>
    </w:p>
    <w:p w:rsidRPr="00774689" w:rsidR="00587C72" w:rsidP="007B7C44" w:rsidRDefault="006A4655" w14:paraId="7193D58A" w14:textId="77CDDE49">
      <w:pPr>
        <w:ind w:left="360"/>
      </w:pPr>
      <w:r>
        <w:rPr>
          <w:rFonts w:ascii="Shruti" w:hAnsi="Shruti" w:eastAsia="Times New Roman" w:cs="Shruti"/>
          <w:sz w:val="16"/>
          <w:szCs w:val="14"/>
        </w:rPr>
        <w:fldChar w:fldCharType="begin">
          <w:ffData>
            <w:name w:val=""/>
            <w:enabled/>
            <w:calcOnExit w:val="0"/>
            <w:checkBox>
              <w:sizeAuto/>
              <w:default w:val="0"/>
            </w:checkBox>
          </w:ffData>
        </w:fldChar>
      </w:r>
      <w:r>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Pr>
          <w:rFonts w:ascii="Shruti" w:hAnsi="Shruti" w:eastAsia="Times New Roman" w:cs="Shruti"/>
          <w:sz w:val="16"/>
          <w:szCs w:val="14"/>
        </w:rPr>
        <w:fldChar w:fldCharType="end"/>
      </w:r>
      <w:r w:rsidRPr="00774689" w:rsidR="00B63CF3">
        <w:rPr>
          <w:rFonts w:ascii="Shruti" w:hAnsi="Shruti" w:eastAsia="Times New Roman" w:cs="Shruti"/>
          <w:sz w:val="16"/>
          <w:szCs w:val="14"/>
        </w:rPr>
        <w:t xml:space="preserve"> </w:t>
      </w:r>
      <w:r w:rsidRPr="00774689" w:rsidR="00481D80">
        <w:t>5. D</w:t>
      </w:r>
      <w:r w:rsidRPr="00774689" w:rsidR="00587C72">
        <w:t>evelopment of policies and plans that support individual and community health efforts</w:t>
      </w:r>
    </w:p>
    <w:p w:rsidRPr="00774689" w:rsidR="00587C72" w:rsidP="007B7C44" w:rsidRDefault="00B63CF3" w14:paraId="4F7408E4" w14:textId="77777777">
      <w:pPr>
        <w:ind w:left="360"/>
      </w:pPr>
      <w:r w:rsidRPr="00774689">
        <w:rPr>
          <w:rFonts w:ascii="Shruti" w:hAnsi="Shruti" w:eastAsia="Times New Roman" w:cs="Shruti"/>
          <w:sz w:val="16"/>
          <w:szCs w:val="14"/>
        </w:rPr>
        <w:fldChar w:fldCharType="begin">
          <w:ffData>
            <w:name w:val="Check25"/>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481D80">
        <w:t>6. E</w:t>
      </w:r>
      <w:r w:rsidRPr="00774689" w:rsidR="00587C72">
        <w:t>nforcement of laws and regulations that pr</w:t>
      </w:r>
      <w:r w:rsidRPr="00774689" w:rsidR="008E3D8D">
        <w:t>otect health and ensure safety</w:t>
      </w:r>
    </w:p>
    <w:p w:rsidRPr="00774689" w:rsidR="00481D80" w:rsidP="007B7C44" w:rsidRDefault="00B63CF3" w14:paraId="3185F31D" w14:textId="1D537940">
      <w:pPr>
        <w:ind w:left="360"/>
      </w:pPr>
      <w:r w:rsidRPr="00774689">
        <w:rPr>
          <w:rFonts w:ascii="Shruti" w:hAnsi="Shruti" w:eastAsia="Times New Roman" w:cs="Shruti"/>
          <w:sz w:val="16"/>
          <w:szCs w:val="14"/>
        </w:rPr>
        <w:fldChar w:fldCharType="begin">
          <w:ffData>
            <w:name w:val=""/>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481D80">
        <w:t>7. L</w:t>
      </w:r>
      <w:r w:rsidRPr="00774689" w:rsidR="00587C72">
        <w:t xml:space="preserve">inking people to needed personal health services and assure the provision of health care </w:t>
      </w:r>
    </w:p>
    <w:p w:rsidRPr="00774689" w:rsidR="00587C72" w:rsidP="00EA3A4A" w:rsidRDefault="00481D80" w14:paraId="7ACC62AB" w14:textId="77777777">
      <w:pPr>
        <w:ind w:left="360"/>
      </w:pPr>
      <w:r w:rsidRPr="00774689">
        <w:t xml:space="preserve">            </w:t>
      </w:r>
      <w:r w:rsidRPr="00774689" w:rsidR="00587C72">
        <w:t>when otherwise unavailable</w:t>
      </w:r>
    </w:p>
    <w:p w:rsidRPr="00774689" w:rsidR="00587C72" w:rsidP="007B7C44" w:rsidRDefault="006A4655" w14:paraId="0DF230BC" w14:textId="1D49D861">
      <w:pPr>
        <w:ind w:left="360"/>
      </w:pPr>
      <w:r>
        <w:rPr>
          <w:rFonts w:ascii="Shruti" w:hAnsi="Shruti" w:eastAsia="Times New Roman" w:cs="Shruti"/>
          <w:sz w:val="16"/>
          <w:szCs w:val="14"/>
        </w:rPr>
        <w:fldChar w:fldCharType="begin">
          <w:ffData>
            <w:name w:val=""/>
            <w:enabled/>
            <w:calcOnExit w:val="0"/>
            <w:checkBox>
              <w:sizeAuto/>
              <w:default w:val="1"/>
            </w:checkBox>
          </w:ffData>
        </w:fldChar>
      </w:r>
      <w:r>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Pr>
          <w:rFonts w:ascii="Shruti" w:hAnsi="Shruti" w:eastAsia="Times New Roman" w:cs="Shruti"/>
          <w:sz w:val="16"/>
          <w:szCs w:val="14"/>
        </w:rPr>
        <w:fldChar w:fldCharType="end"/>
      </w:r>
      <w:r w:rsidRPr="00774689" w:rsidR="00B63CF3">
        <w:rPr>
          <w:rFonts w:ascii="Shruti" w:hAnsi="Shruti" w:eastAsia="Times New Roman" w:cs="Shruti"/>
          <w:sz w:val="16"/>
          <w:szCs w:val="14"/>
        </w:rPr>
        <w:t xml:space="preserve"> </w:t>
      </w:r>
      <w:r w:rsidRPr="00774689" w:rsidR="00481D80">
        <w:t>8. A</w:t>
      </w:r>
      <w:r w:rsidRPr="00774689" w:rsidR="00587C72">
        <w:t>ssuring a competent public health and personal health care workforce</w:t>
      </w:r>
    </w:p>
    <w:p w:rsidR="00EA3A4A" w:rsidP="00EA3A4A" w:rsidRDefault="008923D1" w14:paraId="1F446475" w14:textId="50F3F4EB">
      <w:pPr>
        <w:ind w:left="360"/>
      </w:pPr>
      <w:r>
        <w:rPr>
          <w:rFonts w:ascii="Shruti" w:hAnsi="Shruti" w:eastAsia="Times New Roman" w:cs="Shruti"/>
          <w:sz w:val="16"/>
          <w:szCs w:val="14"/>
        </w:rPr>
        <w:fldChar w:fldCharType="begin">
          <w:ffData>
            <w:name w:val=""/>
            <w:enabled/>
            <w:calcOnExit w:val="0"/>
            <w:checkBox>
              <w:sizeAuto/>
              <w:default w:val="1"/>
            </w:checkBox>
          </w:ffData>
        </w:fldChar>
      </w:r>
      <w:r>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Pr>
          <w:rFonts w:ascii="Shruti" w:hAnsi="Shruti" w:eastAsia="Times New Roman" w:cs="Shruti"/>
          <w:sz w:val="16"/>
          <w:szCs w:val="14"/>
        </w:rPr>
        <w:fldChar w:fldCharType="end"/>
      </w:r>
      <w:r w:rsidRPr="00774689" w:rsidR="00B63CF3">
        <w:rPr>
          <w:rFonts w:ascii="Shruti" w:hAnsi="Shruti" w:eastAsia="Times New Roman" w:cs="Shruti"/>
          <w:sz w:val="16"/>
          <w:szCs w:val="14"/>
        </w:rPr>
        <w:t xml:space="preserve"> </w:t>
      </w:r>
      <w:r w:rsidRPr="00774689" w:rsidR="00481D80">
        <w:t>9. E</w:t>
      </w:r>
      <w:r w:rsidRPr="00774689" w:rsidR="00587C72">
        <w:t>valuating effectiveness, accessibility, and quality o</w:t>
      </w:r>
      <w:r w:rsidR="00EA3A4A">
        <w:t xml:space="preserve">f personal and population-based  </w:t>
      </w:r>
    </w:p>
    <w:p w:rsidRPr="00774689" w:rsidR="00587C72" w:rsidP="00EA3A4A" w:rsidRDefault="00EA3A4A" w14:paraId="1DCE8CE9" w14:textId="77777777">
      <w:r>
        <w:t xml:space="preserve">     </w:t>
      </w:r>
      <w:r w:rsidRPr="00774689">
        <w:t>health services</w:t>
      </w:r>
    </w:p>
    <w:p w:rsidR="00481D80" w:rsidP="007B7C44" w:rsidRDefault="00B63CF3" w14:paraId="18008729" w14:textId="77777777">
      <w:pPr>
        <w:ind w:left="360"/>
        <w:rPr>
          <w:iCs/>
          <w:vertAlign w:val="superscript"/>
        </w:rPr>
      </w:pPr>
      <w:r w:rsidRPr="00774689">
        <w:rPr>
          <w:rFonts w:ascii="Shruti" w:hAnsi="Shruti" w:eastAsia="Times New Roman" w:cs="Shruti"/>
          <w:sz w:val="16"/>
          <w:szCs w:val="14"/>
        </w:rPr>
        <w:fldChar w:fldCharType="begin">
          <w:ffData>
            <w:name w:val="Check25"/>
            <w:enabled/>
            <w:calcOnExit w:val="0"/>
            <w:checkBox>
              <w:sizeAuto/>
              <w:default w:val="0"/>
            </w:checkBox>
          </w:ffData>
        </w:fldChar>
      </w:r>
      <w:r w:rsidRPr="00774689">
        <w:rPr>
          <w:rFonts w:ascii="Shruti" w:hAnsi="Shruti" w:eastAsia="Times New Roman" w:cs="Shruti"/>
          <w:sz w:val="16"/>
          <w:szCs w:val="14"/>
        </w:rPr>
        <w:instrText xml:space="preserve"> FORMCHECKBOX </w:instrText>
      </w:r>
      <w:r w:rsidR="007611B7">
        <w:rPr>
          <w:rFonts w:ascii="Shruti" w:hAnsi="Shruti" w:eastAsia="Times New Roman" w:cs="Shruti"/>
          <w:sz w:val="16"/>
          <w:szCs w:val="14"/>
        </w:rPr>
      </w:r>
      <w:r w:rsidR="007611B7">
        <w:rPr>
          <w:rFonts w:ascii="Shruti" w:hAnsi="Shruti" w:eastAsia="Times New Roman" w:cs="Shruti"/>
          <w:sz w:val="16"/>
          <w:szCs w:val="14"/>
        </w:rPr>
        <w:fldChar w:fldCharType="separate"/>
      </w:r>
      <w:r w:rsidRPr="00774689">
        <w:rPr>
          <w:rFonts w:ascii="Shruti" w:hAnsi="Shruti" w:eastAsia="Times New Roman" w:cs="Shruti"/>
          <w:sz w:val="16"/>
          <w:szCs w:val="14"/>
        </w:rPr>
        <w:fldChar w:fldCharType="end"/>
      </w:r>
      <w:r w:rsidRPr="00774689">
        <w:rPr>
          <w:rFonts w:ascii="Shruti" w:hAnsi="Shruti" w:eastAsia="Times New Roman" w:cs="Shruti"/>
          <w:sz w:val="16"/>
          <w:szCs w:val="14"/>
        </w:rPr>
        <w:t xml:space="preserve"> </w:t>
      </w:r>
      <w:r w:rsidRPr="00774689" w:rsidR="00481D80">
        <w:t>10. R</w:t>
      </w:r>
      <w:r w:rsidRPr="00774689" w:rsidR="00587C72">
        <w:t>esearch for new insights and innovative solutions to health problems</w:t>
      </w:r>
      <w:r w:rsidRPr="00774689" w:rsidR="00587C72">
        <w:rPr>
          <w:iCs/>
          <w:vertAlign w:val="superscript"/>
        </w:rPr>
        <w:t xml:space="preserve"> 1</w:t>
      </w:r>
    </w:p>
    <w:p w:rsidR="00A62C98" w:rsidP="00195B50" w:rsidRDefault="00A62C98" w14:paraId="345A4B31" w14:textId="5AFE2D45">
      <w:pPr>
        <w:ind w:left="0"/>
        <w:rPr>
          <w:iCs/>
          <w:color w:val="0070C0"/>
          <w:vertAlign w:val="superscript"/>
        </w:rPr>
      </w:pPr>
    </w:p>
    <w:p w:rsidRPr="00C1480D" w:rsidR="002A06CD" w:rsidP="002A06CD" w:rsidRDefault="002A06CD" w14:paraId="470BF3DF" w14:textId="55341080">
      <w:pPr>
        <w:ind w:left="360"/>
        <w:rPr>
          <w:rFonts w:cs="Times New Roman"/>
        </w:rPr>
      </w:pPr>
      <w:r w:rsidRPr="00C1480D">
        <w:rPr>
          <w:rFonts w:cs="Times New Roman"/>
        </w:rPr>
        <w:t>While being broadly implemented across CDC programs as well as state</w:t>
      </w:r>
      <w:r w:rsidRPr="00C1480D" w:rsidR="00347416">
        <w:rPr>
          <w:rFonts w:cs="Times New Roman"/>
        </w:rPr>
        <w:t xml:space="preserve">, </w:t>
      </w:r>
      <w:r w:rsidRPr="00C1480D">
        <w:rPr>
          <w:rFonts w:cs="Times New Roman"/>
        </w:rPr>
        <w:t>local</w:t>
      </w:r>
      <w:r w:rsidRPr="00C1480D" w:rsidR="00347416">
        <w:rPr>
          <w:rFonts w:cs="Times New Roman"/>
        </w:rPr>
        <w:t>, and territorial</w:t>
      </w:r>
      <w:r w:rsidRPr="00C1480D">
        <w:rPr>
          <w:rFonts w:cs="Times New Roman"/>
        </w:rPr>
        <w:t xml:space="preserve"> public health laboratories</w:t>
      </w:r>
      <w:r w:rsidRPr="00C1480D" w:rsidR="00BA05E6">
        <w:rPr>
          <w:rFonts w:cs="Times New Roman"/>
        </w:rPr>
        <w:t xml:space="preserve"> (PHLs)</w:t>
      </w:r>
      <w:r w:rsidRPr="00C1480D">
        <w:rPr>
          <w:rFonts w:cs="Times New Roman"/>
        </w:rPr>
        <w:t xml:space="preserve">, there are many challenges associated with implementing </w:t>
      </w:r>
      <w:r w:rsidRPr="00C1480D" w:rsidR="00105646">
        <w:rPr>
          <w:rFonts w:cs="Times New Roman"/>
        </w:rPr>
        <w:t>Next Generation Sequencing (</w:t>
      </w:r>
      <w:r w:rsidRPr="00C1480D">
        <w:rPr>
          <w:rFonts w:cs="Times New Roman"/>
        </w:rPr>
        <w:t>NGS</w:t>
      </w:r>
      <w:r w:rsidRPr="00C1480D" w:rsidR="00105646">
        <w:rPr>
          <w:rFonts w:cs="Times New Roman"/>
        </w:rPr>
        <w:t>)</w:t>
      </w:r>
      <w:r w:rsidR="00E228D7">
        <w:rPr>
          <w:rFonts w:cs="Times New Roman"/>
        </w:rPr>
        <w:t xml:space="preserve"> based</w:t>
      </w:r>
      <w:r w:rsidRPr="00C1480D">
        <w:rPr>
          <w:rFonts w:cs="Times New Roman"/>
        </w:rPr>
        <w:t xml:space="preserve"> </w:t>
      </w:r>
      <w:r w:rsidRPr="00C1480D" w:rsidR="00665DCF">
        <w:rPr>
          <w:rFonts w:cs="Times New Roman"/>
        </w:rPr>
        <w:t xml:space="preserve">tests </w:t>
      </w:r>
      <w:r w:rsidRPr="00C1480D">
        <w:rPr>
          <w:rFonts w:cs="Times New Roman"/>
        </w:rPr>
        <w:t xml:space="preserve">in laboratories. </w:t>
      </w:r>
      <w:r w:rsidRPr="00C1480D" w:rsidR="00D71BBA">
        <w:rPr>
          <w:rFonts w:cs="Times New Roman"/>
        </w:rPr>
        <w:t>These challenges range from technical to ethical</w:t>
      </w:r>
      <w:r w:rsidR="00E228D7">
        <w:rPr>
          <w:rFonts w:cs="Times New Roman"/>
        </w:rPr>
        <w:t>,</w:t>
      </w:r>
      <w:r w:rsidRPr="00C1480D" w:rsidR="00FD0EF6">
        <w:rPr>
          <w:rFonts w:cs="Times New Roman"/>
        </w:rPr>
        <w:t xml:space="preserve"> with</w:t>
      </w:r>
      <w:r w:rsidRPr="00C1480D" w:rsidR="00836549">
        <w:rPr>
          <w:rFonts w:cs="Times New Roman"/>
        </w:rPr>
        <w:t xml:space="preserve"> </w:t>
      </w:r>
      <w:r w:rsidRPr="00C1480D" w:rsidR="000644D2">
        <w:rPr>
          <w:rFonts w:cs="Times New Roman"/>
        </w:rPr>
        <w:t>issues</w:t>
      </w:r>
      <w:r w:rsidRPr="00C1480D" w:rsidR="00D71BBA">
        <w:rPr>
          <w:rFonts w:cs="Times New Roman"/>
        </w:rPr>
        <w:t xml:space="preserve"> </w:t>
      </w:r>
      <w:r w:rsidRPr="00C1480D" w:rsidR="00FD0EF6">
        <w:rPr>
          <w:rFonts w:cs="Times New Roman"/>
        </w:rPr>
        <w:t>that include</w:t>
      </w:r>
      <w:r w:rsidRPr="00C1480D" w:rsidR="00D71BBA">
        <w:rPr>
          <w:rFonts w:cs="Times New Roman"/>
        </w:rPr>
        <w:t xml:space="preserve"> </w:t>
      </w:r>
      <w:r w:rsidRPr="00C1480D" w:rsidR="00836549">
        <w:rPr>
          <w:rFonts w:cs="Times New Roman"/>
        </w:rPr>
        <w:t>how to ensure</w:t>
      </w:r>
      <w:r w:rsidRPr="00C1480D" w:rsidR="00D71BBA">
        <w:rPr>
          <w:rFonts w:cs="Times New Roman"/>
        </w:rPr>
        <w:t xml:space="preserve"> test results </w:t>
      </w:r>
      <w:r w:rsidRPr="00C1480D" w:rsidR="00836549">
        <w:rPr>
          <w:rFonts w:cs="Times New Roman"/>
        </w:rPr>
        <w:t xml:space="preserve">are </w:t>
      </w:r>
      <w:r w:rsidRPr="00C1480D" w:rsidR="00D71BBA">
        <w:rPr>
          <w:rFonts w:cs="Times New Roman"/>
        </w:rPr>
        <w:t xml:space="preserve">reproducible, </w:t>
      </w:r>
      <w:r w:rsidRPr="00C1480D" w:rsidR="00836549">
        <w:rPr>
          <w:rFonts w:cs="Times New Roman"/>
        </w:rPr>
        <w:t>how is data analyzed and who is qualified to perform the analysis</w:t>
      </w:r>
      <w:r w:rsidRPr="00C1480D" w:rsidR="00D71BBA">
        <w:rPr>
          <w:rFonts w:cs="Times New Roman"/>
        </w:rPr>
        <w:t xml:space="preserve">, when should clinicians order NGS-based tests, and how are the patient and family counselled. </w:t>
      </w:r>
      <w:r w:rsidRPr="00C1480D">
        <w:rPr>
          <w:rFonts w:cs="Times New Roman"/>
        </w:rPr>
        <w:t>To address some of the challenges in implementing testing, several federal agencies have answered the call for regulation of NGS-based tests</w:t>
      </w:r>
      <w:r w:rsidRPr="00C1480D" w:rsidR="00FD0EF6">
        <w:rPr>
          <w:rFonts w:cs="Times New Roman"/>
        </w:rPr>
        <w:t>. For example, t</w:t>
      </w:r>
      <w:r w:rsidRPr="00C1480D">
        <w:rPr>
          <w:rFonts w:cs="Times New Roman"/>
        </w:rPr>
        <w:t>he Centers for Medicare and Medicaid (CMS) oversees clinical laboratories that develop and offer genetic tests through the Clinical Laboratory Improvement Amendments (CLIA)</w:t>
      </w:r>
      <w:r w:rsidRPr="00C1480D" w:rsidR="004C042B">
        <w:rPr>
          <w:rFonts w:cs="Times New Roman"/>
        </w:rPr>
        <w:t>,</w:t>
      </w:r>
      <w:r w:rsidRPr="00C1480D" w:rsidR="00CA2663">
        <w:rPr>
          <w:rFonts w:cs="Times New Roman"/>
        </w:rPr>
        <w:t xml:space="preserve"> </w:t>
      </w:r>
      <w:r w:rsidRPr="00C1480D" w:rsidR="00FD0EF6">
        <w:rPr>
          <w:rFonts w:cs="Times New Roman"/>
        </w:rPr>
        <w:t xml:space="preserve">and the Food and Drug Administration </w:t>
      </w:r>
      <w:r w:rsidRPr="00C1480D" w:rsidR="004C042B">
        <w:rPr>
          <w:rFonts w:cs="Times New Roman"/>
        </w:rPr>
        <w:t>publi</w:t>
      </w:r>
      <w:r w:rsidRPr="00C1480D" w:rsidR="00FD0EF6">
        <w:rPr>
          <w:rFonts w:cs="Times New Roman"/>
        </w:rPr>
        <w:t>shed</w:t>
      </w:r>
      <w:r w:rsidRPr="00C1480D" w:rsidR="004C042B">
        <w:rPr>
          <w:rFonts w:cs="Times New Roman"/>
        </w:rPr>
        <w:t xml:space="preserve"> guidance document</w:t>
      </w:r>
      <w:r w:rsidRPr="00C1480D" w:rsidR="00FD0EF6">
        <w:rPr>
          <w:rFonts w:cs="Times New Roman"/>
        </w:rPr>
        <w:t>s</w:t>
      </w:r>
      <w:r w:rsidRPr="00C1480D" w:rsidR="004C042B">
        <w:rPr>
          <w:rFonts w:cs="Times New Roman"/>
        </w:rPr>
        <w:t xml:space="preserve"> for</w:t>
      </w:r>
      <w:r w:rsidRPr="00C1480D" w:rsidR="00205918">
        <w:rPr>
          <w:rFonts w:cs="Times New Roman"/>
        </w:rPr>
        <w:t xml:space="preserve"> certain</w:t>
      </w:r>
      <w:r w:rsidRPr="00C1480D" w:rsidR="004C042B">
        <w:rPr>
          <w:rFonts w:cs="Times New Roman"/>
        </w:rPr>
        <w:t xml:space="preserve"> NGS-based tests</w:t>
      </w:r>
      <w:r w:rsidRPr="00C1480D">
        <w:rPr>
          <w:rFonts w:cs="Times New Roman"/>
        </w:rPr>
        <w:t xml:space="preserve"> </w:t>
      </w:r>
      <w:r w:rsidRPr="00C1480D">
        <w:rPr>
          <w:rFonts w:cs="Times New Roman"/>
        </w:rPr>
        <w:fldChar w:fldCharType="begin">
          <w:fldData xml:space="preserve">PEVuZE5vdGU+PENpdGU+PEF1dGhvcj5JbnN0aXR1dGU8L0F1dGhvcj48WWVhcj4yMDE5PC9ZZWFy
PjxSZWNOdW0+MzwvUmVjTnVtPjxEaXNwbGF5VGV4dD4oMi00KTwvRGlzcGxheVRleHQ+PHJlY29y
ZD48cmVjLW51bWJlcj4zPC9yZWMtbnVtYmVyPjxmb3JlaWduLWtleXM+PGtleSBhcHA9IkVOIiBk
Yi1pZD0iZHZ6ZDl6dGFvdDJ2c2llenp3bzVkdDA5dGFyZHN3eHR6NWF3IiB0aW1lc3RhbXA9IjE1
NTQ4MjM3NjQiPjM8L2tleT48L2ZvcmVpZ24ta2V5cz48cmVmLXR5cGUgbmFtZT0iV2ViIFBhZ2Ui
PjEyPC9yZWYtdHlwZT48Y29udHJpYnV0b3JzPjxhdXRob3JzPjxhdXRob3I+TmF0aW9uYWwgSHVt
YW4gR2Vub21lIFJlc2VhcmNoIEluc3RpdHV0ZTwvYXV0aG9yPjwvYXV0aG9ycz48L2NvbnRyaWJ1
dG9ycz48dGl0bGVzPjx0aXRsZT5SZWd1bGF0aW9uIG9mIEdlbmV0aWMgVGVzdHM8L3RpdGxlPjwv
dGl0bGVzPjx2b2x1bWU+MjAxOTwvdm9sdW1lPjxkYXRlcz48eWVhcj4yMDE5PC95ZWFyPjxwdWIt
ZGF0ZXM+PGRhdGU+SmFudWFyeSAxNywgMjAxODwvZGF0ZT48L3B1Yi1kYXRlcz48L2RhdGVzPjxw
dWJsaXNoZXI+TmF0aW9uYWwgSW5zdGl0dXRlcyBvZiBIZWFsdGg8L3B1Ymxpc2hlcj48dXJscz48
cmVsYXRlZC11cmxzPjx1cmw+d3d3Lmdlbm9tZS5nb3YvMTAwMDIzMzUvcmVndWxhdGlvbi1vZi1n
ZW5ldGljLXRlc3RzLzwvdXJsPjwvcmVsYXRlZC11cmxzPjwvdXJscz48L3JlY29yZD48L0NpdGU+
PENpdGU+PEF1dGhvcj5Gb29kPC9BdXRob3I+PFllYXI+MjAxNjwvWWVhcj48UmVjTnVtPjc2PC9S
ZWNOdW0+PHJlY29yZD48cmVjLW51bWJlcj43NjwvcmVjLW51bWJlcj48Zm9yZWlnbi1rZXlzPjxr
ZXkgYXBwPSJFTiIgZGItaWQ9ImR2emQ5enRhb3QydnNpZXp6d281ZHQwOXRhcmRzd3h0ejVhdyIg
dGltZXN0YW1wPSIxNTg0OTgyNDAwIj43Njwva2V5PjwvZm9yZWlnbi1rZXlzPjxyZWYtdHlwZSBu
YW1lPSJHZW5lcmljIj4xMzwvcmVmLXR5cGU+PGNvbnRyaWJ1dG9ycz48YXV0aG9ycz48YXV0aG9y
PlVTIEZvb2Q8L2F1dGhvcj48YXV0aG9yPkRydWcgQWRtaW5pc3RyYXRpb248L2F1dGhvcj48L2F1
dGhvcnM+PC9jb250cmlidXRvcnM+PHRpdGxlcz48dGl0bGU+VXNlIG9mIFB1YmxpYyBIdW1hbiBH
ZW5ldGljIFZhcmlhbnQgRGF0YWJhc2VzIHRvIFN1cHBvcnQgQ2xpbmljYWwgVmFsaWRpdHkgZm9y
IE5leHQgR2VuZXJhdGlvbiBTZXF1ZW5jaW5nIChOR1MpLUJhc2VkIEluIFZpdHJvIERpYWdub3N0
aWNzOiBEcmFmdCBHdWlkYW5jZSBmb3IgU3Rha2Vob2xkZXJzIGFuZCBGb29kIGFuZCBEcnVnIEFk
bWluaXN0cmF0aW9uIFN0YWZm4oCdLCA4IEp1bHkgMjAxNjwvdGl0bGU+PC90aXRsZXM+PGRhdGVz
Pjx5ZWFyPjIwMTY8L3llYXI+PC9kYXRlcz48dXJscz48L3VybHM+PC9yZWNvcmQ+PC9DaXRlPjxD
aXRlPjxBdXRob3I+Rm9vZDwvQXV0aG9yPjxZZWFyPjIwMTg8L1llYXI+PFJlY051bT43NTwvUmVj
TnVtPjxyZWNvcmQ+PHJlYy1udW1iZXI+NzU8L3JlYy1udW1iZXI+PGZvcmVpZ24ta2V5cz48a2V5
IGFwcD0iRU4iIGRiLWlkPSJkdnpkOXp0YW90MnZzaWV6endvNWR0MDl0YXJkc3d4dHo1YXciIHRp
bWVzdGFtcD0iMTU4NDk4MjM2NCI+NzU8L2tleT48L2ZvcmVpZ24ta2V5cz48cmVmLXR5cGUgbmFt
ZT0iR2VuZXJpYyI+MTM8L3JlZi10eXBlPjxjb250cmlidXRvcnM+PGF1dGhvcnM+PGF1dGhvcj5V
UyBGb29kPC9hdXRob3I+PGF1dGhvcj5EcnVnIEFkbWluaXN0cmF0aW9uICVKIC0wNy0wOCkuIGh0
dHBzOi8vd3d3LiBmZGEuIGdvdi9kb3dubG9hZHMvbWVkaWNhbGRldmljZXMvZGV2aWNlcmVndWxh
dGlvbmFuZGd1aWRhbmNlL2d1aWRhbmNlZG9jdW1lbnRzL3VjbTUwOTgzOC4gcGRmPC9hdXRob3I+
PC9hdXRob3JzPjwvY29udHJpYnV0b3JzPjx0aXRsZXM+PHRpdGxlPkNvbnNpZGVyYXRpb25zIGZv
ciBkZXNpZ24sIGRldmVsb3BtZW50LCBhbmQgYW5hbHl0aWNhbCB2YWxpZGF0aW9uIG9mIG5leHQg
Z2VuZXJhdGlvbiBzZXF1ZW5jaW5nIChOR1Mp4oCTYmFzZWQgaW4gdml0cm8gZGlhZ25vc3RpY3Mg
KElWRHMpIGludGVuZGVkIHRvIGFpZCBpbiB0aGUgZGlhZ25vc2lzIG9mIHN1c3BlY3RlZCBnZXJt
bGluZSBkaXNlYXNlczwvdGl0bGU+PC90aXRsZXM+PGRhdGVzPjx5ZWFyPjIwMTg8L3llYXI+PC9k
YXRlcz48dXJscz48L3VybHM+PC9yZWNvcmQ+PC9DaXRlPjwvRW5kTm90ZT5=
</w:fldData>
        </w:fldChar>
      </w:r>
      <w:r w:rsidRPr="00C1480D" w:rsidR="00CA2663">
        <w:rPr>
          <w:rFonts w:cs="Times New Roman"/>
        </w:rPr>
        <w:instrText xml:space="preserve"> ADDIN EN.CITE </w:instrText>
      </w:r>
      <w:r w:rsidRPr="00C1480D" w:rsidR="00CA2663">
        <w:rPr>
          <w:rFonts w:cs="Times New Roman"/>
        </w:rPr>
        <w:fldChar w:fldCharType="begin">
          <w:fldData xml:space="preserve">PEVuZE5vdGU+PENpdGU+PEF1dGhvcj5JbnN0aXR1dGU8L0F1dGhvcj48WWVhcj4yMDE5PC9ZZWFy
PjxSZWNOdW0+MzwvUmVjTnVtPjxEaXNwbGF5VGV4dD4oMi00KTwvRGlzcGxheVRleHQ+PHJlY29y
ZD48cmVjLW51bWJlcj4zPC9yZWMtbnVtYmVyPjxmb3JlaWduLWtleXM+PGtleSBhcHA9IkVOIiBk
Yi1pZD0iZHZ6ZDl6dGFvdDJ2c2llenp3bzVkdDA5dGFyZHN3eHR6NWF3IiB0aW1lc3RhbXA9IjE1
NTQ4MjM3NjQiPjM8L2tleT48L2ZvcmVpZ24ta2V5cz48cmVmLXR5cGUgbmFtZT0iV2ViIFBhZ2Ui
PjEyPC9yZWYtdHlwZT48Y29udHJpYnV0b3JzPjxhdXRob3JzPjxhdXRob3I+TmF0aW9uYWwgSHVt
YW4gR2Vub21lIFJlc2VhcmNoIEluc3RpdHV0ZTwvYXV0aG9yPjwvYXV0aG9ycz48L2NvbnRyaWJ1
dG9ycz48dGl0bGVzPjx0aXRsZT5SZWd1bGF0aW9uIG9mIEdlbmV0aWMgVGVzdHM8L3RpdGxlPjwv
dGl0bGVzPjx2b2x1bWU+MjAxOTwvdm9sdW1lPjxkYXRlcz48eWVhcj4yMDE5PC95ZWFyPjxwdWIt
ZGF0ZXM+PGRhdGU+SmFudWFyeSAxNywgMjAxODwvZGF0ZT48L3B1Yi1kYXRlcz48L2RhdGVzPjxw
dWJsaXNoZXI+TmF0aW9uYWwgSW5zdGl0dXRlcyBvZiBIZWFsdGg8L3B1Ymxpc2hlcj48dXJscz48
cmVsYXRlZC11cmxzPjx1cmw+d3d3Lmdlbm9tZS5nb3YvMTAwMDIzMzUvcmVndWxhdGlvbi1vZi1n
ZW5ldGljLXRlc3RzLzwvdXJsPjwvcmVsYXRlZC11cmxzPjwvdXJscz48L3JlY29yZD48L0NpdGU+
PENpdGU+PEF1dGhvcj5Gb29kPC9BdXRob3I+PFllYXI+MjAxNjwvWWVhcj48UmVjTnVtPjc2PC9S
ZWNOdW0+PHJlY29yZD48cmVjLW51bWJlcj43NjwvcmVjLW51bWJlcj48Zm9yZWlnbi1rZXlzPjxr
ZXkgYXBwPSJFTiIgZGItaWQ9ImR2emQ5enRhb3QydnNpZXp6d281ZHQwOXRhcmRzd3h0ejVhdyIg
dGltZXN0YW1wPSIxNTg0OTgyNDAwIj43Njwva2V5PjwvZm9yZWlnbi1rZXlzPjxyZWYtdHlwZSBu
YW1lPSJHZW5lcmljIj4xMzwvcmVmLXR5cGU+PGNvbnRyaWJ1dG9ycz48YXV0aG9ycz48YXV0aG9y
PlVTIEZvb2Q8L2F1dGhvcj48YXV0aG9yPkRydWcgQWRtaW5pc3RyYXRpb248L2F1dGhvcj48L2F1
dGhvcnM+PC9jb250cmlidXRvcnM+PHRpdGxlcz48dGl0bGU+VXNlIG9mIFB1YmxpYyBIdW1hbiBH
ZW5ldGljIFZhcmlhbnQgRGF0YWJhc2VzIHRvIFN1cHBvcnQgQ2xpbmljYWwgVmFsaWRpdHkgZm9y
IE5leHQgR2VuZXJhdGlvbiBTZXF1ZW5jaW5nIChOR1MpLUJhc2VkIEluIFZpdHJvIERpYWdub3N0
aWNzOiBEcmFmdCBHdWlkYW5jZSBmb3IgU3Rha2Vob2xkZXJzIGFuZCBGb29kIGFuZCBEcnVnIEFk
bWluaXN0cmF0aW9uIFN0YWZm4oCdLCA4IEp1bHkgMjAxNjwvdGl0bGU+PC90aXRsZXM+PGRhdGVz
Pjx5ZWFyPjIwMTY8L3llYXI+PC9kYXRlcz48dXJscz48L3VybHM+PC9yZWNvcmQ+PC9DaXRlPjxD
aXRlPjxBdXRob3I+Rm9vZDwvQXV0aG9yPjxZZWFyPjIwMTg8L1llYXI+PFJlY051bT43NTwvUmVj
TnVtPjxyZWNvcmQ+PHJlYy1udW1iZXI+NzU8L3JlYy1udW1iZXI+PGZvcmVpZ24ta2V5cz48a2V5
IGFwcD0iRU4iIGRiLWlkPSJkdnpkOXp0YW90MnZzaWV6endvNWR0MDl0YXJkc3d4dHo1YXciIHRp
bWVzdGFtcD0iMTU4NDk4MjM2NCI+NzU8L2tleT48L2ZvcmVpZ24ta2V5cz48cmVmLXR5cGUgbmFt
ZT0iR2VuZXJpYyI+MTM8L3JlZi10eXBlPjxjb250cmlidXRvcnM+PGF1dGhvcnM+PGF1dGhvcj5V
UyBGb29kPC9hdXRob3I+PGF1dGhvcj5EcnVnIEFkbWluaXN0cmF0aW9uICVKIC0wNy0wOCkuIGh0
dHBzOi8vd3d3LiBmZGEuIGdvdi9kb3dubG9hZHMvbWVkaWNhbGRldmljZXMvZGV2aWNlcmVndWxh
dGlvbmFuZGd1aWRhbmNlL2d1aWRhbmNlZG9jdW1lbnRzL3VjbTUwOTgzOC4gcGRmPC9hdXRob3I+
PC9hdXRob3JzPjwvY29udHJpYnV0b3JzPjx0aXRsZXM+PHRpdGxlPkNvbnNpZGVyYXRpb25zIGZv
ciBkZXNpZ24sIGRldmVsb3BtZW50LCBhbmQgYW5hbHl0aWNhbCB2YWxpZGF0aW9uIG9mIG5leHQg
Z2VuZXJhdGlvbiBzZXF1ZW5jaW5nIChOR1Mp4oCTYmFzZWQgaW4gdml0cm8gZGlhZ25vc3RpY3Mg
KElWRHMpIGludGVuZGVkIHRvIGFpZCBpbiB0aGUgZGlhZ25vc2lzIG9mIHN1c3BlY3RlZCBnZXJt
bGluZSBkaXNlYXNlczwvdGl0bGU+PC90aXRsZXM+PGRhdGVzPjx5ZWFyPjIwMTg8L3llYXI+PC9k
YXRlcz48dXJscz48L3VybHM+PC9yZWNvcmQ+PC9DaXRlPjwvRW5kTm90ZT5=
</w:fldData>
        </w:fldChar>
      </w:r>
      <w:r w:rsidRPr="00C1480D" w:rsidR="00CA2663">
        <w:rPr>
          <w:rFonts w:cs="Times New Roman"/>
        </w:rPr>
        <w:instrText xml:space="preserve"> ADDIN EN.CITE.DATA </w:instrText>
      </w:r>
      <w:r w:rsidRPr="00C1480D" w:rsidR="00CA2663">
        <w:rPr>
          <w:rFonts w:cs="Times New Roman"/>
        </w:rPr>
      </w:r>
      <w:r w:rsidRPr="00C1480D" w:rsidR="00CA2663">
        <w:rPr>
          <w:rFonts w:cs="Times New Roman"/>
        </w:rPr>
        <w:fldChar w:fldCharType="end"/>
      </w:r>
      <w:r w:rsidRPr="00C1480D">
        <w:rPr>
          <w:rFonts w:cs="Times New Roman"/>
        </w:rPr>
      </w:r>
      <w:r w:rsidRPr="00C1480D">
        <w:rPr>
          <w:rFonts w:cs="Times New Roman"/>
        </w:rPr>
        <w:fldChar w:fldCharType="separate"/>
      </w:r>
      <w:r w:rsidRPr="00C1480D" w:rsidR="00CA2663">
        <w:rPr>
          <w:rFonts w:cs="Times New Roman"/>
          <w:noProof/>
        </w:rPr>
        <w:t>(2-4)</w:t>
      </w:r>
      <w:r w:rsidRPr="00C1480D">
        <w:rPr>
          <w:rFonts w:cs="Times New Roman"/>
        </w:rPr>
        <w:fldChar w:fldCharType="end"/>
      </w:r>
      <w:r w:rsidRPr="00C1480D">
        <w:rPr>
          <w:rFonts w:cs="Times New Roman"/>
        </w:rPr>
        <w:t>. In addition, several</w:t>
      </w:r>
      <w:r w:rsidRPr="00C1480D" w:rsidR="002B6690">
        <w:rPr>
          <w:rFonts w:cs="Times New Roman"/>
        </w:rPr>
        <w:t xml:space="preserve"> non-federal</w:t>
      </w:r>
      <w:r w:rsidRPr="00C1480D">
        <w:rPr>
          <w:rFonts w:cs="Times New Roman"/>
        </w:rPr>
        <w:t xml:space="preserve"> organizations have also released guidance documents detailing best practices and standard operating procedures for implementing NGS tests in clinical laboratories</w:t>
      </w:r>
      <w:r w:rsidRPr="00C1480D" w:rsidR="00CA2663">
        <w:rPr>
          <w:rFonts w:cs="Times New Roman"/>
        </w:rPr>
        <w:t>, this includes</w:t>
      </w:r>
      <w:r w:rsidRPr="00C1480D">
        <w:rPr>
          <w:rFonts w:cs="Times New Roman"/>
        </w:rPr>
        <w:t xml:space="preserve"> documents </w:t>
      </w:r>
      <w:r w:rsidRPr="00C1480D" w:rsidR="00CA2663">
        <w:rPr>
          <w:rFonts w:cs="Times New Roman"/>
        </w:rPr>
        <w:t>co</w:t>
      </w:r>
      <w:r w:rsidRPr="00C1480D">
        <w:rPr>
          <w:rFonts w:cs="Times New Roman"/>
        </w:rPr>
        <w:t>developed by the College of American Pathologists (CAP)</w:t>
      </w:r>
      <w:r w:rsidRPr="00C1480D" w:rsidR="00CA2663">
        <w:rPr>
          <w:rFonts w:cs="Times New Roman"/>
        </w:rPr>
        <w:t xml:space="preserve"> and</w:t>
      </w:r>
      <w:r w:rsidRPr="00C1480D">
        <w:rPr>
          <w:rFonts w:cs="Times New Roman"/>
        </w:rPr>
        <w:t xml:space="preserve"> the Association of Molecular Pathologists (AMP) </w:t>
      </w:r>
      <w:r w:rsidRPr="00C1480D">
        <w:rPr>
          <w:rFonts w:cs="Times New Roman"/>
        </w:rPr>
        <w:fldChar w:fldCharType="begin">
          <w:fldData xml:space="preserve">PEVuZE5vdGU+PENpdGU+PEF1dGhvcj5TYW50YW5pPC9BdXRob3I+PFllYXI+MjAxODwvWWVhcj48
UmVjTnVtPjU8L1JlY051bT48RGlzcGxheVRleHQ+KDUpPC9EaXNwbGF5VGV4dD48cmVjb3JkPjxy
ZWMtbnVtYmVyPjU8L3JlYy1udW1iZXI+PGZvcmVpZ24ta2V5cz48a2V5IGFwcD0iRU4iIGRiLWlk
PSJkdnpkOXp0YW90MnZzaWV6endvNWR0MDl0YXJkc3d4dHo1YXciIHRpbWVzdGFtcD0iMTU1NDgy
NDIyNiI+NTwva2V5PjwvZm9yZWlnbi1rZXlzPjxyZWYtdHlwZSBuYW1lPSJKb3VybmFsIEFydGlj
bGUiPjE3PC9yZWYtdHlwZT48Y29udHJpYnV0b3JzPjxhdXRob3JzPjxhdXRob3I+U2FudGFuaSwg
QS48L2F1dGhvcj48YXV0aG9yPlNpbWVuLCBCLiBCLjwvYXV0aG9yPjxhdXRob3I+QnJpZ2dzLCBN
LjwvYXV0aG9yPjxhdXRob3I+TGVibywgTS48L2F1dGhvcj48YXV0aG9yPk1lcmtlciwgSi4gRC48
L2F1dGhvcj48YXV0aG9yPk5pa2lmb3JvdmEsIE0uPC9hdXRob3I+PGF1dGhvcj5WYXNhbG9zLCBQ
LjwvYXV0aG9yPjxhdXRob3I+Vm9lbGtlcmRpbmcsIEsuPC9hdXRob3I+PGF1dGhvcj5QZmVpZmVy
LCBKLjwvYXV0aG9yPjxhdXRob3I+RnVua2UsIEIuPC9hdXRob3I+PC9hdXRob3JzPjwvY29udHJp
YnV0b3JzPjxhdXRoLWFkZHJlc3M+RGVwYXJ0bWVudCBvZiBQYXRob2xvZ3kgYW5kIExhYm9yYXRv
cnkgTWVkaWNpbmUsIENoaWxkcmVuJmFwb3M7cyBIb3NwaXRhbCBvZiBQaGlsYWRlbHBoaWEsIFBo
aWxhZGVscGhpYSwgUGVubnN5bHZhbmlhOyBEZXBhcnRtZW50IG9mIFBhdGhvbG9neSBhbmQgTGFi
b3JhdG9yeSBNZWRpY2luZSwgUGVyZWxtYW4gU2Nob29sIG9mIE1lZGljaW5lLCBVbml2ZXJzaXR5
IG9mIFBlbm5zeWx2YW5pYSwgUGhpbGFkZWxwaGlhLCBQZW5uc3lsdmFuaWEuIEVsZWN0cm9uaWMg
YWRkcmVzczogc2FudGFuaUBlbWFpbC5jaG9wLmVkdS4mI3hEO1Zlcml0YXMgR2VuZXRpY3MsIERh
bnZlcnMsIE1hc3NhY2h1c2V0dHMuJiN4RDtQcm9maWNpZW5jeSBUZXN0aW5nIERlcGFydG1lbnQs
IENvbGxlZ2Ugb2YgQW1lcmljYW4gUGF0aG9sb2dpc3RzLCBOb3J0aGZpZWxkLCBJbGxpbm9pcy4m
I3hEO0RlcGFydG1lbnQgb2YgUGF0aG9sb2d5LCBIYXJ2YXJkIE1lZGljYWwgU2Nob29sL0JyaWdo
YW0gYW5kIFdvbWVuJmFwb3M7cyBIb3NwaXRhbCwgQm9zdG9uLCBNYXNzYWNodXNldHRzLiYjeEQ7
RGVwYXJ0bWVudCBvZiBQYXRob2xvZ3kgYW5kIExhYm9yYXRvcnkgTWVkaWNpbmUsIExpbmViZXJn
ZXIgQ29tcHJlaGVuc2l2ZSBDYW5jZXIgQ2VudGVyLCBVbml2ZXJzaXR5IG9mIE5vcnRoIENhcm9s
aW5hIGF0IENoYXBlbCBIaWxsIFNjaG9vbCBvZiBNZWRpY2luZSwgQ2hhcGVsIEhpbGwsIE5vcnRo
IENhcm9saW5hLiYjeEQ7RGVwYXJ0bWVudCBvZiBNb2xlY3VsYXIgJmFtcDsgR2Vub21pYyBQYXRo
b2xvZ3ksIFVuaXZlcnNpdHkgb2YgUGl0dHNidXJnaCBNZWRpY2FsIENlbnRlciwgUGl0dHNidXJn
aCwgUGVubnN5bHZhbmlhLiYjeEQ7RGVwYXJ0bWVudCBvZiBQYXRob2xvZ3ksIFVuaXZlcnNpdHkg
b2YgVXRhaCBTY2hvb2wgb2YgTWVkaWNpbmUvQVJVUCBJbnN0aXR1dGUgZm9yIENsaW5pY2FsIGFu
ZCBFeHBlcmltZW50YWwgUGF0aG9sb2d5LCBTYWx0IExha2UgQ2l0eSwgVXRhaC4mI3hEO0RlcGFy
dG1lbnQgb2YgUGF0aG9sb2d5LCBXYXNoaW5ndG9uIFVuaXZlcnNpdHkgU2Nob29sIG9mIE1lZGlj
aW5lLCBTdC4gTG91aXMsIE1pc3NvdXJpLiYjeEQ7VmVyaXRhcyBHZW5ldGljcywgRGFudmVycywg
TWFzc2FjaHVzZXR0czsgRGVwYXJ0bWVudCBvZiBQYXRob2xvZ3ksIEhhcnZhcmQgTWVkaWNhbCBT
Y2hvb2wvTWFzc2FjaHVzZXR0cyBHZW5lcmFsIEhvc3BpdGFsLCBCb3N0b24sIE1hc3NhY2h1c2V0
dHMuIEVsZWN0cm9uaWMgYWRkcmVzczogYmZ1bmtlQHZlcml0YXNnZW5ldGljcy5jb20uPC9hdXRo
LWFkZHJlc3M+PHRpdGxlcz48dGl0bGU+RGVzaWduaW5nIGFuZCBJbXBsZW1lbnRpbmcgTkdTIFRl
c3RzIGZvciBJbmhlcml0ZWQgRGlzb3JkZXJzOiBBIFByYWN0aWNhbCBGcmFtZXdvcmsgd2l0aCBT
dGVwLWJ5LVN0ZXAgR3VpZGFuY2UgZm9yIENsaW5pY2FsIExhYm9yYXRvcmllczwvdGl0bGU+PHNl
Y29uZGFyeS10aXRsZT5KIE1vbCBEaWFnbjwvc2Vjb25kYXJ5LXRpdGxlPjwvdGl0bGVzPjxwZXJp
b2RpY2FsPjxmdWxsLXRpdGxlPkogTW9sIERpYWduPC9mdWxsLXRpdGxlPjwvcGVyaW9kaWNhbD48
ZWRpdGlvbj4yMDE5LzAxLzA0PC9lZGl0aW9uPjxkYXRlcz48eWVhcj4yMDE4PC95ZWFyPjxwdWIt
ZGF0ZXM+PGRhdGU+RGVjIDMxPC9kYXRlPjwvcHViLWRhdGVzPjwvZGF0ZXM+PGlzYm4+MTk0My03
ODExIChFbGVjdHJvbmljKSYjeEQ7MTUyNS0xNTc4IChMaW5raW5nKTwvaXNibj48YWNjZXNzaW9u
LW51bT4zMDYwNTc2NjwvYWNjZXNzaW9uLW51bT48dXJscz48cmVsYXRlZC11cmxzPjx1cmw+aHR0
cHM6Ly93d3cubmNiaS5ubG0ubmloLmdvdi9wdWJtZWQvMzA2MDU3NjY8L3VybD48L3JlbGF0ZWQt
dXJscz48L3VybHM+PGVsZWN0cm9uaWMtcmVzb3VyY2UtbnVtPjEwLjEwMTYvai5qbW9sZHguMjAx
OC4xMS4wMDQ8L2VsZWN0cm9uaWMtcmVzb3VyY2UtbnVtPjwvcmVjb3JkPjwvQ2l0ZT48L0VuZE5v
dGU+AG==
</w:fldData>
        </w:fldChar>
      </w:r>
      <w:r w:rsidRPr="00C1480D" w:rsidR="00CA2663">
        <w:rPr>
          <w:rFonts w:cs="Times New Roman"/>
        </w:rPr>
        <w:instrText xml:space="preserve"> ADDIN EN.CITE </w:instrText>
      </w:r>
      <w:r w:rsidRPr="00C1480D" w:rsidR="00CA2663">
        <w:rPr>
          <w:rFonts w:cs="Times New Roman"/>
        </w:rPr>
        <w:fldChar w:fldCharType="begin">
          <w:fldData xml:space="preserve">PEVuZE5vdGU+PENpdGU+PEF1dGhvcj5TYW50YW5pPC9BdXRob3I+PFllYXI+MjAxODwvWWVhcj48
UmVjTnVtPjU8L1JlY051bT48RGlzcGxheVRleHQ+KDUpPC9EaXNwbGF5VGV4dD48cmVjb3JkPjxy
ZWMtbnVtYmVyPjU8L3JlYy1udW1iZXI+PGZvcmVpZ24ta2V5cz48a2V5IGFwcD0iRU4iIGRiLWlk
PSJkdnpkOXp0YW90MnZzaWV6endvNWR0MDl0YXJkc3d4dHo1YXciIHRpbWVzdGFtcD0iMTU1NDgy
NDIyNiI+NTwva2V5PjwvZm9yZWlnbi1rZXlzPjxyZWYtdHlwZSBuYW1lPSJKb3VybmFsIEFydGlj
bGUiPjE3PC9yZWYtdHlwZT48Y29udHJpYnV0b3JzPjxhdXRob3JzPjxhdXRob3I+U2FudGFuaSwg
QS48L2F1dGhvcj48YXV0aG9yPlNpbWVuLCBCLiBCLjwvYXV0aG9yPjxhdXRob3I+QnJpZ2dzLCBN
LjwvYXV0aG9yPjxhdXRob3I+TGVibywgTS48L2F1dGhvcj48YXV0aG9yPk1lcmtlciwgSi4gRC48
L2F1dGhvcj48YXV0aG9yPk5pa2lmb3JvdmEsIE0uPC9hdXRob3I+PGF1dGhvcj5WYXNhbG9zLCBQ
LjwvYXV0aG9yPjxhdXRob3I+Vm9lbGtlcmRpbmcsIEsuPC9hdXRob3I+PGF1dGhvcj5QZmVpZmVy
LCBKLjwvYXV0aG9yPjxhdXRob3I+RnVua2UsIEIuPC9hdXRob3I+PC9hdXRob3JzPjwvY29udHJp
YnV0b3JzPjxhdXRoLWFkZHJlc3M+RGVwYXJ0bWVudCBvZiBQYXRob2xvZ3kgYW5kIExhYm9yYXRv
cnkgTWVkaWNpbmUsIENoaWxkcmVuJmFwb3M7cyBIb3NwaXRhbCBvZiBQaGlsYWRlbHBoaWEsIFBo
aWxhZGVscGhpYSwgUGVubnN5bHZhbmlhOyBEZXBhcnRtZW50IG9mIFBhdGhvbG9neSBhbmQgTGFi
b3JhdG9yeSBNZWRpY2luZSwgUGVyZWxtYW4gU2Nob29sIG9mIE1lZGljaW5lLCBVbml2ZXJzaXR5
IG9mIFBlbm5zeWx2YW5pYSwgUGhpbGFkZWxwaGlhLCBQZW5uc3lsdmFuaWEuIEVsZWN0cm9uaWMg
YWRkcmVzczogc2FudGFuaUBlbWFpbC5jaG9wLmVkdS4mI3hEO1Zlcml0YXMgR2VuZXRpY3MsIERh
bnZlcnMsIE1hc3NhY2h1c2V0dHMuJiN4RDtQcm9maWNpZW5jeSBUZXN0aW5nIERlcGFydG1lbnQs
IENvbGxlZ2Ugb2YgQW1lcmljYW4gUGF0aG9sb2dpc3RzLCBOb3J0aGZpZWxkLCBJbGxpbm9pcy4m
I3hEO0RlcGFydG1lbnQgb2YgUGF0aG9sb2d5LCBIYXJ2YXJkIE1lZGljYWwgU2Nob29sL0JyaWdo
YW0gYW5kIFdvbWVuJmFwb3M7cyBIb3NwaXRhbCwgQm9zdG9uLCBNYXNzYWNodXNldHRzLiYjeEQ7
RGVwYXJ0bWVudCBvZiBQYXRob2xvZ3kgYW5kIExhYm9yYXRvcnkgTWVkaWNpbmUsIExpbmViZXJn
ZXIgQ29tcHJlaGVuc2l2ZSBDYW5jZXIgQ2VudGVyLCBVbml2ZXJzaXR5IG9mIE5vcnRoIENhcm9s
aW5hIGF0IENoYXBlbCBIaWxsIFNjaG9vbCBvZiBNZWRpY2luZSwgQ2hhcGVsIEhpbGwsIE5vcnRo
IENhcm9saW5hLiYjeEQ7RGVwYXJ0bWVudCBvZiBNb2xlY3VsYXIgJmFtcDsgR2Vub21pYyBQYXRo
b2xvZ3ksIFVuaXZlcnNpdHkgb2YgUGl0dHNidXJnaCBNZWRpY2FsIENlbnRlciwgUGl0dHNidXJn
aCwgUGVubnN5bHZhbmlhLiYjeEQ7RGVwYXJ0bWVudCBvZiBQYXRob2xvZ3ksIFVuaXZlcnNpdHkg
b2YgVXRhaCBTY2hvb2wgb2YgTWVkaWNpbmUvQVJVUCBJbnN0aXR1dGUgZm9yIENsaW5pY2FsIGFu
ZCBFeHBlcmltZW50YWwgUGF0aG9sb2d5LCBTYWx0IExha2UgQ2l0eSwgVXRhaC4mI3hEO0RlcGFy
dG1lbnQgb2YgUGF0aG9sb2d5LCBXYXNoaW5ndG9uIFVuaXZlcnNpdHkgU2Nob29sIG9mIE1lZGlj
aW5lLCBTdC4gTG91aXMsIE1pc3NvdXJpLiYjeEQ7VmVyaXRhcyBHZW5ldGljcywgRGFudmVycywg
TWFzc2FjaHVzZXR0czsgRGVwYXJ0bWVudCBvZiBQYXRob2xvZ3ksIEhhcnZhcmQgTWVkaWNhbCBT
Y2hvb2wvTWFzc2FjaHVzZXR0cyBHZW5lcmFsIEhvc3BpdGFsLCBCb3N0b24sIE1hc3NhY2h1c2V0
dHMuIEVsZWN0cm9uaWMgYWRkcmVzczogYmZ1bmtlQHZlcml0YXNnZW5ldGljcy5jb20uPC9hdXRo
LWFkZHJlc3M+PHRpdGxlcz48dGl0bGU+RGVzaWduaW5nIGFuZCBJbXBsZW1lbnRpbmcgTkdTIFRl
c3RzIGZvciBJbmhlcml0ZWQgRGlzb3JkZXJzOiBBIFByYWN0aWNhbCBGcmFtZXdvcmsgd2l0aCBT
dGVwLWJ5LVN0ZXAgR3VpZGFuY2UgZm9yIENsaW5pY2FsIExhYm9yYXRvcmllczwvdGl0bGU+PHNl
Y29uZGFyeS10aXRsZT5KIE1vbCBEaWFnbjwvc2Vjb25kYXJ5LXRpdGxlPjwvdGl0bGVzPjxwZXJp
b2RpY2FsPjxmdWxsLXRpdGxlPkogTW9sIERpYWduPC9mdWxsLXRpdGxlPjwvcGVyaW9kaWNhbD48
ZWRpdGlvbj4yMDE5LzAxLzA0PC9lZGl0aW9uPjxkYXRlcz48eWVhcj4yMDE4PC95ZWFyPjxwdWIt
ZGF0ZXM+PGRhdGU+RGVjIDMxPC9kYXRlPjwvcHViLWRhdGVzPjwvZGF0ZXM+PGlzYm4+MTk0My03
ODExIChFbGVjdHJvbmljKSYjeEQ7MTUyNS0xNTc4IChMaW5raW5nKTwvaXNibj48YWNjZXNzaW9u
LW51bT4zMDYwNTc2NjwvYWNjZXNzaW9uLW51bT48dXJscz48cmVsYXRlZC11cmxzPjx1cmw+aHR0
cHM6Ly93d3cubmNiaS5ubG0ubmloLmdvdi9wdWJtZWQvMzA2MDU3NjY8L3VybD48L3JlbGF0ZWQt
dXJscz48L3VybHM+PGVsZWN0cm9uaWMtcmVzb3VyY2UtbnVtPjEwLjEwMTYvai5qbW9sZHguMjAx
OC4xMS4wMDQ8L2VsZWN0cm9uaWMtcmVzb3VyY2UtbnVtPjwvcmVjb3JkPjwvQ2l0ZT48L0VuZE5v
dGU+AG==
</w:fldData>
        </w:fldChar>
      </w:r>
      <w:r w:rsidRPr="00C1480D" w:rsidR="00CA2663">
        <w:rPr>
          <w:rFonts w:cs="Times New Roman"/>
        </w:rPr>
        <w:instrText xml:space="preserve"> ADDIN EN.CITE.DATA </w:instrText>
      </w:r>
      <w:r w:rsidRPr="00C1480D" w:rsidR="00CA2663">
        <w:rPr>
          <w:rFonts w:cs="Times New Roman"/>
        </w:rPr>
      </w:r>
      <w:r w:rsidRPr="00C1480D" w:rsidR="00CA2663">
        <w:rPr>
          <w:rFonts w:cs="Times New Roman"/>
        </w:rPr>
        <w:fldChar w:fldCharType="end"/>
      </w:r>
      <w:r w:rsidRPr="00C1480D">
        <w:rPr>
          <w:rFonts w:cs="Times New Roman"/>
        </w:rPr>
      </w:r>
      <w:r w:rsidRPr="00C1480D">
        <w:rPr>
          <w:rFonts w:cs="Times New Roman"/>
        </w:rPr>
        <w:fldChar w:fldCharType="separate"/>
      </w:r>
      <w:r w:rsidRPr="00C1480D" w:rsidR="00CA2663">
        <w:rPr>
          <w:rFonts w:cs="Times New Roman"/>
          <w:noProof/>
        </w:rPr>
        <w:t>(5)</w:t>
      </w:r>
      <w:r w:rsidRPr="00C1480D">
        <w:rPr>
          <w:rFonts w:cs="Times New Roman"/>
        </w:rPr>
        <w:fldChar w:fldCharType="end"/>
      </w:r>
      <w:r w:rsidRPr="00C1480D" w:rsidR="00CA2663">
        <w:rPr>
          <w:rFonts w:cs="Times New Roman"/>
        </w:rPr>
        <w:t>, a technical guide</w:t>
      </w:r>
      <w:r w:rsidRPr="00C1480D" w:rsidR="009E5030">
        <w:rPr>
          <w:rFonts w:cs="Times New Roman"/>
        </w:rPr>
        <w:t xml:space="preserve"> developed by the World Health Organization</w:t>
      </w:r>
      <w:r w:rsidRPr="00C1480D" w:rsidR="00CA2663">
        <w:rPr>
          <w:rFonts w:cs="Times New Roman"/>
        </w:rPr>
        <w:t xml:space="preserve"> on </w:t>
      </w:r>
      <w:r w:rsidRPr="00C1480D" w:rsidR="009E5030">
        <w:rPr>
          <w:rFonts w:cs="Times New Roman"/>
        </w:rPr>
        <w:t>detecting</w:t>
      </w:r>
      <w:r w:rsidRPr="00C1480D" w:rsidR="00CA2663">
        <w:rPr>
          <w:rFonts w:cs="Times New Roman"/>
        </w:rPr>
        <w:t xml:space="preserve"> of drug resistance using NGS</w:t>
      </w:r>
      <w:r w:rsidRPr="00C1480D" w:rsidR="00957A83">
        <w:rPr>
          <w:rFonts w:cs="Times New Roman"/>
        </w:rPr>
        <w:t xml:space="preserve"> </w:t>
      </w:r>
      <w:r w:rsidRPr="00C1480D" w:rsidR="00957A83">
        <w:rPr>
          <w:rFonts w:cs="Times New Roman"/>
        </w:rPr>
        <w:fldChar w:fldCharType="begin"/>
      </w:r>
      <w:r w:rsidRPr="00C1480D" w:rsidR="00957A83">
        <w:rPr>
          <w:rFonts w:cs="Times New Roman"/>
        </w:rPr>
        <w:instrText xml:space="preserve"> ADDIN EN.CITE &lt;EndNote&gt;&lt;Cite&gt;&lt;Author&gt;Organization&lt;/Author&gt;&lt;Year&gt;2018&lt;/Year&gt;&lt;RecNum&gt;77&lt;/RecNum&gt;&lt;DisplayText&gt;(6)&lt;/DisplayText&gt;&lt;record&gt;&lt;rec-number&gt;77&lt;/rec-number&gt;&lt;foreign-keys&gt;&lt;key app="EN" db-id="dvzd9ztaot2vsiezzwo5dt09tardswxtz5aw" timestamp="1584993961"&gt;77&lt;/key&gt;&lt;/foreign-keys&gt;&lt;ref-type name="Report"&gt;27&lt;/ref-type&gt;&lt;contributors&gt;&lt;authors&gt;&lt;author&gt;World Health Organization&lt;/author&gt;&lt;/authors&gt;&lt;/contributors&gt;&lt;titles&gt;&lt;title&gt;The use of next-generation sequencing technologies for the detection of mutations associated with drug resistance in Mycobacterium tuberculosis complex: technical guide&lt;/title&gt;&lt;/titles&gt;&lt;dates&gt;&lt;year&gt;2018&lt;/year&gt;&lt;/dates&gt;&lt;publisher&gt;World Health Organization&lt;/publisher&gt;&lt;urls&gt;&lt;/urls&gt;&lt;/record&gt;&lt;/Cite&gt;&lt;/EndNote&gt;</w:instrText>
      </w:r>
      <w:r w:rsidRPr="00C1480D" w:rsidR="00957A83">
        <w:rPr>
          <w:rFonts w:cs="Times New Roman"/>
        </w:rPr>
        <w:fldChar w:fldCharType="separate"/>
      </w:r>
      <w:r w:rsidRPr="00C1480D" w:rsidR="00957A83">
        <w:rPr>
          <w:rFonts w:cs="Times New Roman"/>
          <w:noProof/>
        </w:rPr>
        <w:t>(6)</w:t>
      </w:r>
      <w:r w:rsidRPr="00C1480D" w:rsidR="00957A83">
        <w:rPr>
          <w:rFonts w:cs="Times New Roman"/>
        </w:rPr>
        <w:fldChar w:fldCharType="end"/>
      </w:r>
      <w:r w:rsidRPr="00C1480D" w:rsidR="00667054">
        <w:rPr>
          <w:rFonts w:cs="Times New Roman"/>
        </w:rPr>
        <w:t>, a</w:t>
      </w:r>
      <w:r w:rsidRPr="00C1480D" w:rsidR="00957A83">
        <w:rPr>
          <w:rFonts w:cs="Times New Roman"/>
        </w:rPr>
        <w:t>s well as guidance by the American Medical Informatics Association on</w:t>
      </w:r>
      <w:r w:rsidRPr="00C1480D" w:rsidR="00667054">
        <w:rPr>
          <w:rFonts w:cs="Times New Roman"/>
        </w:rPr>
        <w:t xml:space="preserve"> the development and validation of bioinformatic pipelines</w:t>
      </w:r>
      <w:r w:rsidRPr="00C1480D">
        <w:rPr>
          <w:rFonts w:cs="Times New Roman"/>
        </w:rPr>
        <w:t xml:space="preserve"> </w:t>
      </w:r>
      <w:r w:rsidRPr="00C1480D" w:rsidR="00B34F16">
        <w:rPr>
          <w:rFonts w:cs="Times New Roman"/>
        </w:rPr>
        <w:fldChar w:fldCharType="begin">
          <w:fldData xml:space="preserve">PEVuZE5vdGU+PENpdGU+PEF1dGhvcj5Sb3k8L0F1dGhvcj48WWVhcj4yMDE4PC9ZZWFyPjxSZWNO
dW0+NjwvUmVjTnVtPjxEaXNwbGF5VGV4dD4oNyk8L0Rpc3BsYXlUZXh0PjxyZWNvcmQ+PHJlYy1u
dW1iZXI+NjwvcmVjLW51bWJlcj48Zm9yZWlnbi1rZXlzPjxrZXkgYXBwPSJFTiIgZGItaWQ9ImR2
emQ5enRhb3QydnNpZXp6d281ZHQwOXRhcmRzd3h0ejVhdyIgdGltZXN0YW1wPSIxNTU0ODI0MzUx
Ij42PC9rZXk+PC9mb3JlaWduLWtleXM+PHJlZi10eXBlIG5hbWU9IkpvdXJuYWwgQXJ0aWNsZSI+
MTc8L3JlZi10eXBlPjxjb250cmlidXRvcnM+PGF1dGhvcnM+PGF1dGhvcj5Sb3ksIFMuPC9hdXRo
b3I+PGF1dGhvcj5Db2xkcmVuLCBDLjwvYXV0aG9yPjxhdXRob3I+S2FydW5hbXVydGh5LCBBLjwv
YXV0aG9yPjxhdXRob3I+S2lwLCBOLiBTLjwvYXV0aG9yPjxhdXRob3I+S2xlZSwgRS4gVy48L2F1
dGhvcj48YXV0aG9yPkxpbmNvbG4sIFMuIEUuPC9hdXRob3I+PGF1dGhvcj5MZW9uLCBBLjwvYXV0
aG9yPjxhdXRob3I+UHVsbGFtYmhhdGxhLCBNLjwvYXV0aG9yPjxhdXRob3I+VGVtcGxlLVNtb2xr
aW4sIFIuIEwuPC9hdXRob3I+PGF1dGhvcj5Wb2Vsa2VyZGluZywgSy4gVi48L2F1dGhvcj48YXV0
aG9yPldhbmcsIEMuPC9hdXRob3I+PGF1dGhvcj5DYXJ0ZXIsIEEuIEIuPC9hdXRob3I+PC9hdXRo
b3JzPjwvY29udHJpYnV0b3JzPjxhdXRoLWFkZHJlc3M+TmV4dCBHZW5lcmF0aW9uIFNlcXVlbmNp
bmcgQmlvaW5mb3JtYXRpY3MgUGlwZWxpbmUgVmFsaWRhdGlvbiBXb3JraW5nIEdyb3VwIG9mIHRo
ZSBDbGluaWNhbCBQcmFjdGljZSBDb21taXR0ZWUsIEJldGhlc2RhLCBNYXJ5bGFuZDsgRGl2aXNp
b24gb2YgTW9sZWN1bGFyIGFuZCBHZW5vbWljIFBhdGhvbG9neSwgVW5pdmVyc2l0eSBvZiBQaXR0
c2J1cmdoIE1lZGljYWwgQ2VudGVyLCBQaXR0c2J1cmdoLCBQZW5uc3lsdmFuaWEuIEVsZWN0cm9u
aWMgYWRkcmVzczogcm95c0B1cG1jLmVkdS4mI3hEO05leHQgR2VuZXJhdGlvbiBTZXF1ZW5jaW5n
IEJpb2luZm9ybWF0aWNzIFBpcGVsaW5lIFZhbGlkYXRpb24gV29ya2luZyBHcm91cCBvZiB0aGUg
Q2xpbmljYWwgUHJhY3RpY2UgQ29tbWl0dGVlLCBCZXRoZXNkYSwgTWFyeWxhbmQ7IFBhdGhHcm91
cCwgTmFzaHZpbGxlLCBUZW5uZXNzZWUuJiN4RDtOZXh0IEdlbmVyYXRpb24gU2VxdWVuY2luZyBC
aW9pbmZvcm1hdGljcyBQaXBlbGluZSBWYWxpZGF0aW9uIFdvcmtpbmcgR3JvdXAgb2YgdGhlIENs
aW5pY2FsIFByYWN0aWNlIENvbW1pdHRlZSwgQmV0aGVzZGEsIE1hcnlsYW5kOyBEaXZpc2lvbiBv
ZiBNb2xlY3VsYXIgYW5kIEdlbm9taWMgUGF0aG9sb2d5LCBVbml2ZXJzaXR5IG9mIFBpdHRzYnVy
Z2ggTWVkaWNhbCBDZW50ZXIsIFBpdHRzYnVyZ2gsIFBlbm5zeWx2YW5pYS4mI3hEO05leHQgR2Vu
ZXJhdGlvbiBTZXF1ZW5jaW5nIEJpb2luZm9ybWF0aWNzIFBpcGVsaW5lIFZhbGlkYXRpb24gV29y
a2luZyBHcm91cCBvZiB0aGUgQ2xpbmljYWwgUHJhY3RpY2UgQ29tbWl0dGVlLCBCZXRoZXNkYSwg
TWFyeWxhbmQ7IEdlbmV0aWNzIGFuZCBHZW5vbWljcyBDZW50ZXIsIEljYWhuIFNjaG9vbCBvZiBN
ZWRpY2luZSwgTW91bnQgU2luYWkgSG9zcGl0YWwsIE5ldyBZb3JrLCBOZXcgWW9yazsgU2VtYTQg
TGFib3JhdG9yeSwgQnJhbmZvcmQsIENvbm5lY3RpY3V0LiYjeEQ7TmV4dCBHZW5lcmF0aW9uIFNl
cXVlbmNpbmcgQmlvaW5mb3JtYXRpY3MgUGlwZWxpbmUgVmFsaWRhdGlvbiBXb3JraW5nIEdyb3Vw
IG9mIHRoZSBDbGluaWNhbCBQcmFjdGljZSBDb21taXR0ZWUsIEJldGhlc2RhLCBNYXJ5bGFuZDsg
RGl2aXNpb24gb2YgQmlvbWVkaWNhbCBTdGF0aXN0aWNzIGFuZCBJbmZvcm1hdGljcywgRGVwYXJ0
bWVudCBvZiBIZWFsdGggU2NpZW5jZXMgUmVzZWFyY2gsIE1heW8gQ2xpbmljLCBSb2NoZXN0ZXIs
IE1pbm5lc290YS4mI3hEO05leHQgR2VuZXJhdGlvbiBTZXF1ZW5jaW5nIEJpb2luZm9ybWF0aWNz
IFBpcGVsaW5lIFZhbGlkYXRpb24gV29ya2luZyBHcm91cCBvZiB0aGUgQ2xpbmljYWwgUHJhY3Rp
Y2UgQ29tbWl0dGVlLCBCZXRoZXNkYSwgTWFyeWxhbmQ7IEludml0YWUsIFNhbiBGcmFuY2lzY28s
IENhbGlmb3JuaWEuJiN4RDtOZXh0IEdlbmVyYXRpb24gU2VxdWVuY2luZyBCaW9pbmZvcm1hdGlj
cyBQaXBlbGluZSBWYWxpZGF0aW9uIFdvcmtpbmcgR3JvdXAgb2YgdGhlIENsaW5pY2FsIFByYWN0
aWNlIENvbW1pdHRlZSwgQmV0aGVzZGEsIE1hcnlsYW5kOyBDb2xvciBHZW5vbWljcywgSW5jLiwg
QnVybGluZ2FtZSwgQ2FsaWZvcm5pYS4mI3hEO1RoZSBBc3NvY2lhdGlvbiBmb3IgTW9sZWN1bGFy
IFBhdGhvbG9neSwgQmV0aGVzZGEsIE1hcnlsYW5kLiYjeEQ7TmV4dCBHZW5lcmF0aW9uIFNlcXVl
bmNpbmcgQmlvaW5mb3JtYXRpY3MgUGlwZWxpbmUgVmFsaWRhdGlvbiBXb3JraW5nIEdyb3VwIG9m
IHRoZSBDbGluaWNhbCBQcmFjdGljZSBDb21taXR0ZWUsIEJldGhlc2RhLCBNYXJ5bGFuZDsgQVJV
UCBMYWJvcmF0b3JpZXMsIFNhbHQgTGFrZSBDaXR5LCBVdGFoLiYjeEQ7TmV4dCBHZW5lcmF0aW9u
IFNlcXVlbmNpbmcgQmlvaW5mb3JtYXRpY3MgUGlwZWxpbmUgVmFsaWRhdGlvbiBXb3JraW5nIEdy
b3VwIG9mIHRoZSBDbGluaWNhbCBQcmFjdGljZSBDb21taXR0ZWUsIEJldGhlc2RhLCBNYXJ5bGFu
ZDsgRGVwYXJ0bWVudCBvZiBQYXRob2xvZ3kgYW5kIExhYm9yYXRvcnkgTWVkaWNpbmUsIENoaWxk
cmVuJmFwb3M7cyBIZWFsdGhjYXJlIG9mIEF0bGFudGEsIEF0bGFudGEsIEdlb3JnaWEuPC9hdXRo
LWFkZHJlc3M+PHRpdGxlcz48dGl0bGU+U3RhbmRhcmRzIGFuZCBHdWlkZWxpbmVzIGZvciBWYWxp
ZGF0aW5nIE5leHQtR2VuZXJhdGlvbiBTZXF1ZW5jaW5nIEJpb2luZm9ybWF0aWNzIFBpcGVsaW5l
czogQSBKb2ludCBSZWNvbW1lbmRhdGlvbiBvZiB0aGUgQXNzb2NpYXRpb24gZm9yIE1vbGVjdWxh
ciBQYXRob2xvZ3kgYW5kIHRoZSBDb2xsZWdlIG9mIEFtZXJpY2FuIFBhdGhvbG9naXN0czwvdGl0
bGU+PHNlY29uZGFyeS10aXRsZT5KIE1vbCBEaWFnbjwvc2Vjb25kYXJ5LXRpdGxlPjwvdGl0bGVz
PjxwZXJpb2RpY2FsPjxmdWxsLXRpdGxlPkogTW9sIERpYWduPC9mdWxsLXRpdGxlPjwvcGVyaW9k
aWNhbD48cGFnZXM+NC0yNzwvcGFnZXM+PHZvbHVtZT4yMDwvdm9sdW1lPjxudW1iZXI+MTwvbnVt
YmVyPjxlZGl0aW9uPjIwMTcvMTEvMjE8L2VkaXRpb24+PGtleXdvcmRzPjxrZXl3b3JkPkNvbXB1
dGF0aW9uYWwgQmlvbG9neS8qc3RhbmRhcmRzPC9rZXl3b3JkPjxrZXl3b3JkPipHdWlkZWxpbmVz
IGFzIFRvcGljPC9rZXl3b3JkPjxrZXl3b3JkPkhpZ2gtVGhyb3VnaHB1dCBOdWNsZW90aWRlIFNl
cXVlbmNpbmcvKnN0YW5kYXJkczwva2V5d29yZD48a2V5d29yZD5IdW1hbnM8L2tleXdvcmQ+PGtl
eXdvcmQ+TGFib3JhdG9yaWVzPC9rZXl3b3JkPjxrZXl3b3JkPlBhdGhvbG9neSwgTW9sZWN1bGFy
LypzdGFuZGFyZHM8L2tleXdvcmQ+PGtleXdvcmQ+UmVwcm9kdWNpYmlsaXR5IG9mIFJlc3VsdHM8
L2tleXdvcmQ+PGtleXdvcmQ+VW5pdGVkIFN0YXRlczwva2V5d29yZD48L2tleXdvcmRzPjxkYXRl
cz48eWVhcj4yMDE4PC95ZWFyPjxwdWItZGF0ZXM+PGRhdGU+SmFuPC9kYXRlPjwvcHViLWRhdGVz
PjwvZGF0ZXM+PGlzYm4+MTk0My03ODExIChFbGVjdHJvbmljKSYjeEQ7MTUyNS0xNTc4IChMaW5r
aW5nKTwvaXNibj48YWNjZXNzaW9uLW51bT4yOTE1NDg1MzwvYWNjZXNzaW9uLW51bT48dXJscz48
cmVsYXRlZC11cmxzPjx1cmw+aHR0cHM6Ly93d3cubmNiaS5ubG0ubmloLmdvdi9wdWJtZWQvMjkx
NTQ4NTM8L3VybD48L3JlbGF0ZWQtdXJscz48L3VybHM+PGVsZWN0cm9uaWMtcmVzb3VyY2UtbnVt
PjEwLjEwMTYvai5qbW9sZHguMjAxNy4xMS4wMDM8L2VsZWN0cm9uaWMtcmVzb3VyY2UtbnVtPjwv
cmVjb3JkPjwvQ2l0ZT48L0VuZE5vdGU+AG==
</w:fldData>
        </w:fldChar>
      </w:r>
      <w:r w:rsidRPr="00C1480D" w:rsidR="00957A83">
        <w:rPr>
          <w:rFonts w:cs="Times New Roman"/>
        </w:rPr>
        <w:instrText xml:space="preserve"> ADDIN EN.CITE </w:instrText>
      </w:r>
      <w:r w:rsidRPr="00C1480D" w:rsidR="00957A83">
        <w:rPr>
          <w:rFonts w:cs="Times New Roman"/>
        </w:rPr>
        <w:fldChar w:fldCharType="begin">
          <w:fldData xml:space="preserve">PEVuZE5vdGU+PENpdGU+PEF1dGhvcj5Sb3k8L0F1dGhvcj48WWVhcj4yMDE4PC9ZZWFyPjxSZWNO
dW0+NjwvUmVjTnVtPjxEaXNwbGF5VGV4dD4oNyk8L0Rpc3BsYXlUZXh0PjxyZWNvcmQ+PHJlYy1u
dW1iZXI+NjwvcmVjLW51bWJlcj48Zm9yZWlnbi1rZXlzPjxrZXkgYXBwPSJFTiIgZGItaWQ9ImR2
emQ5enRhb3QydnNpZXp6d281ZHQwOXRhcmRzd3h0ejVhdyIgdGltZXN0YW1wPSIxNTU0ODI0MzUx
Ij42PC9rZXk+PC9mb3JlaWduLWtleXM+PHJlZi10eXBlIG5hbWU9IkpvdXJuYWwgQXJ0aWNsZSI+
MTc8L3JlZi10eXBlPjxjb250cmlidXRvcnM+PGF1dGhvcnM+PGF1dGhvcj5Sb3ksIFMuPC9hdXRo
b3I+PGF1dGhvcj5Db2xkcmVuLCBDLjwvYXV0aG9yPjxhdXRob3I+S2FydW5hbXVydGh5LCBBLjwv
YXV0aG9yPjxhdXRob3I+S2lwLCBOLiBTLjwvYXV0aG9yPjxhdXRob3I+S2xlZSwgRS4gVy48L2F1
dGhvcj48YXV0aG9yPkxpbmNvbG4sIFMuIEUuPC9hdXRob3I+PGF1dGhvcj5MZW9uLCBBLjwvYXV0
aG9yPjxhdXRob3I+UHVsbGFtYmhhdGxhLCBNLjwvYXV0aG9yPjxhdXRob3I+VGVtcGxlLVNtb2xr
aW4sIFIuIEwuPC9hdXRob3I+PGF1dGhvcj5Wb2Vsa2VyZGluZywgSy4gVi48L2F1dGhvcj48YXV0
aG9yPldhbmcsIEMuPC9hdXRob3I+PGF1dGhvcj5DYXJ0ZXIsIEEuIEIuPC9hdXRob3I+PC9hdXRo
b3JzPjwvY29udHJpYnV0b3JzPjxhdXRoLWFkZHJlc3M+TmV4dCBHZW5lcmF0aW9uIFNlcXVlbmNp
bmcgQmlvaW5mb3JtYXRpY3MgUGlwZWxpbmUgVmFsaWRhdGlvbiBXb3JraW5nIEdyb3VwIG9mIHRo
ZSBDbGluaWNhbCBQcmFjdGljZSBDb21taXR0ZWUsIEJldGhlc2RhLCBNYXJ5bGFuZDsgRGl2aXNp
b24gb2YgTW9sZWN1bGFyIGFuZCBHZW5vbWljIFBhdGhvbG9neSwgVW5pdmVyc2l0eSBvZiBQaXR0
c2J1cmdoIE1lZGljYWwgQ2VudGVyLCBQaXR0c2J1cmdoLCBQZW5uc3lsdmFuaWEuIEVsZWN0cm9u
aWMgYWRkcmVzczogcm95c0B1cG1jLmVkdS4mI3hEO05leHQgR2VuZXJhdGlvbiBTZXF1ZW5jaW5n
IEJpb2luZm9ybWF0aWNzIFBpcGVsaW5lIFZhbGlkYXRpb24gV29ya2luZyBHcm91cCBvZiB0aGUg
Q2xpbmljYWwgUHJhY3RpY2UgQ29tbWl0dGVlLCBCZXRoZXNkYSwgTWFyeWxhbmQ7IFBhdGhHcm91
cCwgTmFzaHZpbGxlLCBUZW5uZXNzZWUuJiN4RDtOZXh0IEdlbmVyYXRpb24gU2VxdWVuY2luZyBC
aW9pbmZvcm1hdGljcyBQaXBlbGluZSBWYWxpZGF0aW9uIFdvcmtpbmcgR3JvdXAgb2YgdGhlIENs
aW5pY2FsIFByYWN0aWNlIENvbW1pdHRlZSwgQmV0aGVzZGEsIE1hcnlsYW5kOyBEaXZpc2lvbiBv
ZiBNb2xlY3VsYXIgYW5kIEdlbm9taWMgUGF0aG9sb2d5LCBVbml2ZXJzaXR5IG9mIFBpdHRzYnVy
Z2ggTWVkaWNhbCBDZW50ZXIsIFBpdHRzYnVyZ2gsIFBlbm5zeWx2YW5pYS4mI3hEO05leHQgR2Vu
ZXJhdGlvbiBTZXF1ZW5jaW5nIEJpb2luZm9ybWF0aWNzIFBpcGVsaW5lIFZhbGlkYXRpb24gV29y
a2luZyBHcm91cCBvZiB0aGUgQ2xpbmljYWwgUHJhY3RpY2UgQ29tbWl0dGVlLCBCZXRoZXNkYSwg
TWFyeWxhbmQ7IEdlbmV0aWNzIGFuZCBHZW5vbWljcyBDZW50ZXIsIEljYWhuIFNjaG9vbCBvZiBN
ZWRpY2luZSwgTW91bnQgU2luYWkgSG9zcGl0YWwsIE5ldyBZb3JrLCBOZXcgWW9yazsgU2VtYTQg
TGFib3JhdG9yeSwgQnJhbmZvcmQsIENvbm5lY3RpY3V0LiYjeEQ7TmV4dCBHZW5lcmF0aW9uIFNl
cXVlbmNpbmcgQmlvaW5mb3JtYXRpY3MgUGlwZWxpbmUgVmFsaWRhdGlvbiBXb3JraW5nIEdyb3Vw
IG9mIHRoZSBDbGluaWNhbCBQcmFjdGljZSBDb21taXR0ZWUsIEJldGhlc2RhLCBNYXJ5bGFuZDsg
RGl2aXNpb24gb2YgQmlvbWVkaWNhbCBTdGF0aXN0aWNzIGFuZCBJbmZvcm1hdGljcywgRGVwYXJ0
bWVudCBvZiBIZWFsdGggU2NpZW5jZXMgUmVzZWFyY2gsIE1heW8gQ2xpbmljLCBSb2NoZXN0ZXIs
IE1pbm5lc290YS4mI3hEO05leHQgR2VuZXJhdGlvbiBTZXF1ZW5jaW5nIEJpb2luZm9ybWF0aWNz
IFBpcGVsaW5lIFZhbGlkYXRpb24gV29ya2luZyBHcm91cCBvZiB0aGUgQ2xpbmljYWwgUHJhY3Rp
Y2UgQ29tbWl0dGVlLCBCZXRoZXNkYSwgTWFyeWxhbmQ7IEludml0YWUsIFNhbiBGcmFuY2lzY28s
IENhbGlmb3JuaWEuJiN4RDtOZXh0IEdlbmVyYXRpb24gU2VxdWVuY2luZyBCaW9pbmZvcm1hdGlj
cyBQaXBlbGluZSBWYWxpZGF0aW9uIFdvcmtpbmcgR3JvdXAgb2YgdGhlIENsaW5pY2FsIFByYWN0
aWNlIENvbW1pdHRlZSwgQmV0aGVzZGEsIE1hcnlsYW5kOyBDb2xvciBHZW5vbWljcywgSW5jLiwg
QnVybGluZ2FtZSwgQ2FsaWZvcm5pYS4mI3hEO1RoZSBBc3NvY2lhdGlvbiBmb3IgTW9sZWN1bGFy
IFBhdGhvbG9neSwgQmV0aGVzZGEsIE1hcnlsYW5kLiYjeEQ7TmV4dCBHZW5lcmF0aW9uIFNlcXVl
bmNpbmcgQmlvaW5mb3JtYXRpY3MgUGlwZWxpbmUgVmFsaWRhdGlvbiBXb3JraW5nIEdyb3VwIG9m
IHRoZSBDbGluaWNhbCBQcmFjdGljZSBDb21taXR0ZWUsIEJldGhlc2RhLCBNYXJ5bGFuZDsgQVJV
UCBMYWJvcmF0b3JpZXMsIFNhbHQgTGFrZSBDaXR5LCBVdGFoLiYjeEQ7TmV4dCBHZW5lcmF0aW9u
IFNlcXVlbmNpbmcgQmlvaW5mb3JtYXRpY3MgUGlwZWxpbmUgVmFsaWRhdGlvbiBXb3JraW5nIEdy
b3VwIG9mIHRoZSBDbGluaWNhbCBQcmFjdGljZSBDb21taXR0ZWUsIEJldGhlc2RhLCBNYXJ5bGFu
ZDsgRGVwYXJ0bWVudCBvZiBQYXRob2xvZ3kgYW5kIExhYm9yYXRvcnkgTWVkaWNpbmUsIENoaWxk
cmVuJmFwb3M7cyBIZWFsdGhjYXJlIG9mIEF0bGFudGEsIEF0bGFudGEsIEdlb3JnaWEuPC9hdXRo
LWFkZHJlc3M+PHRpdGxlcz48dGl0bGU+U3RhbmRhcmRzIGFuZCBHdWlkZWxpbmVzIGZvciBWYWxp
ZGF0aW5nIE5leHQtR2VuZXJhdGlvbiBTZXF1ZW5jaW5nIEJpb2luZm9ybWF0aWNzIFBpcGVsaW5l
czogQSBKb2ludCBSZWNvbW1lbmRhdGlvbiBvZiB0aGUgQXNzb2NpYXRpb24gZm9yIE1vbGVjdWxh
ciBQYXRob2xvZ3kgYW5kIHRoZSBDb2xsZWdlIG9mIEFtZXJpY2FuIFBhdGhvbG9naXN0czwvdGl0
bGU+PHNlY29uZGFyeS10aXRsZT5KIE1vbCBEaWFnbjwvc2Vjb25kYXJ5LXRpdGxlPjwvdGl0bGVz
PjxwZXJpb2RpY2FsPjxmdWxsLXRpdGxlPkogTW9sIERpYWduPC9mdWxsLXRpdGxlPjwvcGVyaW9k
aWNhbD48cGFnZXM+NC0yNzwvcGFnZXM+PHZvbHVtZT4yMDwvdm9sdW1lPjxudW1iZXI+MTwvbnVt
YmVyPjxlZGl0aW9uPjIwMTcvMTEvMjE8L2VkaXRpb24+PGtleXdvcmRzPjxrZXl3b3JkPkNvbXB1
dGF0aW9uYWwgQmlvbG9neS8qc3RhbmRhcmRzPC9rZXl3b3JkPjxrZXl3b3JkPipHdWlkZWxpbmVz
IGFzIFRvcGljPC9rZXl3b3JkPjxrZXl3b3JkPkhpZ2gtVGhyb3VnaHB1dCBOdWNsZW90aWRlIFNl
cXVlbmNpbmcvKnN0YW5kYXJkczwva2V5d29yZD48a2V5d29yZD5IdW1hbnM8L2tleXdvcmQ+PGtl
eXdvcmQ+TGFib3JhdG9yaWVzPC9rZXl3b3JkPjxrZXl3b3JkPlBhdGhvbG9neSwgTW9sZWN1bGFy
LypzdGFuZGFyZHM8L2tleXdvcmQ+PGtleXdvcmQ+UmVwcm9kdWNpYmlsaXR5IG9mIFJlc3VsdHM8
L2tleXdvcmQ+PGtleXdvcmQ+VW5pdGVkIFN0YXRlczwva2V5d29yZD48L2tleXdvcmRzPjxkYXRl
cz48eWVhcj4yMDE4PC95ZWFyPjxwdWItZGF0ZXM+PGRhdGU+SmFuPC9kYXRlPjwvcHViLWRhdGVz
PjwvZGF0ZXM+PGlzYm4+MTk0My03ODExIChFbGVjdHJvbmljKSYjeEQ7MTUyNS0xNTc4IChMaW5r
aW5nKTwvaXNibj48YWNjZXNzaW9uLW51bT4yOTE1NDg1MzwvYWNjZXNzaW9uLW51bT48dXJscz48
cmVsYXRlZC11cmxzPjx1cmw+aHR0cHM6Ly93d3cubmNiaS5ubG0ubmloLmdvdi9wdWJtZWQvMjkx
NTQ4NTM8L3VybD48L3JlbGF0ZWQtdXJscz48L3VybHM+PGVsZWN0cm9uaWMtcmVzb3VyY2UtbnVt
PjEwLjEwMTYvai5qbW9sZHguMjAxNy4xMS4wMDM8L2VsZWN0cm9uaWMtcmVzb3VyY2UtbnVtPjwv
cmVjb3JkPjwvQ2l0ZT48L0VuZE5vdGU+AG==
</w:fldData>
        </w:fldChar>
      </w:r>
      <w:r w:rsidRPr="00C1480D" w:rsidR="00957A83">
        <w:rPr>
          <w:rFonts w:cs="Times New Roman"/>
        </w:rPr>
        <w:instrText xml:space="preserve"> ADDIN EN.CITE.DATA </w:instrText>
      </w:r>
      <w:r w:rsidRPr="00C1480D" w:rsidR="00957A83">
        <w:rPr>
          <w:rFonts w:cs="Times New Roman"/>
        </w:rPr>
      </w:r>
      <w:r w:rsidRPr="00C1480D" w:rsidR="00957A83">
        <w:rPr>
          <w:rFonts w:cs="Times New Roman"/>
        </w:rPr>
        <w:fldChar w:fldCharType="end"/>
      </w:r>
      <w:r w:rsidRPr="00C1480D" w:rsidR="00B34F16">
        <w:rPr>
          <w:rFonts w:cs="Times New Roman"/>
        </w:rPr>
      </w:r>
      <w:r w:rsidRPr="00C1480D" w:rsidR="00B34F16">
        <w:rPr>
          <w:rFonts w:cs="Times New Roman"/>
        </w:rPr>
        <w:fldChar w:fldCharType="separate"/>
      </w:r>
      <w:r w:rsidRPr="00C1480D" w:rsidR="00957A83">
        <w:rPr>
          <w:rFonts w:cs="Times New Roman"/>
          <w:noProof/>
        </w:rPr>
        <w:t>(7)</w:t>
      </w:r>
      <w:r w:rsidRPr="00C1480D" w:rsidR="00B34F16">
        <w:rPr>
          <w:rFonts w:cs="Times New Roman"/>
        </w:rPr>
        <w:fldChar w:fldCharType="end"/>
      </w:r>
      <w:r w:rsidRPr="00C1480D" w:rsidR="00B34F16">
        <w:rPr>
          <w:rFonts w:cs="Times New Roman"/>
        </w:rPr>
        <w:t xml:space="preserve">. </w:t>
      </w:r>
    </w:p>
    <w:p w:rsidRPr="00C1480D" w:rsidR="002A06CD" w:rsidP="002A06CD" w:rsidRDefault="002A06CD" w14:paraId="30978DCD" w14:textId="77777777">
      <w:pPr>
        <w:ind w:left="360"/>
        <w:rPr>
          <w:rFonts w:cs="Times New Roman"/>
        </w:rPr>
      </w:pPr>
      <w:r w:rsidRPr="00C1480D">
        <w:rPr>
          <w:rFonts w:cs="Times New Roman"/>
        </w:rPr>
        <w:t xml:space="preserve"> </w:t>
      </w:r>
    </w:p>
    <w:p w:rsidRPr="00C1480D" w:rsidR="002A06CD" w:rsidP="002A06CD" w:rsidRDefault="009142C7" w14:paraId="4127B881" w14:textId="61F982C2">
      <w:pPr>
        <w:ind w:left="360"/>
        <w:rPr>
          <w:rFonts w:cs="Times New Roman"/>
        </w:rPr>
      </w:pPr>
      <w:r w:rsidRPr="00C1480D">
        <w:rPr>
          <w:rFonts w:cs="Times New Roman"/>
        </w:rPr>
        <w:t>While m</w:t>
      </w:r>
      <w:r w:rsidRPr="00C1480D" w:rsidR="002A06CD">
        <w:rPr>
          <w:rFonts w:cs="Times New Roman"/>
        </w:rPr>
        <w:t>any of these documents provide guidance for specific conditions and/or assays, few address the entire testing process</w:t>
      </w:r>
      <w:r w:rsidRPr="00C1480D" w:rsidR="00922B42">
        <w:rPr>
          <w:rFonts w:cs="Times New Roman"/>
        </w:rPr>
        <w:t xml:space="preserve"> i.e.,</w:t>
      </w:r>
      <w:r w:rsidRPr="00C1480D" w:rsidR="002A06CD">
        <w:rPr>
          <w:rFonts w:cs="Times New Roman"/>
        </w:rPr>
        <w:t xml:space="preserve"> from library synthesis to sequencing to bioinformatic analysis. This lack of in-depth guidance was noted by </w:t>
      </w:r>
      <w:proofErr w:type="spellStart"/>
      <w:r w:rsidRPr="00C1480D" w:rsidR="002A06CD">
        <w:rPr>
          <w:rFonts w:cs="Times New Roman"/>
        </w:rPr>
        <w:t>Santani</w:t>
      </w:r>
      <w:proofErr w:type="spellEnd"/>
      <w:r w:rsidRPr="00C1480D" w:rsidR="002A06CD">
        <w:rPr>
          <w:rFonts w:cs="Times New Roman"/>
        </w:rPr>
        <w:t xml:space="preserve"> et al., on behalf of CAP and AMP, as contributing to variability in how laboratories implement existing regulatory standards and was listed as a major factor in the development of step-by-step guidance for variant detection in heritable diseases.</w:t>
      </w:r>
      <w:r w:rsidRPr="00C1480D" w:rsidR="00B34F16">
        <w:rPr>
          <w:rFonts w:cs="Times New Roman"/>
        </w:rPr>
        <w:t xml:space="preserve"> The importance of comprehensive documentation on the NGS total testing process is a major concern as</w:t>
      </w:r>
      <w:r w:rsidRPr="00C1480D" w:rsidR="002A06CD">
        <w:rPr>
          <w:rFonts w:cs="Times New Roman"/>
        </w:rPr>
        <w:t xml:space="preserve"> improperly developed, executed, and/or validated </w:t>
      </w:r>
      <w:r w:rsidRPr="00C1480D" w:rsidR="005948BB">
        <w:rPr>
          <w:rFonts w:cs="Times New Roman"/>
        </w:rPr>
        <w:t xml:space="preserve">processes and procedure </w:t>
      </w:r>
      <w:r w:rsidRPr="00C1480D" w:rsidR="002A06CD">
        <w:rPr>
          <w:rFonts w:cs="Times New Roman"/>
        </w:rPr>
        <w:t>could result in reporting of inaccurate results</w:t>
      </w:r>
      <w:r w:rsidRPr="00C1480D" w:rsidR="005948BB">
        <w:rPr>
          <w:rFonts w:cs="Times New Roman"/>
        </w:rPr>
        <w:t>,</w:t>
      </w:r>
      <w:r w:rsidRPr="00C1480D" w:rsidR="002A06CD">
        <w:rPr>
          <w:rFonts w:cs="Times New Roman"/>
        </w:rPr>
        <w:t xml:space="preserve"> which would have adverse effects on patient-health outcomes. Thus, even with these existing regulations and guidance documents, </w:t>
      </w:r>
      <w:r w:rsidRPr="00C1480D" w:rsidR="002A06CD">
        <w:rPr>
          <w:rFonts w:cs="Times New Roman"/>
        </w:rPr>
        <w:lastRenderedPageBreak/>
        <w:t xml:space="preserve">there has been a call for additional guidance documents and tools that ensure quality and accuracy for the entire NGS testing process and are broadly applicable across all specialties. </w:t>
      </w:r>
    </w:p>
    <w:p w:rsidRPr="00C1480D" w:rsidR="002A06CD" w:rsidP="002A06CD" w:rsidRDefault="002A06CD" w14:paraId="2BDE0E32" w14:textId="77777777">
      <w:pPr>
        <w:ind w:left="360"/>
        <w:rPr>
          <w:rFonts w:cs="Times New Roman"/>
        </w:rPr>
      </w:pPr>
    </w:p>
    <w:p w:rsidRPr="00C1480D" w:rsidR="002A06CD" w:rsidP="002A06CD" w:rsidRDefault="002A06CD" w14:paraId="00D36C22" w14:textId="61BAC49E">
      <w:pPr>
        <w:ind w:left="360"/>
        <w:rPr>
          <w:rFonts w:cs="Times New Roman"/>
        </w:rPr>
      </w:pPr>
      <w:r w:rsidRPr="00C1480D">
        <w:rPr>
          <w:rFonts w:cs="Times New Roman"/>
        </w:rPr>
        <w:t xml:space="preserve">To be of value to public health and disease surveillance, laboratory operations need to be reliable, tests need to be as accurate as possible, and test results must be promptly delivered. Failures in any of these could </w:t>
      </w:r>
      <w:r w:rsidRPr="00C1480D" w:rsidR="00A95573">
        <w:rPr>
          <w:rFonts w:cs="Times New Roman"/>
        </w:rPr>
        <w:t>have</w:t>
      </w:r>
      <w:r w:rsidRPr="00C1480D">
        <w:rPr>
          <w:rFonts w:cs="Times New Roman"/>
        </w:rPr>
        <w:t xml:space="preserve"> consequences for patient and our population health. Quality </w:t>
      </w:r>
      <w:r w:rsidRPr="00C1480D" w:rsidR="00386CFD">
        <w:rPr>
          <w:rFonts w:cs="Times New Roman"/>
        </w:rPr>
        <w:t>m</w:t>
      </w:r>
      <w:r w:rsidRPr="00C1480D">
        <w:rPr>
          <w:rFonts w:cs="Times New Roman"/>
        </w:rPr>
        <w:t xml:space="preserve">anagement </w:t>
      </w:r>
      <w:r w:rsidRPr="00C1480D" w:rsidR="00386CFD">
        <w:rPr>
          <w:rFonts w:cs="Times New Roman"/>
        </w:rPr>
        <w:t>s</w:t>
      </w:r>
      <w:r w:rsidRPr="00C1480D">
        <w:rPr>
          <w:rFonts w:cs="Times New Roman"/>
        </w:rPr>
        <w:t>ystems (QMSs) have been described by the International Organization for Standardization (ISO) and the Clinical Laboratory Standards Institute</w:t>
      </w:r>
      <w:r w:rsidRPr="00C1480D" w:rsidR="00BD423A">
        <w:rPr>
          <w:rFonts w:cs="Times New Roman"/>
        </w:rPr>
        <w:t xml:space="preserve"> (CLSI)</w:t>
      </w:r>
      <w:r w:rsidRPr="00C1480D">
        <w:rPr>
          <w:rFonts w:cs="Times New Roman"/>
        </w:rPr>
        <w:t xml:space="preserve"> as “coordinated activities to direct and control an organization with regard to quality” </w:t>
      </w:r>
      <w:r w:rsidRPr="00C1480D">
        <w:rPr>
          <w:rFonts w:cs="Times New Roman"/>
        </w:rPr>
        <w:fldChar w:fldCharType="begin"/>
      </w:r>
      <w:r w:rsidRPr="00C1480D" w:rsidR="00957A83">
        <w:rPr>
          <w:rFonts w:cs="Times New Roman"/>
        </w:rPr>
        <w:instrText xml:space="preserve"> ADDIN EN.CITE &lt;EndNote&gt;&lt;Cite&gt;&lt;Author&gt;Organization&lt;/Author&gt;&lt;Year&gt;2011&lt;/Year&gt;&lt;RecNum&gt;9&lt;/RecNum&gt;&lt;DisplayText&gt;(8)&lt;/DisplayText&gt;&lt;record&gt;&lt;rec-number&gt;9&lt;/rec-number&gt;&lt;foreign-keys&gt;&lt;key app="EN" db-id="dvzd9ztaot2vsiezzwo5dt09tardswxtz5aw" timestamp="1554824881"&gt;9&lt;/key&gt;&lt;/foreign-keys&gt;&lt;ref-type name="Book"&gt;6&lt;/ref-type&gt;&lt;contributors&gt;&lt;authors&gt;&lt;author&gt;World Health Organization&lt;/author&gt;&lt;/authors&gt;&lt;/contributors&gt;&lt;titles&gt;&lt;title&gt;Laboratory Quality Management System&lt;/title&gt;&lt;/titles&gt;&lt;dates&gt;&lt;year&gt;2011&lt;/year&gt;&lt;/dates&gt;&lt;pub-location&gt;France&lt;/pub-location&gt;&lt;publisher&gt;World Health Organization, Clinical and Laboratory Standards Institute, Centers for Disease Control and Prevention&lt;/publisher&gt;&lt;isbn&gt;978-92-4-154827-4&lt;/isbn&gt;&lt;urls&gt;&lt;/urls&gt;&lt;/record&gt;&lt;/Cite&gt;&lt;/EndNote&gt;</w:instrText>
      </w:r>
      <w:r w:rsidRPr="00C1480D">
        <w:rPr>
          <w:rFonts w:cs="Times New Roman"/>
        </w:rPr>
        <w:fldChar w:fldCharType="separate"/>
      </w:r>
      <w:r w:rsidRPr="00C1480D" w:rsidR="00957A83">
        <w:rPr>
          <w:rFonts w:cs="Times New Roman"/>
          <w:noProof/>
        </w:rPr>
        <w:t>(8)</w:t>
      </w:r>
      <w:r w:rsidRPr="00C1480D">
        <w:rPr>
          <w:rFonts w:cs="Times New Roman"/>
        </w:rPr>
        <w:fldChar w:fldCharType="end"/>
      </w:r>
      <w:r w:rsidRPr="00C1480D">
        <w:rPr>
          <w:rFonts w:cs="Times New Roman"/>
        </w:rPr>
        <w:t xml:space="preserve">. A QMS investigates the entire laboratory system from organization structure to facilities to assays, and analyzes all processes and procedures, including testing processes, to ensure quality. The use of QMS specific to NGS that establish and validate workflows has been demonstrated to overcome low quality samples and allowed the identification of somatic alleles important to guiding treatment decisions </w:t>
      </w:r>
      <w:r w:rsidRPr="00C1480D">
        <w:rPr>
          <w:rFonts w:cs="Times New Roman"/>
        </w:rPr>
        <w:fldChar w:fldCharType="begin"/>
      </w:r>
      <w:r w:rsidRPr="00C1480D" w:rsidR="00957A83">
        <w:rPr>
          <w:rFonts w:cs="Times New Roman"/>
        </w:rPr>
        <w:instrText xml:space="preserve"> ADDIN EN.CITE &lt;EndNote&gt;&lt;Cite&gt;&lt;Author&gt;de Abreu&lt;/Author&gt;&lt;Year&gt;2016&lt;/Year&gt;&lt;RecNum&gt;8&lt;/RecNum&gt;&lt;DisplayText&gt;(9)&lt;/DisplayText&gt;&lt;record&gt;&lt;rec-number&gt;8&lt;/rec-number&gt;&lt;foreign-keys&gt;&lt;key app="EN" db-id="dvzd9ztaot2vsiezzwo5dt09tardswxtz5aw" timestamp="1554824576"&gt;8&lt;/key&gt;&lt;/foreign-keys&gt;&lt;ref-type name="Journal Article"&gt;17&lt;/ref-type&gt;&lt;contributors&gt;&lt;authors&gt;&lt;author&gt;de Abreu, F. B.&lt;/author&gt;&lt;author&gt;Peterson, J. D.&lt;/author&gt;&lt;author&gt;Amos, C. I.&lt;/author&gt;&lt;author&gt;Wells, W. A.&lt;/author&gt;&lt;author&gt;Tsongalis, G. J.&lt;/author&gt;&lt;/authors&gt;&lt;/contributors&gt;&lt;titles&gt;&lt;title&gt;Effective quality management practices in routine clinical next-generation sequencing&lt;/title&gt;&lt;secondary-title&gt;Clin Chem Lab Med&lt;/secondary-title&gt;&lt;/titles&gt;&lt;periodical&gt;&lt;full-title&gt;Clin Chem Lab Med&lt;/full-title&gt;&lt;/periodical&gt;&lt;pages&gt;761-71&lt;/pages&gt;&lt;volume&gt;54&lt;/volume&gt;&lt;number&gt;5&lt;/number&gt;&lt;edition&gt;2016/02/13&lt;/edition&gt;&lt;keywords&gt;&lt;keyword&gt;Base Sequence&lt;/keyword&gt;&lt;keyword&gt;Clinical Laboratory Techniques/*standards&lt;/keyword&gt;&lt;keyword&gt;DNA, Neoplasm/genetics&lt;/keyword&gt;&lt;keyword&gt;High-Throughput Nucleotide Sequencing/*standards&lt;/keyword&gt;&lt;keyword&gt;Humans&lt;/keyword&gt;&lt;keyword&gt;Neoplasms/*diagnosis/*genetics&lt;/keyword&gt;&lt;keyword&gt;Polymerase Chain Reaction&lt;/keyword&gt;&lt;keyword&gt;Tissue Fixation&lt;/keyword&gt;&lt;/keywords&gt;&lt;dates&gt;&lt;year&gt;2016&lt;/year&gt;&lt;pub-dates&gt;&lt;date&gt;May&lt;/date&gt;&lt;/pub-dates&gt;&lt;/dates&gt;&lt;isbn&gt;1437-4331 (Electronic)&amp;#xD;1434-6621 (Linking)&lt;/isbn&gt;&lt;accession-num&gt;26872315&lt;/accession-num&gt;&lt;urls&gt;&lt;related-urls&gt;&lt;url&gt;https://www.ncbi.nlm.nih.gov/pubmed/26872315&lt;/url&gt;&lt;/related-urls&gt;&lt;/urls&gt;&lt;custom2&gt;PMC5506542&lt;/custom2&gt;&lt;electronic-resource-num&gt;10.1515/cclm-2015-1190&lt;/electronic-resource-num&gt;&lt;/record&gt;&lt;/Cite&gt;&lt;/EndNote&gt;</w:instrText>
      </w:r>
      <w:r w:rsidRPr="00C1480D">
        <w:rPr>
          <w:rFonts w:cs="Times New Roman"/>
        </w:rPr>
        <w:fldChar w:fldCharType="separate"/>
      </w:r>
      <w:r w:rsidRPr="00C1480D" w:rsidR="00957A83">
        <w:rPr>
          <w:rFonts w:cs="Times New Roman"/>
          <w:noProof/>
        </w:rPr>
        <w:t>(9)</w:t>
      </w:r>
      <w:r w:rsidRPr="00C1480D">
        <w:rPr>
          <w:rFonts w:cs="Times New Roman"/>
        </w:rPr>
        <w:fldChar w:fldCharType="end"/>
      </w:r>
      <w:r w:rsidRPr="00C1480D">
        <w:rPr>
          <w:rFonts w:cs="Times New Roman"/>
        </w:rPr>
        <w:t xml:space="preserve">. Furthermore, many accreditation programs now </w:t>
      </w:r>
      <w:r w:rsidRPr="00C1480D" w:rsidR="004A49F1">
        <w:rPr>
          <w:rFonts w:cs="Times New Roman"/>
        </w:rPr>
        <w:t>encourage</w:t>
      </w:r>
      <w:r w:rsidRPr="00C1480D">
        <w:rPr>
          <w:rFonts w:cs="Times New Roman"/>
        </w:rPr>
        <w:t xml:space="preserve"> clinical laboratories to develop and follow QMS for their NGS-based tests </w:t>
      </w:r>
      <w:r w:rsidRPr="00C1480D">
        <w:rPr>
          <w:rFonts w:cs="Times New Roman"/>
        </w:rPr>
        <w:fldChar w:fldCharType="begin">
          <w:fldData xml:space="preserve">PEVuZE5vdGU+PENpdGU+PEF1dGhvcj5Beml6PC9BdXRob3I+PFllYXI+MjAxNTwvWWVhcj48UmVj
TnVtPjc8L1JlY051bT48RGlzcGxheVRleHQ+KDEwKTwvRGlzcGxheVRleHQ+PHJlY29yZD48cmVj
LW51bWJlcj43PC9yZWMtbnVtYmVyPjxmb3JlaWduLWtleXM+PGtleSBhcHA9IkVOIiBkYi1pZD0i
ZHZ6ZDl6dGFvdDJ2c2llenp3bzVkdDA5dGFyZHN3eHR6NWF3IiB0aW1lc3RhbXA9IjE1NTQ4MjQ1
NTciPjc8L2tleT48L2ZvcmVpZ24ta2V5cz48cmVmLXR5cGUgbmFtZT0iSm91cm5hbCBBcnRpY2xl
Ij4xNzwvcmVmLXR5cGU+PGNvbnRyaWJ1dG9ycz48YXV0aG9ycz48YXV0aG9yPkF6aXosIE4uPC9h
dXRob3I+PGF1dGhvcj5aaGFvLCBRLjwvYXV0aG9yPjxhdXRob3I+QnJ5LCBMLjwvYXV0aG9yPjxh
dXRob3I+RHJpc2NvbGwsIEQuIEsuPC9hdXRob3I+PGF1dGhvcj5GdW5rZSwgQi48L2F1dGhvcj48
YXV0aG9yPkdpYnNvbiwgSi4gUy48L2F1dGhvcj48YXV0aG9yPkdyb2R5LCBXLiBXLjwvYXV0aG9y
PjxhdXRob3I+SGVnZGUsIE0uIFIuPC9hdXRob3I+PGF1dGhvcj5Ib2VsdGdlLCBHLiBBLjwvYXV0
aG9yPjxhdXRob3I+TGVvbmFyZCwgRC4gRy48L2F1dGhvcj48YXV0aG9yPk1lcmtlciwgSi4gRC48
L2F1dGhvcj48YXV0aG9yPk5hZ2FyYWphbiwgUi48L2F1dGhvcj48YXV0aG9yPlBhbGlja2ksIEwu
IEEuPC9hdXRob3I+PGF1dGhvcj5Sb2JldG9yeWUsIFIuIFMuPC9hdXRob3I+PGF1dGhvcj5TY2hy
aWp2ZXIsIEkuPC9hdXRob3I+PGF1dGhvcj5XZWNrLCBLLiBFLjwvYXV0aG9yPjxhdXRob3I+Vm9l
bGtlcmRpbmcsIEsuIFYuPC9hdXRob3I+PC9hdXRob3JzPjwvY29udHJpYnV0b3JzPjxhdXRoLWFk
ZHJlc3M+RnJvbSBNb2xlY3VsYXIgTWVkaWNpbmUgKERyIEF6aXopLCBMYWJvcmF0b3J5IEltcHJv
dmVtZW50IFByb2dyYW1zIChEciBaaGFvIGFuZCBNcyBQYWxpY2tpKSwgYW5kIExhYm9yYXRvcnkg
QWNjcmVkaXRhdGlvbiBhbmQgUmVndWxhdG9yeSBBZmZhaXJzIChNcyBEcmlzY29sbCksIENvbGxl
Z2Ugb2YgQW1lcmljYW4gUGF0aG9sb2dpc3RzLCBOb3J0aGZpZWxkLCBJbGxpbm9pczsgdGhlIERl
cGFydG1lbnQgb2YgUGF0aG9sb2d5LCBCcmlnaGFtICZhbXA7IFdvbWVuJmFwb3M7cyBIb3NwaXRh
bCwgSGFydmFyZCBNZWRpY2FsIFNjaG9vbCwgQm9zdG9uLCBNYXNzYWNodXNldHRzIChEciBCcnkp
OyB0aGUgRGVwYXJ0bWVudCBvZiBQYXRob2xvZ3ksIE1hc3NhY2h1c2V0dHMgR2VuZXJhbCBIb3Nw
aXRhbCwgSGFydmFyZCBNZWRpY2FsIFNjaG9vbCwgQm9zdG9uLCBNYXNzYWNodXNldHRzIChEciBG
dW5rZSk7IHRoZSBEZXBhcnRtZW50IG9mIENsaW5pY2FsIFNjaWVuY2VzLCBVbml2ZXJzaXR5IG9m
IENlbnRyYWwgRmxvcmlkYSBDb2xsZWdlIG9mIE1lZGljaW5lLCBPcmxhbmRvIChEciBHaWJzb24p
OyB0aGUgRGl2aXNpb25zIG9mIE1lZGljYWwgR2VuZXRpY3MgYW5kIE1vbGVjdWxhciBEaWFnbm9z
dGljcywgRGVwYXJ0bWVudCBvZiBQYXRob2xvZ3kgJmFtcDsgTGFib3JhdG9yeSBNZWRpY2luZSwg
UGVkaWF0cmljcywgYW5kIEh1bWFuIEdlbmV0aWNzLCBVQ0xBIFNjaG9vbCBvZiBNZWRpY2luZSwg
VUNMQSBJbnN0aXR1dGUgZm9yIFNvY2lldHkgYW5kIEdlbmV0aWNzLCBNb2xlY3VsYXIgRGlhZ25v
c3RpYyBMYWJvcmF0b3JpZXMgYW5kIENsaW5pY2FsIEdlbm9taWNzIENlbnRlciwgVUNMQSBNZWRp
Y2FsIENlbnRlciwgTG9zIEFuZ2VsZXMsIENhbGlmb3JuaWEgKERyIEdyb2R5KTsgdGhlIERlcGFy
dG1lbnQgb2YgSHVtYW4gR2VuZXRpY3MsIEVtb3J5IFVuaXZlcnNpdHkgU2Nob29sIG9mIE1lZGlj
aW5lLCBEZWNhdHVyLCBHZW9yZ2lhIChEciBIZWdkZSk7IFJvYmVydCBKLiBUb21zaWNoIFBhdGhv
bG9neSAmYW1wOyBMYWJvcmF0b3J5IE1lZGljaW5lIEluc3RpdHV0ZSwgQ2xldmVsYW5kIENsaW5p
YywgQ2xldmVsYW5kLCBPaGlvIChEciBIb2VsdGdlKTsgdGhlIERlcGFydG1lbnQgb2YgUGF0aG9s
b2d5LCBVbml2ZXJzaXR5IG9mIFZlcm1vbnQgQ29sbGVnZSBvZiBNZWRpY2luZSwgQnVybGluZ3Rv
biAoRHIgTGVvbmFyZCk7IHRoZSBEZXBhcnRtZW50cyBvZiBQYXRob2xvZ3kgKERycyBNZXJrZXIg
YW5kIFNjaHJpanZlcikgYW5kIFBlZGlhdHJpY3MgKERyIFNjaHJpanZlciksIFN0YW5mb3JkIFVu
aXZlcnNpdHkgU2Nob29sIG9mIE1lZGljaW5lLCBTdGFuZm9yZCwgQ2FsaWZvcm5pYTsgdGhlIERl
cGFydG1lbnQgb2YgUGF0aG9sb2d5ICZhbXA7IEltbXVub2xvZ3ksIFdhc2hpbmd0b24gVW5pdmVy
c2l0eSBTY2hvb2wgb2YgTWVkaWNpbmUsIFN0IExvdWlzLCBNaXNzb3VyaSAoRHIgTmFnYXJhamFu
KTsgdGhlIERlcGFydG1lbnQgb2YgTGFib3JhdG9yeSBNZWRpY2luZSAmYW1wOyBQYXRob2xvZ3ks
IE1heW8gQ2xpbmljIGluIEFyaXpvbmEsIFBob2VuaXggKERyIFJvYmV0b3J5ZSk7IHRoZSBEZXBh
cnRtZW50cyBvZiBQYXRob2xvZ3kgJmFtcDsgTGFib3JhdG9yeSBNZWRpY2luZSBhbmQgR2VuZXRp
Y3MsIFVuaXZlcnNpdHkgb2YgTm9ydGggQ2Fyb2xpbmEgYXQgQ2hhcGVsIEhpbGwsIENoYXBlbCBI
aWxsIChEciBXZWNrKTsgYW5kIEFSVVAgTGFib3JhdG9yaWVzIEluc3RpdHV0ZSBmb3IgQ2xpbmlj
YWwgYW5kIEV4cGVyaW1lbnRhbCBQYXRob2xvZ3ksIGFuZCBEZXBhcnRtZW50IG9mIFBhdGhvbG9n
eSwgVW5pdmVyc2l0eSBvZiBVdGFoIFNjaG9vbCBvZiBNZWRpY2luZSwgU2FsdCBMYWtlIENpdHkg
KERyIFZvZWxrZXJkaW5nKS4gRHIgQXppeiBpcyBub3cgd2l0aCBQaG9lbml4IENoaWxkcmVuJmFw
b3M7cyBIb3NwaXRhbCwgUGhvZW5peCwgQXJpem9uYS48L2F1dGgtYWRkcmVzcz48dGl0bGVzPjx0
aXRsZT5Db2xsZWdlIG9mIEFtZXJpY2FuIFBhdGhvbG9naXN0cyZhcG9zOyBsYWJvcmF0b3J5IHN0
YW5kYXJkcyBmb3IgbmV4dC1nZW5lcmF0aW9uIHNlcXVlbmNpbmcgY2xpbmljYWwgdGVzdHM8L3Rp
dGxlPjxzZWNvbmRhcnktdGl0bGU+QXJjaCBQYXRob2wgTGFiIE1lZDwvc2Vjb25kYXJ5LXRpdGxl
PjwvdGl0bGVzPjxwZXJpb2RpY2FsPjxmdWxsLXRpdGxlPkFyY2ggUGF0aG9sIExhYiBNZWQ8L2Z1
bGwtdGl0bGU+PC9wZXJpb2RpY2FsPjxwYWdlcz40ODEtOTM8L3BhZ2VzPjx2b2x1bWU+MTM5PC92
b2x1bWU+PG51bWJlcj40PC9udW1iZXI+PGVkaXRpb24+MjAxNC8wOC8yNjwvZWRpdGlvbj48a2V5
d29yZHM+PGtleXdvcmQ+Q2xpbmljYWwgTGFib3JhdG9yeSBUZWNobmlxdWVzLyptZXRob2RzL3N0
YW5kYXJkczwva2V5d29yZD48a2V5d29yZD5Db21wdXRhdGlvbmFsIEJpb2xvZ3kvbWV0aG9kczwv
a2V5d29yZD48a2V5d29yZD5HZW5ldGljIFRlc3RpbmcvKm1ldGhvZHMvc3RhbmRhcmRzPC9rZXl3
b3JkPjxrZXl3b3JkPkd1aWRlbGluZXMgYXMgVG9waWMvc3RhbmRhcmRzPC9rZXl3b3JkPjxrZXl3
b3JkPkhpZ2gtVGhyb3VnaHB1dCBOdWNsZW90aWRlIFNlcXVlbmNpbmcvKm1ldGhvZHM8L2tleXdv
cmQ+PGtleXdvcmQ+SHVtYW5zPC9rZXl3b3JkPjxrZXl3b3JkPlBhdGhvbG9neSwgQ2xpbmljYWwv
Km1ldGhvZHM8L2tleXdvcmQ+PGtleXdvcmQ+UmVmZXJlbmNlIFN0YW5kYXJkczwva2V5d29yZD48
a2V5d29yZD5SZXByb2R1Y2liaWxpdHkgb2YgUmVzdWx0czwva2V5d29yZD48a2V5d29yZD5Tb2Np
ZXRpZXMsIE1lZGljYWw8L2tleXdvcmQ+PGtleXdvcmQ+VW5pdGVkIFN0YXRlczwva2V5d29yZD48
L2tleXdvcmRzPjxkYXRlcz48eWVhcj4yMDE1PC95ZWFyPjxwdWItZGF0ZXM+PGRhdGU+QXByPC9k
YXRlPjwvcHViLWRhdGVzPjwvZGF0ZXM+PGlzYm4+MTU0My0yMTY1IChFbGVjdHJvbmljKSYjeEQ7
MDAwMy05OTg1IChMaW5raW5nKTwvaXNibj48YWNjZXNzaW9uLW51bT4yNTE1MjMxMzwvYWNjZXNz
aW9uLW51bT48dXJscz48cmVsYXRlZC11cmxzPjx1cmw+aHR0cHM6Ly93d3cubmNiaS5ubG0ubmlo
Lmdvdi9wdWJtZWQvMjUxNTIzMTM8L3VybD48L3JlbGF0ZWQtdXJscz48L3VybHM+PGVsZWN0cm9u
aWMtcmVzb3VyY2UtbnVtPjEwLjU4NTgvYXJwYS4yMDE0LTAyNTAtQ1A8L2VsZWN0cm9uaWMtcmVz
b3VyY2UtbnVtPjwvcmVjb3JkPjwvQ2l0ZT48L0VuZE5vdGU+AG==
</w:fldData>
        </w:fldChar>
      </w:r>
      <w:r w:rsidRPr="00C1480D" w:rsidR="00957A83">
        <w:rPr>
          <w:rFonts w:cs="Times New Roman"/>
        </w:rPr>
        <w:instrText xml:space="preserve"> ADDIN EN.CITE </w:instrText>
      </w:r>
      <w:r w:rsidRPr="00C1480D" w:rsidR="00957A83">
        <w:rPr>
          <w:rFonts w:cs="Times New Roman"/>
        </w:rPr>
        <w:fldChar w:fldCharType="begin">
          <w:fldData xml:space="preserve">PEVuZE5vdGU+PENpdGU+PEF1dGhvcj5Beml6PC9BdXRob3I+PFllYXI+MjAxNTwvWWVhcj48UmVj
TnVtPjc8L1JlY051bT48RGlzcGxheVRleHQ+KDEwKTwvRGlzcGxheVRleHQ+PHJlY29yZD48cmVj
LW51bWJlcj43PC9yZWMtbnVtYmVyPjxmb3JlaWduLWtleXM+PGtleSBhcHA9IkVOIiBkYi1pZD0i
ZHZ6ZDl6dGFvdDJ2c2llenp3bzVkdDA5dGFyZHN3eHR6NWF3IiB0aW1lc3RhbXA9IjE1NTQ4MjQ1
NTciPjc8L2tleT48L2ZvcmVpZ24ta2V5cz48cmVmLXR5cGUgbmFtZT0iSm91cm5hbCBBcnRpY2xl
Ij4xNzwvcmVmLXR5cGU+PGNvbnRyaWJ1dG9ycz48YXV0aG9ycz48YXV0aG9yPkF6aXosIE4uPC9h
dXRob3I+PGF1dGhvcj5aaGFvLCBRLjwvYXV0aG9yPjxhdXRob3I+QnJ5LCBMLjwvYXV0aG9yPjxh
dXRob3I+RHJpc2NvbGwsIEQuIEsuPC9hdXRob3I+PGF1dGhvcj5GdW5rZSwgQi48L2F1dGhvcj48
YXV0aG9yPkdpYnNvbiwgSi4gUy48L2F1dGhvcj48YXV0aG9yPkdyb2R5LCBXLiBXLjwvYXV0aG9y
PjxhdXRob3I+SGVnZGUsIE0uIFIuPC9hdXRob3I+PGF1dGhvcj5Ib2VsdGdlLCBHLiBBLjwvYXV0
aG9yPjxhdXRob3I+TGVvbmFyZCwgRC4gRy48L2F1dGhvcj48YXV0aG9yPk1lcmtlciwgSi4gRC48
L2F1dGhvcj48YXV0aG9yPk5hZ2FyYWphbiwgUi48L2F1dGhvcj48YXV0aG9yPlBhbGlja2ksIEwu
IEEuPC9hdXRob3I+PGF1dGhvcj5Sb2JldG9yeWUsIFIuIFMuPC9hdXRob3I+PGF1dGhvcj5TY2hy
aWp2ZXIsIEkuPC9hdXRob3I+PGF1dGhvcj5XZWNrLCBLLiBFLjwvYXV0aG9yPjxhdXRob3I+Vm9l
bGtlcmRpbmcsIEsuIFYuPC9hdXRob3I+PC9hdXRob3JzPjwvY29udHJpYnV0b3JzPjxhdXRoLWFk
ZHJlc3M+RnJvbSBNb2xlY3VsYXIgTWVkaWNpbmUgKERyIEF6aXopLCBMYWJvcmF0b3J5IEltcHJv
dmVtZW50IFByb2dyYW1zIChEciBaaGFvIGFuZCBNcyBQYWxpY2tpKSwgYW5kIExhYm9yYXRvcnkg
QWNjcmVkaXRhdGlvbiBhbmQgUmVndWxhdG9yeSBBZmZhaXJzIChNcyBEcmlzY29sbCksIENvbGxl
Z2Ugb2YgQW1lcmljYW4gUGF0aG9sb2dpc3RzLCBOb3J0aGZpZWxkLCBJbGxpbm9pczsgdGhlIERl
cGFydG1lbnQgb2YgUGF0aG9sb2d5LCBCcmlnaGFtICZhbXA7IFdvbWVuJmFwb3M7cyBIb3NwaXRh
bCwgSGFydmFyZCBNZWRpY2FsIFNjaG9vbCwgQm9zdG9uLCBNYXNzYWNodXNldHRzIChEciBCcnkp
OyB0aGUgRGVwYXJ0bWVudCBvZiBQYXRob2xvZ3ksIE1hc3NhY2h1c2V0dHMgR2VuZXJhbCBIb3Nw
aXRhbCwgSGFydmFyZCBNZWRpY2FsIFNjaG9vbCwgQm9zdG9uLCBNYXNzYWNodXNldHRzIChEciBG
dW5rZSk7IHRoZSBEZXBhcnRtZW50IG9mIENsaW5pY2FsIFNjaWVuY2VzLCBVbml2ZXJzaXR5IG9m
IENlbnRyYWwgRmxvcmlkYSBDb2xsZWdlIG9mIE1lZGljaW5lLCBPcmxhbmRvIChEciBHaWJzb24p
OyB0aGUgRGl2aXNpb25zIG9mIE1lZGljYWwgR2VuZXRpY3MgYW5kIE1vbGVjdWxhciBEaWFnbm9z
dGljcywgRGVwYXJ0bWVudCBvZiBQYXRob2xvZ3kgJmFtcDsgTGFib3JhdG9yeSBNZWRpY2luZSwg
UGVkaWF0cmljcywgYW5kIEh1bWFuIEdlbmV0aWNzLCBVQ0xBIFNjaG9vbCBvZiBNZWRpY2luZSwg
VUNMQSBJbnN0aXR1dGUgZm9yIFNvY2lldHkgYW5kIEdlbmV0aWNzLCBNb2xlY3VsYXIgRGlhZ25v
c3RpYyBMYWJvcmF0b3JpZXMgYW5kIENsaW5pY2FsIEdlbm9taWNzIENlbnRlciwgVUNMQSBNZWRp
Y2FsIENlbnRlciwgTG9zIEFuZ2VsZXMsIENhbGlmb3JuaWEgKERyIEdyb2R5KTsgdGhlIERlcGFy
dG1lbnQgb2YgSHVtYW4gR2VuZXRpY3MsIEVtb3J5IFVuaXZlcnNpdHkgU2Nob29sIG9mIE1lZGlj
aW5lLCBEZWNhdHVyLCBHZW9yZ2lhIChEciBIZWdkZSk7IFJvYmVydCBKLiBUb21zaWNoIFBhdGhv
bG9neSAmYW1wOyBMYWJvcmF0b3J5IE1lZGljaW5lIEluc3RpdHV0ZSwgQ2xldmVsYW5kIENsaW5p
YywgQ2xldmVsYW5kLCBPaGlvIChEciBIb2VsdGdlKTsgdGhlIERlcGFydG1lbnQgb2YgUGF0aG9s
b2d5LCBVbml2ZXJzaXR5IG9mIFZlcm1vbnQgQ29sbGVnZSBvZiBNZWRpY2luZSwgQnVybGluZ3Rv
biAoRHIgTGVvbmFyZCk7IHRoZSBEZXBhcnRtZW50cyBvZiBQYXRob2xvZ3kgKERycyBNZXJrZXIg
YW5kIFNjaHJpanZlcikgYW5kIFBlZGlhdHJpY3MgKERyIFNjaHJpanZlciksIFN0YW5mb3JkIFVu
aXZlcnNpdHkgU2Nob29sIG9mIE1lZGljaW5lLCBTdGFuZm9yZCwgQ2FsaWZvcm5pYTsgdGhlIERl
cGFydG1lbnQgb2YgUGF0aG9sb2d5ICZhbXA7IEltbXVub2xvZ3ksIFdhc2hpbmd0b24gVW5pdmVy
c2l0eSBTY2hvb2wgb2YgTWVkaWNpbmUsIFN0IExvdWlzLCBNaXNzb3VyaSAoRHIgTmFnYXJhamFu
KTsgdGhlIERlcGFydG1lbnQgb2YgTGFib3JhdG9yeSBNZWRpY2luZSAmYW1wOyBQYXRob2xvZ3ks
IE1heW8gQ2xpbmljIGluIEFyaXpvbmEsIFBob2VuaXggKERyIFJvYmV0b3J5ZSk7IHRoZSBEZXBh
cnRtZW50cyBvZiBQYXRob2xvZ3kgJmFtcDsgTGFib3JhdG9yeSBNZWRpY2luZSBhbmQgR2VuZXRp
Y3MsIFVuaXZlcnNpdHkgb2YgTm9ydGggQ2Fyb2xpbmEgYXQgQ2hhcGVsIEhpbGwsIENoYXBlbCBI
aWxsIChEciBXZWNrKTsgYW5kIEFSVVAgTGFib3JhdG9yaWVzIEluc3RpdHV0ZSBmb3IgQ2xpbmlj
YWwgYW5kIEV4cGVyaW1lbnRhbCBQYXRob2xvZ3ksIGFuZCBEZXBhcnRtZW50IG9mIFBhdGhvbG9n
eSwgVW5pdmVyc2l0eSBvZiBVdGFoIFNjaG9vbCBvZiBNZWRpY2luZSwgU2FsdCBMYWtlIENpdHkg
KERyIFZvZWxrZXJkaW5nKS4gRHIgQXppeiBpcyBub3cgd2l0aCBQaG9lbml4IENoaWxkcmVuJmFw
b3M7cyBIb3NwaXRhbCwgUGhvZW5peCwgQXJpem9uYS48L2F1dGgtYWRkcmVzcz48dGl0bGVzPjx0
aXRsZT5Db2xsZWdlIG9mIEFtZXJpY2FuIFBhdGhvbG9naXN0cyZhcG9zOyBsYWJvcmF0b3J5IHN0
YW5kYXJkcyBmb3IgbmV4dC1nZW5lcmF0aW9uIHNlcXVlbmNpbmcgY2xpbmljYWwgdGVzdHM8L3Rp
dGxlPjxzZWNvbmRhcnktdGl0bGU+QXJjaCBQYXRob2wgTGFiIE1lZDwvc2Vjb25kYXJ5LXRpdGxl
PjwvdGl0bGVzPjxwZXJpb2RpY2FsPjxmdWxsLXRpdGxlPkFyY2ggUGF0aG9sIExhYiBNZWQ8L2Z1
bGwtdGl0bGU+PC9wZXJpb2RpY2FsPjxwYWdlcz40ODEtOTM8L3BhZ2VzPjx2b2x1bWU+MTM5PC92
b2x1bWU+PG51bWJlcj40PC9udW1iZXI+PGVkaXRpb24+MjAxNC8wOC8yNjwvZWRpdGlvbj48a2V5
d29yZHM+PGtleXdvcmQ+Q2xpbmljYWwgTGFib3JhdG9yeSBUZWNobmlxdWVzLyptZXRob2RzL3N0
YW5kYXJkczwva2V5d29yZD48a2V5d29yZD5Db21wdXRhdGlvbmFsIEJpb2xvZ3kvbWV0aG9kczwv
a2V5d29yZD48a2V5d29yZD5HZW5ldGljIFRlc3RpbmcvKm1ldGhvZHMvc3RhbmRhcmRzPC9rZXl3
b3JkPjxrZXl3b3JkPkd1aWRlbGluZXMgYXMgVG9waWMvc3RhbmRhcmRzPC9rZXl3b3JkPjxrZXl3
b3JkPkhpZ2gtVGhyb3VnaHB1dCBOdWNsZW90aWRlIFNlcXVlbmNpbmcvKm1ldGhvZHM8L2tleXdv
cmQ+PGtleXdvcmQ+SHVtYW5zPC9rZXl3b3JkPjxrZXl3b3JkPlBhdGhvbG9neSwgQ2xpbmljYWwv
Km1ldGhvZHM8L2tleXdvcmQ+PGtleXdvcmQ+UmVmZXJlbmNlIFN0YW5kYXJkczwva2V5d29yZD48
a2V5d29yZD5SZXByb2R1Y2liaWxpdHkgb2YgUmVzdWx0czwva2V5d29yZD48a2V5d29yZD5Tb2Np
ZXRpZXMsIE1lZGljYWw8L2tleXdvcmQ+PGtleXdvcmQ+VW5pdGVkIFN0YXRlczwva2V5d29yZD48
L2tleXdvcmRzPjxkYXRlcz48eWVhcj4yMDE1PC95ZWFyPjxwdWItZGF0ZXM+PGRhdGU+QXByPC9k
YXRlPjwvcHViLWRhdGVzPjwvZGF0ZXM+PGlzYm4+MTU0My0yMTY1IChFbGVjdHJvbmljKSYjeEQ7
MDAwMy05OTg1IChMaW5raW5nKTwvaXNibj48YWNjZXNzaW9uLW51bT4yNTE1MjMxMzwvYWNjZXNz
aW9uLW51bT48dXJscz48cmVsYXRlZC11cmxzPjx1cmw+aHR0cHM6Ly93d3cubmNiaS5ubG0ubmlo
Lmdvdi9wdWJtZWQvMjUxNTIzMTM8L3VybD48L3JlbGF0ZWQtdXJscz48L3VybHM+PGVsZWN0cm9u
aWMtcmVzb3VyY2UtbnVtPjEwLjU4NTgvYXJwYS4yMDE0LTAyNTAtQ1A8L2VsZWN0cm9uaWMtcmVz
b3VyY2UtbnVtPjwvcmVjb3JkPjwvQ2l0ZT48L0VuZE5vdGU+AG==
</w:fldData>
        </w:fldChar>
      </w:r>
      <w:r w:rsidRPr="00C1480D" w:rsidR="00957A83">
        <w:rPr>
          <w:rFonts w:cs="Times New Roman"/>
        </w:rPr>
        <w:instrText xml:space="preserve"> ADDIN EN.CITE.DATA </w:instrText>
      </w:r>
      <w:r w:rsidRPr="00C1480D" w:rsidR="00957A83">
        <w:rPr>
          <w:rFonts w:cs="Times New Roman"/>
        </w:rPr>
      </w:r>
      <w:r w:rsidRPr="00C1480D" w:rsidR="00957A83">
        <w:rPr>
          <w:rFonts w:cs="Times New Roman"/>
        </w:rPr>
        <w:fldChar w:fldCharType="end"/>
      </w:r>
      <w:r w:rsidRPr="00C1480D">
        <w:rPr>
          <w:rFonts w:cs="Times New Roman"/>
        </w:rPr>
      </w:r>
      <w:r w:rsidRPr="00C1480D">
        <w:rPr>
          <w:rFonts w:cs="Times New Roman"/>
        </w:rPr>
        <w:fldChar w:fldCharType="separate"/>
      </w:r>
      <w:r w:rsidRPr="00C1480D" w:rsidR="00957A83">
        <w:rPr>
          <w:rFonts w:cs="Times New Roman"/>
          <w:noProof/>
        </w:rPr>
        <w:t>(10)</w:t>
      </w:r>
      <w:r w:rsidRPr="00C1480D">
        <w:rPr>
          <w:rFonts w:cs="Times New Roman"/>
        </w:rPr>
        <w:fldChar w:fldCharType="end"/>
      </w:r>
      <w:r w:rsidRPr="00C1480D">
        <w:rPr>
          <w:rFonts w:cs="Times New Roman"/>
        </w:rPr>
        <w:t>.</w:t>
      </w:r>
    </w:p>
    <w:p w:rsidRPr="00C1480D" w:rsidR="002A06CD" w:rsidP="002A06CD" w:rsidRDefault="002A06CD" w14:paraId="49E81145" w14:textId="77777777">
      <w:pPr>
        <w:ind w:left="360"/>
        <w:rPr>
          <w:rFonts w:cs="Times New Roman"/>
        </w:rPr>
      </w:pPr>
    </w:p>
    <w:p w:rsidRPr="00C1480D" w:rsidR="002A06CD" w:rsidP="002A06CD" w:rsidRDefault="002A06CD" w14:paraId="66EB5164" w14:textId="1E71A489">
      <w:pPr>
        <w:ind w:left="360"/>
        <w:rPr>
          <w:rFonts w:cs="Times New Roman"/>
        </w:rPr>
      </w:pPr>
      <w:r w:rsidRPr="00C1480D">
        <w:rPr>
          <w:rFonts w:cs="Times New Roman"/>
        </w:rPr>
        <w:t>The NGS Quality Initiative is an ongoing, collaborative effort between CDC</w:t>
      </w:r>
      <w:r w:rsidRPr="00C1480D" w:rsidR="0063655A">
        <w:rPr>
          <w:rFonts w:cs="Times New Roman"/>
        </w:rPr>
        <w:t>’s</w:t>
      </w:r>
      <w:r w:rsidRPr="00C1480D">
        <w:rPr>
          <w:rFonts w:cs="Times New Roman"/>
        </w:rPr>
        <w:t xml:space="preserve"> Deputy Director for Infectious Diseases (DDID)</w:t>
      </w:r>
      <w:r w:rsidRPr="00C1480D" w:rsidR="00CC0EBD">
        <w:rPr>
          <w:rFonts w:cs="Times New Roman"/>
        </w:rPr>
        <w:t>,</w:t>
      </w:r>
      <w:r w:rsidRPr="00C1480D">
        <w:rPr>
          <w:rFonts w:cs="Times New Roman"/>
        </w:rPr>
        <w:t xml:space="preserve"> the Center for Surveillance, Epidemiology, and Laboratory Services (CSELS) Division of Laboratory Services (DLS) and APHL to address the growing need in </w:t>
      </w:r>
      <w:r w:rsidRPr="00C1480D" w:rsidR="00347416">
        <w:rPr>
          <w:rFonts w:cs="Times New Roman"/>
        </w:rPr>
        <w:t>state, local, and territorial</w:t>
      </w:r>
      <w:r w:rsidRPr="00C1480D">
        <w:rPr>
          <w:rFonts w:cs="Times New Roman"/>
        </w:rPr>
        <w:t xml:space="preserve"> PHLs for QMSs that assure foundational quality in development and implementation of NGS-based tests</w:t>
      </w:r>
      <w:r w:rsidRPr="00C1480D" w:rsidR="004A49F1">
        <w:rPr>
          <w:rFonts w:cs="Times New Roman"/>
        </w:rPr>
        <w:t xml:space="preserve"> (regardless of specialty or testing platform)</w:t>
      </w:r>
      <w:r w:rsidRPr="00C1480D">
        <w:rPr>
          <w:rFonts w:cs="Times New Roman"/>
        </w:rPr>
        <w:t xml:space="preserve"> by providing ready-to-implement guidance documents, </w:t>
      </w:r>
      <w:r w:rsidRPr="00C1480D" w:rsidR="00E36267">
        <w:rPr>
          <w:rFonts w:cs="Times New Roman"/>
        </w:rPr>
        <w:t>standard operating procedures (</w:t>
      </w:r>
      <w:r w:rsidRPr="00C1480D">
        <w:rPr>
          <w:rFonts w:cs="Times New Roman"/>
        </w:rPr>
        <w:t>SOPs</w:t>
      </w:r>
      <w:r w:rsidRPr="00C1480D" w:rsidR="00E36267">
        <w:rPr>
          <w:rFonts w:cs="Times New Roman"/>
        </w:rPr>
        <w:t>)</w:t>
      </w:r>
      <w:r w:rsidRPr="00C1480D">
        <w:rPr>
          <w:rFonts w:cs="Times New Roman"/>
        </w:rPr>
        <w:t>, and forms</w:t>
      </w:r>
      <w:r w:rsidRPr="00C1480D" w:rsidR="00657358">
        <w:rPr>
          <w:rFonts w:cs="Times New Roman"/>
        </w:rPr>
        <w:t xml:space="preserve"> that </w:t>
      </w:r>
      <w:r w:rsidRPr="00C1480D" w:rsidR="004A49F1">
        <w:rPr>
          <w:rFonts w:cs="Times New Roman"/>
        </w:rPr>
        <w:t>can be utilized by</w:t>
      </w:r>
      <w:r w:rsidRPr="00C1480D" w:rsidR="00657358">
        <w:rPr>
          <w:rFonts w:cs="Times New Roman"/>
        </w:rPr>
        <w:t xml:space="preserve"> </w:t>
      </w:r>
      <w:r w:rsidRPr="00C1480D" w:rsidR="004A49F1">
        <w:rPr>
          <w:rFonts w:cs="Times New Roman"/>
        </w:rPr>
        <w:t>all laboratories</w:t>
      </w:r>
      <w:r w:rsidRPr="00C1480D">
        <w:rPr>
          <w:rFonts w:cs="Times New Roman"/>
        </w:rPr>
        <w:t xml:space="preserve">. These documents and forms will be based on the </w:t>
      </w:r>
      <w:r w:rsidRPr="00C1480D" w:rsidR="004C0108">
        <w:rPr>
          <w:rFonts w:cs="Times New Roman"/>
        </w:rPr>
        <w:t>CLSI</w:t>
      </w:r>
      <w:r w:rsidRPr="00C1480D">
        <w:rPr>
          <w:rFonts w:cs="Times New Roman"/>
        </w:rPr>
        <w:t xml:space="preserve">’s Quality System </w:t>
      </w:r>
      <w:r w:rsidRPr="00C1480D" w:rsidR="00E36267">
        <w:rPr>
          <w:rFonts w:cs="Times New Roman"/>
        </w:rPr>
        <w:t>E</w:t>
      </w:r>
      <w:r w:rsidRPr="00C1480D">
        <w:rPr>
          <w:rFonts w:cs="Times New Roman"/>
        </w:rPr>
        <w:t>ssentials (QSE)</w:t>
      </w:r>
      <w:r w:rsidRPr="00C1480D" w:rsidR="00957987">
        <w:rPr>
          <w:rFonts w:cs="Times New Roman"/>
        </w:rPr>
        <w:t>,</w:t>
      </w:r>
      <w:r w:rsidRPr="00C1480D">
        <w:rPr>
          <w:rFonts w:cs="Times New Roman"/>
        </w:rPr>
        <w:t xml:space="preserve"> </w:t>
      </w:r>
      <w:r w:rsidRPr="00C1480D" w:rsidR="00E36267">
        <w:rPr>
          <w:rFonts w:cs="Times New Roman"/>
        </w:rPr>
        <w:t>a framework for developing a QMS b</w:t>
      </w:r>
      <w:r w:rsidRPr="00C1480D" w:rsidR="00585BD0">
        <w:rPr>
          <w:rFonts w:cs="Times New Roman"/>
        </w:rPr>
        <w:t>y</w:t>
      </w:r>
      <w:r w:rsidRPr="00C1480D" w:rsidR="00E36267">
        <w:rPr>
          <w:rFonts w:cs="Times New Roman"/>
        </w:rPr>
        <w:t xml:space="preserve"> </w:t>
      </w:r>
      <w:r w:rsidRPr="00C1480D" w:rsidR="00585BD0">
        <w:rPr>
          <w:rFonts w:cs="Times New Roman"/>
        </w:rPr>
        <w:t>identifying</w:t>
      </w:r>
      <w:r w:rsidRPr="00C1480D" w:rsidR="00E36267">
        <w:rPr>
          <w:rFonts w:cs="Times New Roman"/>
        </w:rPr>
        <w:t xml:space="preserve"> 12 </w:t>
      </w:r>
      <w:r w:rsidRPr="00C1480D" w:rsidR="00585BD0">
        <w:rPr>
          <w:rFonts w:cs="Times New Roman"/>
        </w:rPr>
        <w:t>categories that are essential</w:t>
      </w:r>
      <w:r w:rsidRPr="00C1480D" w:rsidR="005D126D">
        <w:rPr>
          <w:rFonts w:cs="Times New Roman"/>
        </w:rPr>
        <w:t xml:space="preserve"> for</w:t>
      </w:r>
      <w:r w:rsidRPr="00C1480D" w:rsidR="00585BD0">
        <w:rPr>
          <w:rFonts w:cs="Times New Roman"/>
        </w:rPr>
        <w:t xml:space="preserve"> ensuring quality </w:t>
      </w:r>
      <w:r w:rsidRPr="00C1480D" w:rsidR="00585BD0">
        <w:rPr>
          <w:rFonts w:cs="Times New Roman"/>
        </w:rPr>
        <w:fldChar w:fldCharType="begin"/>
      </w:r>
      <w:r w:rsidRPr="00C1480D" w:rsidR="00957A83">
        <w:rPr>
          <w:rFonts w:cs="Times New Roman"/>
        </w:rPr>
        <w:instrText xml:space="preserve"> ADDIN EN.CITE &lt;EndNote&gt;&lt;Cite&gt;&lt;Author&gt;Institute&lt;/Author&gt;&lt;Year&gt;2018&lt;/Year&gt;&lt;RecNum&gt;71&lt;/RecNum&gt;&lt;DisplayText&gt;(11)&lt;/DisplayText&gt;&lt;record&gt;&lt;rec-number&gt;71&lt;/rec-number&gt;&lt;foreign-keys&gt;&lt;key app="EN" db-id="dvzd9ztaot2vsiezzwo5dt09tardswxtz5aw" timestamp="1577729820"&gt;71&lt;/key&gt;&lt;/foreign-keys&gt;&lt;ref-type name="Web Page"&gt;12&lt;/ref-type&gt;&lt;contributors&gt;&lt;authors&gt;&lt;author&gt;Clinical &amp;amp; Laboratory Standards Institute&lt;/author&gt;&lt;/authors&gt;&lt;/contributors&gt;&lt;titles&gt;&lt;title&gt;How CLSI Got the QSEs&lt;/title&gt;&lt;/titles&gt;&lt;number&gt;12/30/2019&lt;/number&gt;&lt;dates&gt;&lt;year&gt;2018&lt;/year&gt;&lt;pub-dates&gt;&lt;date&gt;03/02/2018&lt;/date&gt;&lt;/pub-dates&gt;&lt;/dates&gt;&lt;pub-location&gt;Wayne, PA&lt;/pub-location&gt;&lt;publisher&gt;CLSI&lt;/publisher&gt;&lt;urls&gt;&lt;related-urls&gt;&lt;url&gt;https://community.clsi.org/about/blog/how-clsi-got-the-qses/&lt;/url&gt;&lt;/related-urls&gt;&lt;/urls&gt;&lt;/record&gt;&lt;/Cite&gt;&lt;/EndNote&gt;</w:instrText>
      </w:r>
      <w:r w:rsidRPr="00C1480D" w:rsidR="00585BD0">
        <w:rPr>
          <w:rFonts w:cs="Times New Roman"/>
        </w:rPr>
        <w:fldChar w:fldCharType="separate"/>
      </w:r>
      <w:r w:rsidRPr="00C1480D" w:rsidR="00957A83">
        <w:rPr>
          <w:rFonts w:cs="Times New Roman"/>
          <w:noProof/>
        </w:rPr>
        <w:t>(11)</w:t>
      </w:r>
      <w:r w:rsidRPr="00C1480D" w:rsidR="00585BD0">
        <w:rPr>
          <w:rFonts w:cs="Times New Roman"/>
        </w:rPr>
        <w:fldChar w:fldCharType="end"/>
      </w:r>
      <w:r w:rsidRPr="00C1480D" w:rsidR="00585BD0">
        <w:rPr>
          <w:rFonts w:cs="Times New Roman"/>
        </w:rPr>
        <w:t>.</w:t>
      </w:r>
      <w:r w:rsidRPr="00C1480D" w:rsidR="00121474">
        <w:rPr>
          <w:rFonts w:cs="Times New Roman"/>
        </w:rPr>
        <w:t xml:space="preserve"> </w:t>
      </w:r>
      <w:r w:rsidRPr="00C1480D" w:rsidR="00E96A7B">
        <w:rPr>
          <w:rFonts w:cs="Times New Roman"/>
        </w:rPr>
        <w:t>Th</w:t>
      </w:r>
      <w:r w:rsidRPr="00C1480D" w:rsidR="001151AD">
        <w:rPr>
          <w:rFonts w:cs="Times New Roman"/>
        </w:rPr>
        <w:t>e</w:t>
      </w:r>
      <w:r w:rsidRPr="00C1480D" w:rsidR="00E96A7B">
        <w:rPr>
          <w:rFonts w:cs="Times New Roman"/>
        </w:rPr>
        <w:t xml:space="preserve"> </w:t>
      </w:r>
      <w:r w:rsidRPr="00C1480D" w:rsidR="00C30A49">
        <w:rPr>
          <w:rFonts w:cs="Times New Roman"/>
        </w:rPr>
        <w:t xml:space="preserve">data </w:t>
      </w:r>
      <w:r w:rsidRPr="00C1480D" w:rsidR="00CC0EBD">
        <w:rPr>
          <w:rFonts w:cs="Times New Roman"/>
        </w:rPr>
        <w:t>collect</w:t>
      </w:r>
      <w:r w:rsidRPr="00C1480D" w:rsidR="003D0139">
        <w:rPr>
          <w:rFonts w:cs="Times New Roman"/>
        </w:rPr>
        <w:t>ed in this</w:t>
      </w:r>
      <w:r w:rsidRPr="00C1480D" w:rsidR="001C4A6C">
        <w:rPr>
          <w:rFonts w:cs="Times New Roman"/>
        </w:rPr>
        <w:t xml:space="preserve"> generic</w:t>
      </w:r>
      <w:r w:rsidRPr="00C1480D" w:rsidR="003D0139">
        <w:rPr>
          <w:rFonts w:cs="Times New Roman"/>
        </w:rPr>
        <w:t xml:space="preserve"> </w:t>
      </w:r>
      <w:r w:rsidRPr="00C1480D" w:rsidR="00D0226A">
        <w:rPr>
          <w:rFonts w:cs="Times New Roman"/>
        </w:rPr>
        <w:t>i</w:t>
      </w:r>
      <w:r w:rsidRPr="00C1480D" w:rsidR="003D0139">
        <w:rPr>
          <w:rFonts w:cs="Times New Roman"/>
        </w:rPr>
        <w:t xml:space="preserve">nformation </w:t>
      </w:r>
      <w:r w:rsidRPr="00C1480D" w:rsidR="00D0226A">
        <w:rPr>
          <w:rFonts w:cs="Times New Roman"/>
        </w:rPr>
        <w:t>c</w:t>
      </w:r>
      <w:r w:rsidRPr="00C1480D" w:rsidR="003D0139">
        <w:rPr>
          <w:rFonts w:cs="Times New Roman"/>
        </w:rPr>
        <w:t xml:space="preserve">ollection </w:t>
      </w:r>
      <w:r w:rsidRPr="00C1480D" w:rsidR="001C4A6C">
        <w:rPr>
          <w:rFonts w:cs="Times New Roman"/>
        </w:rPr>
        <w:t>(</w:t>
      </w:r>
      <w:proofErr w:type="spellStart"/>
      <w:r w:rsidRPr="00C1480D" w:rsidR="001C4A6C">
        <w:rPr>
          <w:rFonts w:cs="Times New Roman"/>
        </w:rPr>
        <w:t>GenIC</w:t>
      </w:r>
      <w:proofErr w:type="spellEnd"/>
      <w:r w:rsidRPr="00C1480D" w:rsidR="001C4A6C">
        <w:rPr>
          <w:rFonts w:cs="Times New Roman"/>
        </w:rPr>
        <w:t xml:space="preserve">) </w:t>
      </w:r>
      <w:r w:rsidRPr="00C1480D" w:rsidR="00E96A7B">
        <w:rPr>
          <w:rFonts w:cs="Times New Roman"/>
        </w:rPr>
        <w:t>will aid in the d</w:t>
      </w:r>
      <w:r w:rsidRPr="00C1480D" w:rsidR="00B8461D">
        <w:rPr>
          <w:rFonts w:cs="Times New Roman"/>
        </w:rPr>
        <w:t xml:space="preserve">evelopment of </w:t>
      </w:r>
      <w:r w:rsidRPr="00C1480D" w:rsidR="00E96A7B">
        <w:rPr>
          <w:rFonts w:cs="Times New Roman"/>
        </w:rPr>
        <w:t>t</w:t>
      </w:r>
      <w:r w:rsidRPr="00C1480D" w:rsidR="00121474">
        <w:rPr>
          <w:rFonts w:cs="Times New Roman"/>
        </w:rPr>
        <w:t>he initiative</w:t>
      </w:r>
      <w:r w:rsidRPr="00C1480D" w:rsidR="00D72BC2">
        <w:rPr>
          <w:rFonts w:cs="Times New Roman"/>
        </w:rPr>
        <w:t>’</w:t>
      </w:r>
      <w:r w:rsidRPr="00C1480D" w:rsidR="00121474">
        <w:rPr>
          <w:rFonts w:cs="Times New Roman"/>
        </w:rPr>
        <w:t>s products</w:t>
      </w:r>
      <w:r w:rsidRPr="00C1480D" w:rsidR="00B8461D">
        <w:rPr>
          <w:rFonts w:cs="Times New Roman"/>
        </w:rPr>
        <w:t xml:space="preserve"> and identify which QSE PHLs need support in.</w:t>
      </w:r>
      <w:r w:rsidRPr="00C1480D" w:rsidR="005948BB">
        <w:rPr>
          <w:rFonts w:cs="Times New Roman"/>
        </w:rPr>
        <w:t xml:space="preserve"> The initiative</w:t>
      </w:r>
      <w:r w:rsidRPr="00C1480D" w:rsidR="00D72BC2">
        <w:rPr>
          <w:rFonts w:cs="Times New Roman"/>
        </w:rPr>
        <w:t>’</w:t>
      </w:r>
      <w:r w:rsidRPr="00C1480D" w:rsidR="005948BB">
        <w:rPr>
          <w:rFonts w:cs="Times New Roman"/>
        </w:rPr>
        <w:t xml:space="preserve">s goals align with the essential public health service of </w:t>
      </w:r>
      <w:r w:rsidRPr="00C1480D" w:rsidR="005948BB">
        <w:rPr>
          <w:rFonts w:cs="Times New Roman"/>
          <w:i/>
        </w:rPr>
        <w:t>a</w:t>
      </w:r>
      <w:r w:rsidRPr="00C1480D" w:rsidR="005948BB">
        <w:rPr>
          <w:i/>
        </w:rPr>
        <w:t>ssuring a competent public health and personal health care workforce</w:t>
      </w:r>
      <w:r w:rsidRPr="00C1480D" w:rsidR="005948BB">
        <w:t>.</w:t>
      </w:r>
    </w:p>
    <w:p w:rsidRPr="00C1480D" w:rsidR="002A06CD" w:rsidP="002A06CD" w:rsidRDefault="002A06CD" w14:paraId="6C9E6003" w14:textId="77777777">
      <w:pPr>
        <w:ind w:left="360"/>
        <w:rPr>
          <w:rFonts w:cs="Times New Roman"/>
        </w:rPr>
      </w:pPr>
    </w:p>
    <w:p w:rsidRPr="00C1480D" w:rsidR="00C935B3" w:rsidP="005D70F6" w:rsidRDefault="00D0226A" w14:paraId="0C61AEC6" w14:textId="11ADCDBB">
      <w:pPr>
        <w:ind w:left="360"/>
      </w:pPr>
      <w:r w:rsidRPr="00C1480D">
        <w:rPr>
          <w:rFonts w:cs="Times New Roman"/>
        </w:rPr>
        <w:t>T</w:t>
      </w:r>
      <w:r w:rsidRPr="00C1480D" w:rsidR="00D2581F">
        <w:rPr>
          <w:rFonts w:cs="Times New Roman"/>
        </w:rPr>
        <w:t xml:space="preserve">he purpose of this </w:t>
      </w:r>
      <w:proofErr w:type="spellStart"/>
      <w:r w:rsidRPr="00C1480D" w:rsidR="00D2581F">
        <w:rPr>
          <w:rFonts w:cs="Times New Roman"/>
        </w:rPr>
        <w:t>GenIC</w:t>
      </w:r>
      <w:proofErr w:type="spellEnd"/>
      <w:r w:rsidRPr="00C1480D" w:rsidR="00D2581F">
        <w:rPr>
          <w:rFonts w:cs="Times New Roman"/>
        </w:rPr>
        <w:t xml:space="preserve"> is to assess the current, NGS-specific QMS landscape at the </w:t>
      </w:r>
      <w:r w:rsidRPr="00C1480D" w:rsidR="00347416">
        <w:rPr>
          <w:rFonts w:cs="Times New Roman"/>
        </w:rPr>
        <w:t>state, local, and territorial</w:t>
      </w:r>
      <w:r w:rsidRPr="00C1480D" w:rsidR="00D2581F">
        <w:rPr>
          <w:rFonts w:cs="Times New Roman"/>
        </w:rPr>
        <w:t xml:space="preserve"> level. Specifically, it will assess PHLs use of- and barriers in implementing-QMS and identify laboratory resources allocated for NGS. Findings will inform the development of tools and guidance documents that enable PHLs to ensure high quality sequencing data, identify which QSEs are most relevant to NGS quality, and identify the level of support required to implement those QSEs.</w:t>
      </w:r>
    </w:p>
    <w:p w:rsidRPr="001A28F6" w:rsidR="00613BCF" w:rsidP="00A62C98" w:rsidRDefault="00613BCF" w14:paraId="324CEABE" w14:textId="77777777">
      <w:pPr>
        <w:ind w:left="360"/>
      </w:pPr>
    </w:p>
    <w:p w:rsidR="00376290" w:rsidP="00376290" w:rsidRDefault="006102DA" w14:paraId="4BD65889" w14:textId="77777777">
      <w:pPr>
        <w:pStyle w:val="Heading5"/>
        <w:spacing w:after="120"/>
        <w:ind w:left="360"/>
      </w:pPr>
      <w:r w:rsidRPr="00BB0813">
        <w:t xml:space="preserve">Overview of the </w:t>
      </w:r>
      <w:r w:rsidRPr="00BB0813" w:rsidR="007F5776">
        <w:t>Information C</w:t>
      </w:r>
      <w:r w:rsidRPr="00BB0813" w:rsidR="00157413">
        <w:t>ollection</w:t>
      </w:r>
      <w:r w:rsidRPr="00BB0813">
        <w:t xml:space="preserve"> System</w:t>
      </w:r>
      <w:r w:rsidRPr="001A28F6" w:rsidR="00151567">
        <w:t xml:space="preserve"> </w:t>
      </w:r>
    </w:p>
    <w:p w:rsidRPr="00C1480D" w:rsidR="00DC2AD2" w:rsidP="008B65FF" w:rsidRDefault="001C45B8" w14:paraId="790F649F" w14:textId="289CFE49">
      <w:pPr>
        <w:ind w:left="360"/>
      </w:pPr>
      <w:r w:rsidRPr="00C1480D">
        <w:t xml:space="preserve">Data will be collected </w:t>
      </w:r>
      <w:r w:rsidRPr="00C1480D" w:rsidR="00EA16A8">
        <w:t xml:space="preserve">from </w:t>
      </w:r>
      <w:r w:rsidRPr="00C1480D" w:rsidR="007A68DB">
        <w:t xml:space="preserve">57 </w:t>
      </w:r>
      <w:r w:rsidRPr="00C1480D" w:rsidR="009D5957">
        <w:t xml:space="preserve">respondents </w:t>
      </w:r>
      <w:r w:rsidRPr="00C1480D">
        <w:t>via</w:t>
      </w:r>
      <w:r w:rsidRPr="00C1480D" w:rsidR="00376290">
        <w:t xml:space="preserve"> </w:t>
      </w:r>
      <w:r w:rsidRPr="00C1480D" w:rsidR="00E04AEC">
        <w:t>an online survey</w:t>
      </w:r>
      <w:r w:rsidRPr="00C1480D" w:rsidR="00692DEB">
        <w:t xml:space="preserve"> (</w:t>
      </w:r>
      <w:r w:rsidRPr="00C1480D" w:rsidR="00E647FB">
        <w:t>see Attachment</w:t>
      </w:r>
      <w:r w:rsidRPr="00C1480D" w:rsidR="00E647FB">
        <w:rPr>
          <w:b/>
        </w:rPr>
        <w:t xml:space="preserve"> </w:t>
      </w:r>
      <w:r w:rsidRPr="00C1480D" w:rsidR="00D70520">
        <w:t>B – Online Survey Instrument Web Version and Attachment C – Online Survey Instrument Word Version</w:t>
      </w:r>
      <w:r w:rsidRPr="00C1480D" w:rsidR="00692DEB">
        <w:t>).</w:t>
      </w:r>
      <w:r w:rsidRPr="00C1480D" w:rsidR="002158D1">
        <w:t xml:space="preserve"> </w:t>
      </w:r>
      <w:r w:rsidRPr="00C1480D" w:rsidR="00692DEB">
        <w:t xml:space="preserve">The instrument will be used to gather information from </w:t>
      </w:r>
      <w:r w:rsidRPr="00C1480D" w:rsidR="00E04AEC">
        <w:t>laboratory director</w:t>
      </w:r>
      <w:r w:rsidRPr="00C1480D" w:rsidR="00A81DB0">
        <w:t>s</w:t>
      </w:r>
      <w:r w:rsidRPr="00C1480D" w:rsidR="00E04AEC">
        <w:t xml:space="preserve"> </w:t>
      </w:r>
      <w:r w:rsidRPr="00C1480D" w:rsidR="00692DEB">
        <w:t>regarding</w:t>
      </w:r>
      <w:r w:rsidRPr="00C1480D" w:rsidR="008C59E7">
        <w:t xml:space="preserve"> </w:t>
      </w:r>
      <w:r w:rsidRPr="00C1480D" w:rsidR="00A5161A">
        <w:t xml:space="preserve">the </w:t>
      </w:r>
      <w:r w:rsidRPr="00C1480D" w:rsidR="00E04AEC">
        <w:t xml:space="preserve">current, NGS-specific QMS landscape at the </w:t>
      </w:r>
      <w:r w:rsidRPr="00C1480D" w:rsidR="00347416">
        <w:rPr>
          <w:rFonts w:cs="Times New Roman"/>
        </w:rPr>
        <w:t>state, local, and territorial</w:t>
      </w:r>
      <w:r w:rsidRPr="00C1480D" w:rsidR="00E04AEC">
        <w:t xml:space="preserve"> level, PHLs use of- and barriers in implementing-</w:t>
      </w:r>
      <w:proofErr w:type="gramStart"/>
      <w:r w:rsidRPr="00C1480D" w:rsidR="00E04AEC">
        <w:t xml:space="preserve">QMS, </w:t>
      </w:r>
      <w:bookmarkStart w:name="_GoBack" w:id="9"/>
      <w:bookmarkEnd w:id="9"/>
      <w:r w:rsidRPr="00C1480D" w:rsidR="009F746F">
        <w:t>and</w:t>
      </w:r>
      <w:proofErr w:type="gramEnd"/>
      <w:r w:rsidRPr="00C1480D">
        <w:t xml:space="preserve"> will identify</w:t>
      </w:r>
      <w:r w:rsidRPr="00C1480D" w:rsidR="00E04AEC">
        <w:t xml:space="preserve"> laboratory resources allocated for NGS</w:t>
      </w:r>
      <w:r w:rsidRPr="00C1480D" w:rsidR="00692DEB">
        <w:t xml:space="preserve">. </w:t>
      </w:r>
    </w:p>
    <w:p w:rsidRPr="00C1480D" w:rsidR="00DC2AD2" w:rsidP="008B65FF" w:rsidRDefault="00DC2AD2" w14:paraId="5E941455" w14:textId="77777777">
      <w:pPr>
        <w:ind w:left="360"/>
      </w:pPr>
    </w:p>
    <w:p w:rsidRPr="00C1480D" w:rsidR="00272E3E" w:rsidP="00383542" w:rsidRDefault="00692DEB" w14:paraId="71DCE25C" w14:textId="2DD8FA7B">
      <w:pPr>
        <w:ind w:left="360"/>
      </w:pPr>
      <w:r w:rsidRPr="00C1480D">
        <w:lastRenderedPageBreak/>
        <w:t xml:space="preserve">The information collection instrument was pilot tested by </w:t>
      </w:r>
      <w:r w:rsidRPr="00C1480D" w:rsidR="009F746F">
        <w:t>two</w:t>
      </w:r>
      <w:r w:rsidRPr="00C1480D">
        <w:t xml:space="preserve"> public health professionals. Feedback from this group was used to refine questions as needed, ensure accurate programming and skip patterns and establish the estimated time required to complete the information collection instrument.</w:t>
      </w:r>
    </w:p>
    <w:p w:rsidR="00383542" w:rsidP="00383542" w:rsidRDefault="00383542" w14:paraId="41E4C953" w14:textId="77777777">
      <w:pPr>
        <w:ind w:left="360"/>
      </w:pPr>
    </w:p>
    <w:p w:rsidRPr="007B7C44" w:rsidR="00692DEB" w:rsidP="008B65FF" w:rsidRDefault="00692DEB" w14:paraId="506D35E0" w14:textId="77777777">
      <w:pPr>
        <w:pStyle w:val="Heading5"/>
        <w:spacing w:after="120"/>
        <w:ind w:left="360"/>
      </w:pPr>
      <w:r w:rsidRPr="00223EB1">
        <w:t>Items of Information to be Collected</w:t>
      </w:r>
    </w:p>
    <w:p w:rsidRPr="00DC210B" w:rsidR="00692DEB" w:rsidP="008B65FF" w:rsidRDefault="00692DEB" w14:paraId="08B8B68F" w14:textId="20D24367">
      <w:pPr>
        <w:ind w:left="360"/>
      </w:pPr>
      <w:r w:rsidRPr="00DC210B">
        <w:t xml:space="preserve">The data collection instrument consists of </w:t>
      </w:r>
      <w:r w:rsidRPr="00DC210B" w:rsidR="007F6043">
        <w:t xml:space="preserve">45 </w:t>
      </w:r>
      <w:r w:rsidRPr="00DC210B">
        <w:t>main questions of various types, including</w:t>
      </w:r>
      <w:r w:rsidRPr="00DC210B" w:rsidR="008C59E7">
        <w:t xml:space="preserve"> dichotomous (yes/no), multiple response, </w:t>
      </w:r>
      <w:r w:rsidRPr="00DC210B" w:rsidR="00481BD9">
        <w:t>ordinal</w:t>
      </w:r>
      <w:r w:rsidRPr="00DC210B" w:rsidR="00095AC7">
        <w:t xml:space="preserve"> scale, </w:t>
      </w:r>
      <w:r w:rsidRPr="00DC210B" w:rsidR="00481BD9">
        <w:t>interval</w:t>
      </w:r>
      <w:r w:rsidRPr="00DC210B" w:rsidR="008C59E7">
        <w:t xml:space="preserve"> scale,</w:t>
      </w:r>
      <w:r w:rsidRPr="00DC210B" w:rsidR="00481BD9">
        <w:t xml:space="preserve"> and</w:t>
      </w:r>
      <w:r w:rsidRPr="00DC210B" w:rsidR="008C59E7">
        <w:t xml:space="preserve"> </w:t>
      </w:r>
      <w:r w:rsidRPr="00DC210B" w:rsidR="008C59E7">
        <w:rPr>
          <w:rFonts w:eastAsiaTheme="majorEastAsia" w:cstheme="majorBidi"/>
        </w:rPr>
        <w:t>open-ended</w:t>
      </w:r>
      <w:r w:rsidRPr="00DC210B" w:rsidR="00481BD9">
        <w:rPr>
          <w:rFonts w:eastAsiaTheme="majorEastAsia" w:cstheme="majorBidi"/>
        </w:rPr>
        <w:t>. Efforts were made to limit the number of questions requiring narrative responses whenever possible</w:t>
      </w:r>
      <w:r w:rsidRPr="00DC210B">
        <w:rPr>
          <w:rFonts w:eastAsiaTheme="majorEastAsia" w:cstheme="majorBidi"/>
        </w:rPr>
        <w:t xml:space="preserve">. </w:t>
      </w:r>
      <w:r w:rsidRPr="00DC210B">
        <w:t xml:space="preserve">The instrument will collect </w:t>
      </w:r>
      <w:r w:rsidRPr="00DC210B" w:rsidR="006C20E8">
        <w:t>data</w:t>
      </w:r>
      <w:r w:rsidRPr="00DC210B">
        <w:t xml:space="preserve"> on the following: </w:t>
      </w:r>
    </w:p>
    <w:p w:rsidRPr="00DC210B" w:rsidR="008C59E7" w:rsidP="00782FBD" w:rsidRDefault="00125E32" w14:paraId="31404545" w14:textId="30E64003">
      <w:pPr>
        <w:pStyle w:val="ListParagraph"/>
        <w:numPr>
          <w:ilvl w:val="0"/>
          <w:numId w:val="6"/>
        </w:numPr>
        <w:tabs>
          <w:tab w:val="clear" w:pos="9360"/>
        </w:tabs>
        <w:spacing w:line="240" w:lineRule="auto"/>
        <w:ind w:left="1080"/>
      </w:pPr>
      <w:r w:rsidRPr="00DC210B">
        <w:t xml:space="preserve">Section 1: </w:t>
      </w:r>
      <w:r w:rsidRPr="00DC210B" w:rsidR="00095AC7">
        <w:t>Laboratory demographics – questions I-III</w:t>
      </w:r>
    </w:p>
    <w:p w:rsidRPr="00DC210B" w:rsidR="008C59E7" w:rsidP="00782FBD" w:rsidRDefault="00125E32" w14:paraId="09AE4030" w14:textId="1DAB1177">
      <w:pPr>
        <w:pStyle w:val="ListParagraph"/>
        <w:numPr>
          <w:ilvl w:val="0"/>
          <w:numId w:val="6"/>
        </w:numPr>
        <w:tabs>
          <w:tab w:val="clear" w:pos="9360"/>
        </w:tabs>
        <w:spacing w:line="240" w:lineRule="auto"/>
        <w:ind w:left="1080"/>
      </w:pPr>
      <w:r w:rsidRPr="00DC210B">
        <w:t xml:space="preserve">Section 2: </w:t>
      </w:r>
      <w:r w:rsidRPr="00DC210B" w:rsidR="00095AC7">
        <w:t xml:space="preserve">Laboratory usage of QMS </w:t>
      </w:r>
      <w:r w:rsidRPr="00DC210B" w:rsidR="00CB3A35">
        <w:t>(</w:t>
      </w:r>
      <w:r w:rsidRPr="00DC210B" w:rsidR="00095AC7">
        <w:t>by QSE</w:t>
      </w:r>
      <w:r w:rsidRPr="00DC210B" w:rsidR="00CB3A35">
        <w:t>)</w:t>
      </w:r>
      <w:r w:rsidRPr="00DC210B" w:rsidR="00095AC7">
        <w:t xml:space="preserve"> – questions 1-38</w:t>
      </w:r>
    </w:p>
    <w:p w:rsidRPr="00DC210B" w:rsidR="008C59E7" w:rsidP="00782FBD" w:rsidRDefault="00125E32" w14:paraId="7CE115ED" w14:textId="65ECC469">
      <w:pPr>
        <w:pStyle w:val="ListParagraph"/>
        <w:numPr>
          <w:ilvl w:val="0"/>
          <w:numId w:val="6"/>
        </w:numPr>
        <w:tabs>
          <w:tab w:val="clear" w:pos="9360"/>
        </w:tabs>
        <w:spacing w:line="240" w:lineRule="auto"/>
        <w:ind w:left="1080"/>
      </w:pPr>
      <w:r w:rsidRPr="00DC210B">
        <w:t xml:space="preserve">Section 3: </w:t>
      </w:r>
      <w:r w:rsidRPr="00DC210B" w:rsidR="00817D04">
        <w:t>Survey quality – questions 39-42</w:t>
      </w:r>
    </w:p>
    <w:p w:rsidR="00692DEB" w:rsidP="008B65FF" w:rsidRDefault="00692DEB" w14:paraId="6213108B" w14:textId="77777777">
      <w:pPr>
        <w:pStyle w:val="ListParagraph"/>
        <w:ind w:left="1080"/>
        <w:rPr>
          <w:lang w:eastAsia="zh-CN"/>
        </w:rPr>
      </w:pPr>
    </w:p>
    <w:p w:rsidR="00BD4599" w:rsidP="00383542" w:rsidRDefault="00BD4599" w14:paraId="106E909F" w14:textId="77777777">
      <w:pPr>
        <w:ind w:left="0"/>
        <w:rPr>
          <w:lang w:eastAsia="zh-CN"/>
        </w:rPr>
      </w:pPr>
    </w:p>
    <w:p w:rsidRPr="00014361" w:rsidR="00B12F51" w:rsidP="00692DEB" w:rsidRDefault="00B12F51" w14:paraId="7CAEDB5B" w14:textId="77777777">
      <w:pPr>
        <w:pStyle w:val="Heading4"/>
      </w:pPr>
      <w:bookmarkStart w:name="_Toc427752815" w:id="10"/>
      <w:r w:rsidRPr="00014361">
        <w:t>Purpose and Use of the Information Collection</w:t>
      </w:r>
      <w:bookmarkEnd w:id="10"/>
    </w:p>
    <w:p w:rsidRPr="00DC210B" w:rsidR="006102DA" w:rsidP="00B770BC" w:rsidRDefault="001711AD" w14:paraId="5B2229B8" w14:textId="43D59583">
      <w:pPr>
        <w:ind w:left="360"/>
      </w:pPr>
      <w:r w:rsidRPr="00DC210B">
        <w:rPr>
          <w:rFonts w:cs="Times New Roman"/>
        </w:rPr>
        <w:t xml:space="preserve">The purpose of this </w:t>
      </w:r>
      <w:proofErr w:type="spellStart"/>
      <w:r w:rsidRPr="00DC210B">
        <w:rPr>
          <w:rFonts w:cs="Times New Roman"/>
        </w:rPr>
        <w:t>GenIC</w:t>
      </w:r>
      <w:proofErr w:type="spellEnd"/>
      <w:r w:rsidRPr="00DC210B">
        <w:rPr>
          <w:rFonts w:cs="Times New Roman"/>
        </w:rPr>
        <w:t xml:space="preserve"> is to assess </w:t>
      </w:r>
      <w:r w:rsidRPr="00DC210B" w:rsidR="0072252A">
        <w:rPr>
          <w:rFonts w:cs="Times New Roman"/>
        </w:rPr>
        <w:t xml:space="preserve">the current, NGS-specific QMS landscape at the </w:t>
      </w:r>
      <w:r w:rsidRPr="00DC210B" w:rsidR="00347416">
        <w:rPr>
          <w:rFonts w:cs="Times New Roman"/>
        </w:rPr>
        <w:t>state, local, and territorial</w:t>
      </w:r>
      <w:r w:rsidRPr="00DC210B" w:rsidR="0072252A">
        <w:rPr>
          <w:rFonts w:cs="Times New Roman"/>
        </w:rPr>
        <w:t xml:space="preserve"> level</w:t>
      </w:r>
      <w:r w:rsidRPr="00DC210B">
        <w:rPr>
          <w:rFonts w:cs="Times New Roman"/>
        </w:rPr>
        <w:t>.</w:t>
      </w:r>
      <w:r w:rsidRPr="00DC210B" w:rsidR="00F46D10">
        <w:rPr>
          <w:rFonts w:cs="Times New Roman"/>
        </w:rPr>
        <w:t xml:space="preserve"> </w:t>
      </w:r>
      <w:r w:rsidRPr="00DC210B" w:rsidR="00B770BC">
        <w:rPr>
          <w:rFonts w:cs="Times New Roman"/>
        </w:rPr>
        <w:t>Specifically,</w:t>
      </w:r>
      <w:r w:rsidRPr="00DC210B" w:rsidR="00F46D10">
        <w:rPr>
          <w:rFonts w:cs="Times New Roman"/>
        </w:rPr>
        <w:t xml:space="preserve"> it will</w:t>
      </w:r>
      <w:r w:rsidRPr="00DC210B" w:rsidR="0072252A">
        <w:rPr>
          <w:rFonts w:cs="Times New Roman"/>
        </w:rPr>
        <w:t xml:space="preserve"> assess PHLs use of- and barriers in implementing-QMS</w:t>
      </w:r>
      <w:r w:rsidRPr="00DC210B" w:rsidR="00F46D10">
        <w:rPr>
          <w:rFonts w:cs="Times New Roman"/>
        </w:rPr>
        <w:t xml:space="preserve"> and</w:t>
      </w:r>
      <w:r w:rsidRPr="00DC210B" w:rsidR="0072252A">
        <w:rPr>
          <w:rFonts w:cs="Times New Roman"/>
        </w:rPr>
        <w:t xml:space="preserve"> identify laboratory resources allocated for NGS</w:t>
      </w:r>
      <w:r w:rsidRPr="00DC210B" w:rsidR="00F46D10">
        <w:rPr>
          <w:rFonts w:cs="Times New Roman"/>
        </w:rPr>
        <w:t>. Finding</w:t>
      </w:r>
      <w:r w:rsidRPr="00DC210B" w:rsidR="00B770BC">
        <w:rPr>
          <w:rFonts w:cs="Times New Roman"/>
        </w:rPr>
        <w:t>s</w:t>
      </w:r>
      <w:r w:rsidRPr="00DC210B" w:rsidR="0072252A">
        <w:rPr>
          <w:rFonts w:cs="Times New Roman"/>
        </w:rPr>
        <w:t xml:space="preserve"> will</w:t>
      </w:r>
      <w:r w:rsidRPr="00DC210B" w:rsidR="00F46D10">
        <w:rPr>
          <w:rFonts w:cs="Times New Roman"/>
        </w:rPr>
        <w:t xml:space="preserve"> </w:t>
      </w:r>
      <w:r w:rsidRPr="00DC210B" w:rsidR="0072252A">
        <w:rPr>
          <w:rFonts w:cs="Times New Roman"/>
        </w:rPr>
        <w:t xml:space="preserve">inform the development of tools </w:t>
      </w:r>
      <w:r w:rsidRPr="00DC210B" w:rsidR="00F46D10">
        <w:rPr>
          <w:rFonts w:cs="Times New Roman"/>
        </w:rPr>
        <w:t>and</w:t>
      </w:r>
      <w:r w:rsidRPr="00DC210B" w:rsidR="0072252A">
        <w:rPr>
          <w:rFonts w:cs="Times New Roman"/>
        </w:rPr>
        <w:t xml:space="preserve"> guidance documents that enable PHL</w:t>
      </w:r>
      <w:r w:rsidRPr="00DC210B" w:rsidR="00B770BC">
        <w:rPr>
          <w:rFonts w:cs="Times New Roman"/>
        </w:rPr>
        <w:t>s</w:t>
      </w:r>
      <w:r w:rsidRPr="00DC210B" w:rsidR="0072252A">
        <w:rPr>
          <w:rFonts w:cs="Times New Roman"/>
        </w:rPr>
        <w:t xml:space="preserve"> </w:t>
      </w:r>
      <w:r w:rsidRPr="00DC210B" w:rsidR="00B770BC">
        <w:rPr>
          <w:rFonts w:cs="Times New Roman"/>
        </w:rPr>
        <w:t xml:space="preserve">to </w:t>
      </w:r>
      <w:r w:rsidRPr="00DC210B" w:rsidR="0072252A">
        <w:rPr>
          <w:rFonts w:cs="Times New Roman"/>
        </w:rPr>
        <w:t>ensure high quality sequencing data</w:t>
      </w:r>
      <w:r w:rsidRPr="00DC210B" w:rsidR="00F46D10">
        <w:rPr>
          <w:rFonts w:cs="Times New Roman"/>
        </w:rPr>
        <w:t>,</w:t>
      </w:r>
      <w:r w:rsidRPr="00DC210B" w:rsidR="0072252A">
        <w:rPr>
          <w:rFonts w:cs="Times New Roman"/>
        </w:rPr>
        <w:t xml:space="preserve"> identify which QSEs </w:t>
      </w:r>
      <w:r w:rsidRPr="00DC210B" w:rsidR="00F46D10">
        <w:rPr>
          <w:rFonts w:cs="Times New Roman"/>
        </w:rPr>
        <w:t>are most relevant to</w:t>
      </w:r>
      <w:r w:rsidRPr="00DC210B" w:rsidR="0072252A">
        <w:rPr>
          <w:rFonts w:cs="Times New Roman"/>
        </w:rPr>
        <w:t xml:space="preserve"> NGS quality</w:t>
      </w:r>
      <w:r w:rsidRPr="00DC210B" w:rsidR="00224A7B">
        <w:rPr>
          <w:rFonts w:cs="Times New Roman"/>
        </w:rPr>
        <w:t xml:space="preserve"> in their laboratories</w:t>
      </w:r>
      <w:r w:rsidRPr="00DC210B" w:rsidR="00F46D10">
        <w:rPr>
          <w:rFonts w:cs="Times New Roman"/>
        </w:rPr>
        <w:t>,</w:t>
      </w:r>
      <w:r w:rsidRPr="00DC210B" w:rsidR="0072252A">
        <w:rPr>
          <w:rFonts w:cs="Times New Roman"/>
        </w:rPr>
        <w:t xml:space="preserve"> and </w:t>
      </w:r>
      <w:r w:rsidRPr="00DC210B" w:rsidR="00F46D10">
        <w:rPr>
          <w:rFonts w:cs="Times New Roman"/>
        </w:rPr>
        <w:t xml:space="preserve">identify </w:t>
      </w:r>
      <w:r w:rsidRPr="00DC210B" w:rsidR="0072252A">
        <w:rPr>
          <w:rFonts w:cs="Times New Roman"/>
        </w:rPr>
        <w:t>the level of support require</w:t>
      </w:r>
      <w:r w:rsidRPr="00DC210B" w:rsidR="00F46D10">
        <w:rPr>
          <w:rFonts w:cs="Times New Roman"/>
        </w:rPr>
        <w:t>d</w:t>
      </w:r>
      <w:r w:rsidRPr="00DC210B" w:rsidR="0072252A">
        <w:rPr>
          <w:rFonts w:cs="Times New Roman"/>
        </w:rPr>
        <w:t xml:space="preserve"> to implement those QSEs. </w:t>
      </w:r>
    </w:p>
    <w:p w:rsidR="00675F9A" w:rsidP="00692DEB" w:rsidRDefault="00675F9A" w14:paraId="4E8EBD11" w14:textId="77777777">
      <w:pPr>
        <w:ind w:left="0"/>
      </w:pPr>
    </w:p>
    <w:p w:rsidRPr="00FF5BF1" w:rsidR="00B47055" w:rsidP="00692DEB" w:rsidRDefault="00B47055" w14:paraId="54F81216" w14:textId="77777777">
      <w:pPr>
        <w:pStyle w:val="Heading4"/>
      </w:pPr>
      <w:bookmarkStart w:name="_Toc427752816" w:id="11"/>
      <w:r w:rsidRPr="00FF5BF1">
        <w:t>Use of Improved Information Technology and Burden Reduction</w:t>
      </w:r>
      <w:bookmarkEnd w:id="11"/>
    </w:p>
    <w:p w:rsidRPr="00DC210B" w:rsidR="00692DEB" w:rsidP="007B7C44" w:rsidRDefault="00EA3A4A" w14:paraId="4BDAB8D2" w14:textId="09A5FC87">
      <w:pPr>
        <w:ind w:left="360"/>
      </w:pPr>
      <w:r w:rsidRPr="00DC210B">
        <w:t>Data will be collected via</w:t>
      </w:r>
      <w:r w:rsidRPr="00DC210B" w:rsidR="00692DEB">
        <w:t xml:space="preserve"> </w:t>
      </w:r>
      <w:r w:rsidRPr="00DC210B" w:rsidR="00D35F8D">
        <w:t>online survey</w:t>
      </w:r>
      <w:r w:rsidRPr="00DC210B" w:rsidR="00692DEB">
        <w:t>. This method was chosen to reduce the overall burden on respondents</w:t>
      </w:r>
      <w:r w:rsidRPr="00DC210B" w:rsidR="00FF5BF1">
        <w:t xml:space="preserve"> by </w:t>
      </w:r>
      <w:r w:rsidRPr="00DC210B" w:rsidR="00125E32">
        <w:t>allowing respondents to complete the survey and submit their responses at a time and place of their choosing</w:t>
      </w:r>
      <w:r w:rsidRPr="00DC210B" w:rsidR="00692DEB">
        <w:t xml:space="preserve">. The </w:t>
      </w:r>
      <w:r w:rsidRPr="00DC210B" w:rsidR="002E2EDD">
        <w:t>data</w:t>
      </w:r>
      <w:r w:rsidRPr="00DC210B" w:rsidR="00692DEB">
        <w:t xml:space="preserve"> collection instrument was designed to collect the minimum information necessary for the purposes of this project (i.e., limited to </w:t>
      </w:r>
      <w:r w:rsidRPr="00DC210B" w:rsidR="007F6043">
        <w:t xml:space="preserve">45 </w:t>
      </w:r>
      <w:r w:rsidRPr="00DC210B" w:rsidR="00692DEB">
        <w:t>questions).</w:t>
      </w:r>
    </w:p>
    <w:p w:rsidR="00383542" w:rsidP="006A09E0" w:rsidRDefault="00383542" w14:paraId="37A685F8" w14:textId="77777777">
      <w:pPr>
        <w:ind w:left="0"/>
      </w:pPr>
    </w:p>
    <w:p w:rsidRPr="00D42A92" w:rsidR="00B47055" w:rsidP="00692DEB" w:rsidRDefault="00B47055" w14:paraId="0A6E5696" w14:textId="77777777">
      <w:pPr>
        <w:pStyle w:val="Heading4"/>
      </w:pPr>
      <w:bookmarkStart w:name="_Toc427752817" w:id="12"/>
      <w:r w:rsidRPr="00D42A92">
        <w:t>Efforts to Identify Duplication and Use of Similar Information</w:t>
      </w:r>
      <w:bookmarkEnd w:id="12"/>
    </w:p>
    <w:p w:rsidRPr="00DC210B" w:rsidR="00BD4599" w:rsidP="00847FC6" w:rsidRDefault="007C3085" w14:paraId="01FA416C" w14:textId="289C9134">
      <w:pPr>
        <w:ind w:left="360"/>
        <w:rPr>
          <w:rFonts w:cs="Times New Roman"/>
        </w:rPr>
      </w:pPr>
      <w:r w:rsidRPr="00DC210B">
        <w:rPr>
          <w:rFonts w:cs="Times New Roman"/>
        </w:rPr>
        <w:t>M</w:t>
      </w:r>
      <w:r w:rsidRPr="00DC210B" w:rsidR="00106D66">
        <w:rPr>
          <w:rFonts w:cs="Times New Roman"/>
        </w:rPr>
        <w:t xml:space="preserve">any </w:t>
      </w:r>
      <w:r w:rsidRPr="00DC210B">
        <w:rPr>
          <w:rFonts w:cs="Times New Roman"/>
        </w:rPr>
        <w:t xml:space="preserve">existing NGS technical and guidance </w:t>
      </w:r>
      <w:r w:rsidRPr="00DC210B" w:rsidR="00106D66">
        <w:rPr>
          <w:rFonts w:cs="Times New Roman"/>
        </w:rPr>
        <w:t xml:space="preserve">documents </w:t>
      </w:r>
      <w:r w:rsidRPr="00DC210B">
        <w:rPr>
          <w:rFonts w:cs="Times New Roman"/>
        </w:rPr>
        <w:t>were developed</w:t>
      </w:r>
      <w:r w:rsidRPr="00DC210B" w:rsidR="00106D66">
        <w:rPr>
          <w:rFonts w:cs="Times New Roman"/>
        </w:rPr>
        <w:t xml:space="preserve"> for specific conditions and/or assays, few address the entire testing process. This lack of guidance </w:t>
      </w:r>
      <w:r w:rsidRPr="00DC210B" w:rsidR="00711220">
        <w:rPr>
          <w:rFonts w:cs="Times New Roman"/>
        </w:rPr>
        <w:t xml:space="preserve">for the NGS total testing process </w:t>
      </w:r>
      <w:r w:rsidRPr="00DC210B" w:rsidR="00106D66">
        <w:rPr>
          <w:rFonts w:cs="Times New Roman"/>
        </w:rPr>
        <w:t xml:space="preserve">was noted by </w:t>
      </w:r>
      <w:proofErr w:type="spellStart"/>
      <w:r w:rsidRPr="00DC210B" w:rsidR="00106D66">
        <w:rPr>
          <w:rFonts w:cs="Times New Roman"/>
        </w:rPr>
        <w:t>Santani</w:t>
      </w:r>
      <w:proofErr w:type="spellEnd"/>
      <w:r w:rsidRPr="00DC210B" w:rsidR="00106D66">
        <w:rPr>
          <w:rFonts w:cs="Times New Roman"/>
        </w:rPr>
        <w:t xml:space="preserve"> et al., as contributing to variability in how laboratories implement existing regulatory standards and was listed as a major factor in the development of step-by-step guidance for variant detection in heritable diseases. The importance of comprehensive documentation on the NGS total testing process is a major concern as improperly developed, executed, and/or validated processes and procedure could result in reporting of inaccurate results. Thus, even with these existing regulations and guidance documents, there has been a call for additional guidance documents and tools that ensure quality and accuracy for the entire NGS testing process</w:t>
      </w:r>
      <w:r w:rsidRPr="00DC210B" w:rsidR="00711220">
        <w:rPr>
          <w:rFonts w:cs="Times New Roman"/>
        </w:rPr>
        <w:t>.</w:t>
      </w:r>
      <w:r w:rsidRPr="00DC210B" w:rsidR="00847FC6">
        <w:rPr>
          <w:rFonts w:cs="Times New Roman"/>
        </w:rPr>
        <w:t xml:space="preserve"> </w:t>
      </w:r>
      <w:r w:rsidRPr="00DC210B" w:rsidR="005C6B9A">
        <w:t xml:space="preserve">APHL conducted a survey in 2018 that focused on </w:t>
      </w:r>
      <w:r w:rsidRPr="00DC210B" w:rsidR="00D6795F">
        <w:t>NGS,</w:t>
      </w:r>
      <w:r w:rsidRPr="00DC210B" w:rsidR="005C6B9A">
        <w:t xml:space="preserve"> but its primary purpose was technical information gathering and not</w:t>
      </w:r>
      <w:r w:rsidRPr="00DC210B" w:rsidR="0034006B">
        <w:t xml:space="preserve"> sequencing</w:t>
      </w:r>
      <w:r w:rsidRPr="00DC210B" w:rsidR="005C6B9A">
        <w:t xml:space="preserve"> quality or QMS. Member</w:t>
      </w:r>
      <w:r w:rsidRPr="00DC210B" w:rsidR="00D6795F">
        <w:t>s</w:t>
      </w:r>
      <w:r w:rsidRPr="00DC210B" w:rsidR="005C6B9A">
        <w:t xml:space="preserve"> of the NGS Quality Initiative reviewed </w:t>
      </w:r>
      <w:r w:rsidRPr="00DC210B" w:rsidR="0034006B">
        <w:t>prior</w:t>
      </w:r>
      <w:r w:rsidRPr="00DC210B" w:rsidR="005C6B9A">
        <w:t xml:space="preserve"> surveys and </w:t>
      </w:r>
      <w:r w:rsidRPr="00DC210B" w:rsidR="001C45B8">
        <w:lastRenderedPageBreak/>
        <w:t xml:space="preserve">confirmed that they were non-duplicative. </w:t>
      </w:r>
      <w:r w:rsidRPr="00DC210B" w:rsidR="00DB4E60">
        <w:t>A</w:t>
      </w:r>
      <w:r w:rsidRPr="00DC210B" w:rsidR="001C45B8">
        <w:t>dditionally, a</w:t>
      </w:r>
      <w:r w:rsidRPr="00DC210B" w:rsidR="00DB4E60">
        <w:t xml:space="preserve">n environmental scan, literature review, and search of OMB approved information collections </w:t>
      </w:r>
      <w:r w:rsidRPr="00DC210B" w:rsidR="001A5669">
        <w:t>available from the OMB/OIRA website (www.</w:t>
      </w:r>
      <w:r w:rsidRPr="00DC210B" w:rsidR="00DB4E60">
        <w:t>reginfo.gov</w:t>
      </w:r>
      <w:r w:rsidRPr="00DC210B" w:rsidR="001A5669">
        <w:t>)</w:t>
      </w:r>
      <w:r w:rsidRPr="00DC210B" w:rsidR="00DB4E60">
        <w:t xml:space="preserve"> did not identify duplicative work.</w:t>
      </w:r>
    </w:p>
    <w:p w:rsidR="00675F9A" w:rsidP="005D6F14" w:rsidRDefault="00675F9A" w14:paraId="0C4A7F31" w14:textId="77777777"/>
    <w:p w:rsidRPr="00B47055" w:rsidR="00B12F51" w:rsidP="00692DEB" w:rsidRDefault="00B47055" w14:paraId="20FE3792" w14:textId="77777777">
      <w:pPr>
        <w:pStyle w:val="Heading4"/>
      </w:pPr>
      <w:bookmarkStart w:name="_Toc427752818" w:id="13"/>
      <w:r w:rsidRPr="00B47055">
        <w:t>Impact on Small Businesses or Other Small Entities</w:t>
      </w:r>
      <w:bookmarkEnd w:id="13"/>
    </w:p>
    <w:p w:rsidR="00BD4599" w:rsidP="00383542" w:rsidRDefault="00D26A64" w14:paraId="53A69B6D" w14:textId="77777777">
      <w:pPr>
        <w:ind w:left="360"/>
      </w:pPr>
      <w:r>
        <w:t>N</w:t>
      </w:r>
      <w:r w:rsidR="00AF2252">
        <w:t xml:space="preserve">o small businesses will be involved in this </w:t>
      </w:r>
      <w:r w:rsidR="00157413">
        <w:t>information collection</w:t>
      </w:r>
      <w:r>
        <w:t>.</w:t>
      </w:r>
    </w:p>
    <w:p w:rsidRPr="00D95FBF" w:rsidR="00675F9A" w:rsidP="00383542" w:rsidRDefault="00675F9A" w14:paraId="20C77422" w14:textId="77777777">
      <w:pPr>
        <w:ind w:left="0"/>
      </w:pPr>
    </w:p>
    <w:p w:rsidRPr="00B47055" w:rsidR="00B12F51" w:rsidP="00692DEB" w:rsidRDefault="00B47055" w14:paraId="1EBEF96C" w14:textId="77777777">
      <w:pPr>
        <w:pStyle w:val="Heading4"/>
      </w:pPr>
      <w:bookmarkStart w:name="_Toc427752819" w:id="14"/>
      <w:r w:rsidRPr="00B47055">
        <w:t xml:space="preserve">Consequences of Collecting the Information Less Frequently </w:t>
      </w:r>
      <w:r w:rsidRPr="00B47055" w:rsidR="00D95FBF">
        <w:t xml:space="preserve">  </w:t>
      </w:r>
      <w:bookmarkEnd w:id="14"/>
      <w:r w:rsidRPr="00B47055" w:rsidR="00D95FBF">
        <w:t xml:space="preserve"> </w:t>
      </w:r>
    </w:p>
    <w:p w:rsidRPr="00DC210B" w:rsidR="000058E0" w:rsidP="007B7C44" w:rsidRDefault="000058E0" w14:paraId="1F735923" w14:textId="77777777">
      <w:pPr>
        <w:ind w:left="360"/>
      </w:pPr>
      <w:bookmarkStart w:name="_Hlk28677337" w:id="15"/>
      <w:r w:rsidRPr="00DC210B">
        <w:t xml:space="preserve">This request is for a </w:t>
      </w:r>
      <w:proofErr w:type="gramStart"/>
      <w:r w:rsidRPr="00DC210B">
        <w:t>one time</w:t>
      </w:r>
      <w:proofErr w:type="gramEnd"/>
      <w:r w:rsidRPr="00DC210B">
        <w:t xml:space="preserve"> </w:t>
      </w:r>
      <w:r w:rsidRPr="00DC210B" w:rsidR="005212E5">
        <w:t>data</w:t>
      </w:r>
      <w:r w:rsidRPr="00DC210B">
        <w:t xml:space="preserve"> collection.  There are no legal obstacles to reduce the burden. If no data are collected, CDC will be unable to:</w:t>
      </w:r>
    </w:p>
    <w:bookmarkEnd w:id="15"/>
    <w:p w:rsidRPr="00DC210B" w:rsidR="005D126D" w:rsidP="005D126D" w:rsidRDefault="001C45B8" w14:paraId="286C4D22" w14:textId="6097E79E">
      <w:pPr>
        <w:numPr>
          <w:ilvl w:val="0"/>
          <w:numId w:val="6"/>
        </w:numPr>
        <w:contextualSpacing/>
        <w:rPr>
          <w:rFonts w:ascii="Cambria" w:hAnsi="Cambria" w:eastAsia="Times New Roman" w:cs="Times New Roman"/>
        </w:rPr>
      </w:pPr>
      <w:r w:rsidRPr="00DC210B">
        <w:rPr>
          <w:rFonts w:ascii="Cambria" w:hAnsi="Cambria" w:eastAsia="Times New Roman" w:cs="Times New Roman"/>
        </w:rPr>
        <w:t>U</w:t>
      </w:r>
      <w:r w:rsidRPr="00DC210B" w:rsidR="00455BF6">
        <w:rPr>
          <w:rFonts w:ascii="Cambria" w:hAnsi="Cambria" w:eastAsia="Times New Roman" w:cs="Times New Roman"/>
        </w:rPr>
        <w:t>nderstand</w:t>
      </w:r>
      <w:r w:rsidRPr="00DC210B" w:rsidR="00DB3BC7">
        <w:rPr>
          <w:rFonts w:ascii="Cambria" w:hAnsi="Cambria" w:eastAsia="Times New Roman" w:cs="Times New Roman"/>
        </w:rPr>
        <w:t xml:space="preserve"> </w:t>
      </w:r>
      <w:r w:rsidRPr="00DC210B" w:rsidR="005D126D">
        <w:rPr>
          <w:rFonts w:ascii="Cambria" w:hAnsi="Cambria" w:eastAsia="Times New Roman" w:cs="Times New Roman"/>
        </w:rPr>
        <w:t xml:space="preserve">the </w:t>
      </w:r>
      <w:r w:rsidRPr="00DC210B">
        <w:rPr>
          <w:rFonts w:ascii="Cambria" w:hAnsi="Cambria" w:eastAsia="Times New Roman" w:cs="Times New Roman"/>
        </w:rPr>
        <w:t xml:space="preserve">full </w:t>
      </w:r>
      <w:r w:rsidRPr="00DC210B" w:rsidR="005D126D">
        <w:rPr>
          <w:rFonts w:ascii="Cambria" w:hAnsi="Cambria" w:eastAsia="Times New Roman" w:cs="Times New Roman"/>
        </w:rPr>
        <w:t xml:space="preserve">landscape of </w:t>
      </w:r>
      <w:r w:rsidRPr="00DC210B" w:rsidR="00455BF6">
        <w:rPr>
          <w:rFonts w:ascii="Cambria" w:hAnsi="Cambria" w:eastAsia="Times New Roman" w:cs="Times New Roman"/>
        </w:rPr>
        <w:t xml:space="preserve">use of NGS technologies, the existing QMS practices and resources, and the </w:t>
      </w:r>
      <w:r w:rsidRPr="00DC210B" w:rsidR="005D126D">
        <w:rPr>
          <w:rFonts w:ascii="Cambria" w:hAnsi="Cambria" w:eastAsia="Times New Roman" w:cs="Times New Roman"/>
        </w:rPr>
        <w:t xml:space="preserve">barriers to </w:t>
      </w:r>
      <w:r w:rsidRPr="00DC210B" w:rsidR="00455BF6">
        <w:rPr>
          <w:rFonts w:ascii="Cambria" w:hAnsi="Cambria" w:eastAsia="Times New Roman" w:cs="Times New Roman"/>
        </w:rPr>
        <w:t xml:space="preserve">QMS </w:t>
      </w:r>
      <w:r w:rsidRPr="00DC210B" w:rsidR="005D126D">
        <w:rPr>
          <w:rFonts w:ascii="Cambria" w:hAnsi="Cambria" w:eastAsia="Times New Roman" w:cs="Times New Roman"/>
        </w:rPr>
        <w:t>implement</w:t>
      </w:r>
      <w:r w:rsidRPr="00DC210B" w:rsidR="00455BF6">
        <w:rPr>
          <w:rFonts w:ascii="Cambria" w:hAnsi="Cambria" w:eastAsia="Times New Roman" w:cs="Times New Roman"/>
        </w:rPr>
        <w:t>ation</w:t>
      </w:r>
      <w:r w:rsidRPr="00DC210B" w:rsidR="005D126D">
        <w:rPr>
          <w:rFonts w:ascii="Cambria" w:hAnsi="Cambria" w:eastAsia="Times New Roman" w:cs="Times New Roman"/>
        </w:rPr>
        <w:t>.</w:t>
      </w:r>
    </w:p>
    <w:p w:rsidRPr="00DC210B" w:rsidR="008C59E7" w:rsidP="005D126D" w:rsidRDefault="001C45B8" w14:paraId="21A01602" w14:textId="6626AAE3">
      <w:pPr>
        <w:numPr>
          <w:ilvl w:val="0"/>
          <w:numId w:val="6"/>
        </w:numPr>
        <w:contextualSpacing/>
        <w:rPr>
          <w:rFonts w:ascii="Cambria" w:hAnsi="Cambria" w:eastAsia="Times New Roman" w:cs="Times New Roman"/>
        </w:rPr>
      </w:pPr>
      <w:r w:rsidRPr="00DC210B">
        <w:rPr>
          <w:rFonts w:ascii="Cambria" w:hAnsi="Cambria" w:eastAsia="Times New Roman" w:cs="Times New Roman"/>
        </w:rPr>
        <w:t>D</w:t>
      </w:r>
      <w:r w:rsidRPr="00DC210B" w:rsidR="00455BF6">
        <w:rPr>
          <w:rFonts w:ascii="Cambria" w:hAnsi="Cambria" w:eastAsia="Times New Roman" w:cs="Times New Roman"/>
        </w:rPr>
        <w:t>evelop</w:t>
      </w:r>
      <w:r w:rsidRPr="00DC210B">
        <w:rPr>
          <w:rFonts w:ascii="Cambria" w:hAnsi="Cambria" w:eastAsia="Times New Roman" w:cs="Times New Roman"/>
        </w:rPr>
        <w:t xml:space="preserve">, in collaboration with key partners, </w:t>
      </w:r>
      <w:r w:rsidRPr="00DC210B" w:rsidR="00455BF6">
        <w:rPr>
          <w:rFonts w:ascii="Cambria" w:hAnsi="Cambria" w:eastAsia="Times New Roman" w:cs="Times New Roman"/>
        </w:rPr>
        <w:t xml:space="preserve">timely resources and evidence-based approaches that help </w:t>
      </w:r>
      <w:r w:rsidRPr="00DC210B" w:rsidR="00347416">
        <w:rPr>
          <w:rFonts w:cs="Times New Roman"/>
        </w:rPr>
        <w:t>state, local, and territorial</w:t>
      </w:r>
      <w:r w:rsidRPr="00DC210B" w:rsidR="00455BF6">
        <w:rPr>
          <w:rFonts w:ascii="Cambria" w:hAnsi="Cambria" w:eastAsia="Times New Roman" w:cs="Times New Roman"/>
        </w:rPr>
        <w:t xml:space="preserve"> PHLs improve </w:t>
      </w:r>
      <w:r w:rsidRPr="00DC210B" w:rsidR="005D126D">
        <w:rPr>
          <w:rFonts w:ascii="Cambria" w:hAnsi="Cambria" w:eastAsia="Times New Roman" w:cs="Times New Roman"/>
        </w:rPr>
        <w:t>their NGS</w:t>
      </w:r>
      <w:r w:rsidRPr="00DC210B" w:rsidR="00455BF6">
        <w:rPr>
          <w:rFonts w:ascii="Cambria" w:hAnsi="Cambria" w:eastAsia="Times New Roman" w:cs="Times New Roman"/>
        </w:rPr>
        <w:t>-</w:t>
      </w:r>
      <w:r w:rsidRPr="00DC210B" w:rsidR="005D126D">
        <w:rPr>
          <w:rFonts w:ascii="Cambria" w:hAnsi="Cambria" w:eastAsia="Times New Roman" w:cs="Times New Roman"/>
        </w:rPr>
        <w:t>based tests.</w:t>
      </w:r>
    </w:p>
    <w:p w:rsidR="00BD4599" w:rsidP="00675F9A" w:rsidRDefault="00BD4599" w14:paraId="62D8C7B8" w14:textId="77777777">
      <w:pPr>
        <w:pStyle w:val="ListParagraph"/>
        <w:ind w:left="360"/>
        <w:rPr>
          <w:lang w:eastAsia="zh-CN"/>
        </w:rPr>
      </w:pPr>
    </w:p>
    <w:p w:rsidRPr="00B47055" w:rsidR="00B12F51" w:rsidP="00692DEB" w:rsidRDefault="00B47055" w14:paraId="3172BBF4" w14:textId="77777777">
      <w:pPr>
        <w:pStyle w:val="Heading4"/>
      </w:pPr>
      <w:bookmarkStart w:name="_Toc427752820" w:id="16"/>
      <w:r w:rsidRPr="00B47055">
        <w:t>Special Circumstances Relating to the Guidelines of 5 CFR 1320.5</w:t>
      </w:r>
      <w:bookmarkEnd w:id="16"/>
    </w:p>
    <w:p w:rsidR="00F52BCC" w:rsidP="007B7C44" w:rsidRDefault="00A809AA" w14:paraId="19A15EE1" w14:textId="77777777">
      <w:pPr>
        <w:ind w:left="360"/>
      </w:pPr>
      <w:r>
        <w:t xml:space="preserve">There are no special circumstances with this </w:t>
      </w:r>
      <w:r w:rsidR="002E2EDD">
        <w:t>data</w:t>
      </w:r>
      <w:r>
        <w:t xml:space="preserve"> collection package. </w:t>
      </w:r>
      <w:r w:rsidR="00835CA7">
        <w:t>This request fully complies with the regulation 5 CFR 1320.5</w:t>
      </w:r>
      <w:r w:rsidR="00D95FBF">
        <w:t xml:space="preserve"> and will be voluntary</w:t>
      </w:r>
      <w:r w:rsidR="00835CA7">
        <w:t>.</w:t>
      </w:r>
    </w:p>
    <w:p w:rsidR="00383542" w:rsidP="00383542" w:rsidRDefault="00383542" w14:paraId="42266593" w14:textId="77777777">
      <w:pPr>
        <w:ind w:left="0"/>
      </w:pPr>
    </w:p>
    <w:p w:rsidRPr="0088467A" w:rsidR="00B12F51" w:rsidP="00692DEB" w:rsidRDefault="0088467A" w14:paraId="5613A19A" w14:textId="77777777">
      <w:pPr>
        <w:pStyle w:val="Heading4"/>
      </w:pPr>
      <w:bookmarkStart w:name="_Toc427752821" w:id="17"/>
      <w:r w:rsidRPr="0088467A">
        <w:t>Comments in Response to the Federal Register Notice and Efforts to Consult Outside the Agency</w:t>
      </w:r>
      <w:bookmarkEnd w:id="17"/>
    </w:p>
    <w:p w:rsidRPr="00B8783F" w:rsidR="00A809AA" w:rsidP="007B7C44" w:rsidRDefault="00C768E5" w14:paraId="4A2B6BAF" w14:textId="77777777">
      <w:pPr>
        <w:ind w:left="360"/>
        <w:rPr>
          <w:color w:val="FF0000"/>
        </w:rPr>
      </w:pPr>
      <w:r>
        <w:t xml:space="preserve">This </w:t>
      </w:r>
      <w:r w:rsidR="002E2EDD">
        <w:t>data</w:t>
      </w:r>
      <w:r w:rsidR="00157413">
        <w:t xml:space="preserve"> collection</w:t>
      </w:r>
      <w:r>
        <w:t xml:space="preserve"> is being conducted using the Generic Information Collection mecha</w:t>
      </w:r>
      <w:r w:rsidR="00157413">
        <w:t xml:space="preserve">nism of the </w:t>
      </w:r>
      <w:r w:rsidR="00614CAE">
        <w:t>CSTLTS Generic</w:t>
      </w:r>
      <w:r w:rsidR="00925CD1">
        <w:t xml:space="preserve"> Information Collection Service</w:t>
      </w:r>
      <w:r>
        <w:t xml:space="preserve"> (</w:t>
      </w:r>
      <w:r w:rsidR="00614CAE">
        <w:t>CSTLTS Generic</w:t>
      </w:r>
      <w:r>
        <w:t xml:space="preserve">) – OMB No. 0920-0879. </w:t>
      </w:r>
      <w:r w:rsidRPr="00D21203" w:rsidR="00D21203">
        <w:t>A 60-day Federal Register Notice was published in the Federal Register on April 27, 2017, Vol. 82, No. 80, pp 19371-19373.  One non-substantive comment was received.  CDC sent forward the standard CDC response.</w:t>
      </w:r>
    </w:p>
    <w:p w:rsidRPr="00A809AA" w:rsidR="00A809AA" w:rsidP="00692DEB" w:rsidRDefault="00A809AA" w14:paraId="7ECEF123" w14:textId="77777777">
      <w:pPr>
        <w:ind w:left="0"/>
      </w:pPr>
    </w:p>
    <w:p w:rsidR="00A809AA" w:rsidP="007B7C44" w:rsidRDefault="00A809AA" w14:paraId="6405C060" w14:textId="77777777">
      <w:pPr>
        <w:ind w:left="360"/>
      </w:pPr>
      <w:r w:rsidRPr="00A809AA">
        <w:t xml:space="preserve">CDC partners with professional STLT organizations, such as the Association of State and Territorial Health Officials (ASTHO), the National Association of County and City Health Officials (NACCHO), and the National Association of Local Boards of Health (NALBOH) along with the National Center for Health Statistics (NCHS) to ensure that the collection requests under individual ICs are not in conflict with collections they have or will have in the field within the same timeframe.  </w:t>
      </w:r>
    </w:p>
    <w:p w:rsidRPr="00A809AA" w:rsidR="00675F9A" w:rsidP="007B7C44" w:rsidRDefault="00675F9A" w14:paraId="4BB21C09" w14:textId="77777777">
      <w:pPr>
        <w:ind w:left="360"/>
      </w:pPr>
    </w:p>
    <w:p w:rsidRPr="0088467A" w:rsidR="00B12F51" w:rsidP="00692DEB" w:rsidRDefault="0088467A" w14:paraId="5AA8F9DA" w14:textId="77777777">
      <w:pPr>
        <w:pStyle w:val="Heading4"/>
      </w:pPr>
      <w:bookmarkStart w:name="_Toc427752822" w:id="18"/>
      <w:r w:rsidRPr="0088467A">
        <w:t>Explanation of Any Payment or Gift to Respondents</w:t>
      </w:r>
      <w:bookmarkEnd w:id="18"/>
    </w:p>
    <w:p w:rsidR="00675F9A" w:rsidP="005212E5" w:rsidRDefault="00A809AA" w14:paraId="1F8617EF" w14:textId="77777777">
      <w:pPr>
        <w:ind w:left="360"/>
      </w:pPr>
      <w:r>
        <w:t>CDC will not provide p</w:t>
      </w:r>
      <w:r w:rsidR="00D26A64">
        <w:t>ayments or gifts to respondents.</w:t>
      </w:r>
    </w:p>
    <w:p w:rsidR="006A09E0" w:rsidP="005212E5" w:rsidRDefault="006A09E0" w14:paraId="7650E956" w14:textId="77777777">
      <w:pPr>
        <w:ind w:left="360"/>
      </w:pPr>
    </w:p>
    <w:p w:rsidRPr="00D16E78" w:rsidR="00B12F51" w:rsidP="00692DEB" w:rsidRDefault="0088467A" w14:paraId="447E26AE" w14:textId="77777777">
      <w:pPr>
        <w:pStyle w:val="Heading4"/>
      </w:pPr>
      <w:r>
        <w:t xml:space="preserve"> </w:t>
      </w:r>
      <w:bookmarkStart w:name="_Toc427752823" w:id="19"/>
      <w:r w:rsidRPr="009D5927" w:rsidR="009D5927">
        <w:t>Protection of the Privacy and Confidentiality of Information Provided by Respondents</w:t>
      </w:r>
      <w:bookmarkEnd w:id="19"/>
    </w:p>
    <w:p w:rsidR="003C31C9" w:rsidP="006A09E0" w:rsidRDefault="003C31C9" w14:paraId="369EBB47" w14:textId="77777777">
      <w:pPr>
        <w:ind w:left="360"/>
      </w:pPr>
      <w:r w:rsidRPr="003C31C9">
        <w:t xml:space="preserve">The Privacy Act does not apply to this </w:t>
      </w:r>
      <w:r w:rsidR="002E2EDD">
        <w:t>data</w:t>
      </w:r>
      <w:r w:rsidR="00157413">
        <w:t xml:space="preserve"> </w:t>
      </w:r>
      <w:r w:rsidRPr="00040611" w:rsidR="00157413">
        <w:t>collection</w:t>
      </w:r>
      <w:r w:rsidRPr="00040611">
        <w:t xml:space="preserve">.  </w:t>
      </w:r>
      <w:r w:rsidRPr="00040611" w:rsidR="007F5776">
        <w:t xml:space="preserve">STLT governmental staff and / or delegates </w:t>
      </w:r>
      <w:r w:rsidRPr="00040611">
        <w:t>will be speaking from their official roles</w:t>
      </w:r>
      <w:r w:rsidR="00D06816">
        <w:t xml:space="preserve">.  </w:t>
      </w:r>
      <w:r w:rsidRPr="00040611">
        <w:t xml:space="preserve"> </w:t>
      </w:r>
    </w:p>
    <w:p w:rsidR="006A09E0" w:rsidP="006A09E0" w:rsidRDefault="006A09E0" w14:paraId="02835303" w14:textId="5C3F6163">
      <w:pPr>
        <w:ind w:left="360"/>
      </w:pPr>
    </w:p>
    <w:p w:rsidR="00C862EF" w:rsidP="004937C4" w:rsidRDefault="004937C4" w14:paraId="06880A54" w14:textId="517ED37C">
      <w:pPr>
        <w:ind w:left="360"/>
      </w:pPr>
      <w:r>
        <w:lastRenderedPageBreak/>
        <w:t>This Gen IC does not involve the collection of personally identifiable information</w:t>
      </w:r>
      <w:r w:rsidR="00E37C97">
        <w:t>.</w:t>
      </w:r>
      <w:r w:rsidR="00F81C00">
        <w:t xml:space="preserve"> </w:t>
      </w:r>
      <w:r w:rsidR="00E37C97">
        <w:t>R</w:t>
      </w:r>
      <w:r w:rsidR="00F81C00">
        <w:t>espondent</w:t>
      </w:r>
      <w:r w:rsidR="00DD3024">
        <w:t>’s</w:t>
      </w:r>
      <w:r w:rsidR="00F81C00">
        <w:t xml:space="preserve"> </w:t>
      </w:r>
      <w:r w:rsidR="00DD3024">
        <w:t>business</w:t>
      </w:r>
      <w:r w:rsidR="00F81C00">
        <w:t xml:space="preserve"> email</w:t>
      </w:r>
      <w:r w:rsidR="00DD3024">
        <w:t xml:space="preserve"> address </w:t>
      </w:r>
      <w:r w:rsidR="00E37C97">
        <w:t xml:space="preserve">will be collected for the sole </w:t>
      </w:r>
      <w:r w:rsidR="00DD3024">
        <w:t>purpose</w:t>
      </w:r>
      <w:r w:rsidR="00E37C97">
        <w:t xml:space="preserve"> </w:t>
      </w:r>
      <w:r w:rsidR="00DD3024">
        <w:t>of clarifying responses</w:t>
      </w:r>
      <w:r w:rsidR="00E37C97">
        <w:t xml:space="preserve"> if needed (</w:t>
      </w:r>
      <w:r w:rsidR="00DD3024">
        <w:t xml:space="preserve">e.g., </w:t>
      </w:r>
      <w:r w:rsidR="00B813E3">
        <w:t xml:space="preserve">clarify which and why </w:t>
      </w:r>
      <w:r w:rsidR="00DD3024">
        <w:t xml:space="preserve">datasets </w:t>
      </w:r>
      <w:r w:rsidR="00B813E3">
        <w:t>were selected for</w:t>
      </w:r>
      <w:r w:rsidR="00DD3024">
        <w:t xml:space="preserve"> process validation</w:t>
      </w:r>
      <w:r w:rsidR="00B813E3">
        <w:t xml:space="preserve"> and/or clarify partial responses in open-ended questions</w:t>
      </w:r>
      <w:r w:rsidR="00E37C97">
        <w:t>)</w:t>
      </w:r>
      <w:r w:rsidR="00DD3024">
        <w:t>.</w:t>
      </w:r>
      <w:r w:rsidR="00F81C00">
        <w:t xml:space="preserve"> Responses to th</w:t>
      </w:r>
      <w:r w:rsidR="002D55DB">
        <w:t>is</w:t>
      </w:r>
      <w:r w:rsidR="00F81C00">
        <w:t xml:space="preserve"> question</w:t>
      </w:r>
      <w:r w:rsidRPr="00DD3024" w:rsidR="00DD3024">
        <w:t xml:space="preserve"> </w:t>
      </w:r>
      <w:r w:rsidR="00DD3024">
        <w:t>will be exclusively retained by APHL,</w:t>
      </w:r>
      <w:r w:rsidR="00F81C00">
        <w:t xml:space="preserve"> will</w:t>
      </w:r>
      <w:r w:rsidR="00604F41">
        <w:t xml:space="preserve"> not be shared with CDC</w:t>
      </w:r>
      <w:r w:rsidR="00DD3024">
        <w:t>, and stored on secure, password protected servers that are accessible only to the</w:t>
      </w:r>
      <w:r w:rsidR="00560D1A">
        <w:t xml:space="preserve"> study team. All other data collected will be stripped of any identifiers by APHL prior to sharing with CDC.</w:t>
      </w:r>
    </w:p>
    <w:p w:rsidRPr="003C31C9" w:rsidR="00BE1D4B" w:rsidP="004937C4" w:rsidRDefault="00BE1D4B" w14:paraId="016178B5" w14:textId="77777777">
      <w:pPr>
        <w:ind w:left="360"/>
      </w:pPr>
    </w:p>
    <w:p w:rsidRPr="0088467A" w:rsidR="00B12F51" w:rsidP="00692DEB" w:rsidRDefault="009D5927" w14:paraId="492FDC6B" w14:textId="77777777">
      <w:pPr>
        <w:pStyle w:val="Heading4"/>
      </w:pPr>
      <w:bookmarkStart w:name="_Toc427752824" w:id="20"/>
      <w:r w:rsidRPr="009D5927">
        <w:t>Institutional Review Board (IRB) and Justification for Sensitive Questions</w:t>
      </w:r>
      <w:bookmarkEnd w:id="20"/>
    </w:p>
    <w:p w:rsidR="002A1CF5" w:rsidP="002A1CF5" w:rsidRDefault="003C31C9" w14:paraId="4C27BF0D" w14:textId="77777777">
      <w:pPr>
        <w:ind w:left="360"/>
      </w:pPr>
      <w:r>
        <w:t>No information will be collected</w:t>
      </w:r>
      <w:r w:rsidR="00616090">
        <w:t xml:space="preserve"> that are of personal or sensitive nature</w:t>
      </w:r>
      <w:r w:rsidR="00D26A64">
        <w:t>.</w:t>
      </w:r>
      <w:r w:rsidRPr="002A1CF5" w:rsidR="002A1CF5">
        <w:t xml:space="preserve"> </w:t>
      </w:r>
      <w:r w:rsidRPr="003C31C9" w:rsidR="002A1CF5">
        <w:t xml:space="preserve">This </w:t>
      </w:r>
      <w:r w:rsidR="002A1CF5">
        <w:t>data collection</w:t>
      </w:r>
      <w:r w:rsidRPr="003C31C9" w:rsidR="002A1CF5">
        <w:t xml:space="preserve"> is not research involving human subjects.</w:t>
      </w:r>
    </w:p>
    <w:p w:rsidR="00F52BCC" w:rsidP="008B65FF" w:rsidRDefault="00F52BCC" w14:paraId="2BD928D2" w14:textId="77777777">
      <w:pPr>
        <w:ind w:left="360"/>
      </w:pPr>
    </w:p>
    <w:p w:rsidR="0034006B" w:rsidP="0034006B" w:rsidRDefault="0088467A" w14:paraId="30AEF4F8" w14:textId="049DE43D">
      <w:pPr>
        <w:pStyle w:val="Heading4"/>
      </w:pPr>
      <w:bookmarkStart w:name="_Toc427752825" w:id="21"/>
      <w:r w:rsidRPr="0088467A">
        <w:t>Estimates of Annualized Burden Hours and Costs</w:t>
      </w:r>
      <w:bookmarkStart w:name="_Hlk37853086" w:id="22"/>
      <w:bookmarkEnd w:id="21"/>
      <w:r w:rsidR="00100B4C">
        <w:t xml:space="preserve"> </w:t>
      </w:r>
    </w:p>
    <w:p w:rsidRPr="00DC210B" w:rsidR="0034006B" w:rsidP="0034006B" w:rsidRDefault="0034006B" w14:paraId="42F89760" w14:textId="44D6CDC9">
      <w:pPr>
        <w:ind w:left="360"/>
      </w:pPr>
      <w:bookmarkStart w:name="_Hlk37923381" w:id="23"/>
      <w:bookmarkEnd w:id="22"/>
      <w:r w:rsidRPr="00DC210B">
        <w:t xml:space="preserve">The estimate for burden hours is based on a pilot test of the data collection instrument by two public health professionals. In the pilot test, the average time to complete the instrument including time for reviewing instructions, gathering needed information and completing the instrument, was approximately </w:t>
      </w:r>
      <w:bookmarkStart w:name="_Hlk37923359" w:id="24"/>
      <w:r w:rsidRPr="00DC210B">
        <w:t>39 minutes (range: 38 – 40). For the purposes of estimating burden hours, the upper limit of this range (i.e., 40 minutes) is used.</w:t>
      </w:r>
      <w:bookmarkEnd w:id="23"/>
      <w:bookmarkEnd w:id="24"/>
    </w:p>
    <w:p w:rsidR="0034006B" w:rsidP="008B65FF" w:rsidRDefault="0034006B" w14:paraId="4C0D2EF1" w14:textId="77777777">
      <w:pPr>
        <w:ind w:left="360"/>
      </w:pPr>
    </w:p>
    <w:p w:rsidRPr="00C35FEF" w:rsidR="00BB090C" w:rsidP="008B65FF" w:rsidRDefault="008C408E" w14:paraId="1B321F69" w14:textId="19FF1DC9">
      <w:pPr>
        <w:ind w:left="360"/>
      </w:pPr>
      <w:r w:rsidRPr="00C35FEF">
        <w:t>Estimates for the average hourly wage for respondents are based on the Department of Labor (DOL) Bureau of Labor Statisti</w:t>
      </w:r>
      <w:r w:rsidRPr="00C35FEF" w:rsidR="008F3D10">
        <w:t xml:space="preserve">cs for occupational employment </w:t>
      </w:r>
      <w:r w:rsidRPr="00C35FEF">
        <w:t xml:space="preserve">for </w:t>
      </w:r>
      <w:bookmarkStart w:name="_Hlk36710025" w:id="25"/>
      <w:r w:rsidRPr="00C35FEF" w:rsidR="00CA039B">
        <w:t>medical and diagnostic laboratory directors and managers</w:t>
      </w:r>
      <w:r w:rsidRPr="00C35FEF">
        <w:t xml:space="preserve"> </w:t>
      </w:r>
      <w:bookmarkEnd w:id="25"/>
      <w:r w:rsidRPr="00C35FEF" w:rsidR="00CA039B">
        <w:t>(</w:t>
      </w:r>
      <w:hyperlink w:history="1" r:id="rId13">
        <w:r w:rsidRPr="00C35FEF" w:rsidR="00CA039B">
          <w:rPr>
            <w:rStyle w:val="Hyperlink"/>
            <w:color w:val="auto"/>
          </w:rPr>
          <w:t>http://www.bls.gov/oes/current/oes_nat.htm</w:t>
        </w:r>
      </w:hyperlink>
      <w:r w:rsidRPr="00C35FEF" w:rsidR="00CA039B">
        <w:t>)</w:t>
      </w:r>
      <w:r w:rsidRPr="00C35FEF">
        <w:t xml:space="preserve">.  </w:t>
      </w:r>
      <w:r w:rsidRPr="00C35FEF" w:rsidR="000058E0">
        <w:t xml:space="preserve">Based on DOL data, an average hourly wage of </w:t>
      </w:r>
      <w:r w:rsidRPr="00C35FEF" w:rsidR="008C59E7">
        <w:t>$</w:t>
      </w:r>
      <w:r w:rsidRPr="00C35FEF" w:rsidR="00CA039B">
        <w:t>54.68 (PHL directors</w:t>
      </w:r>
      <w:r w:rsidRPr="00C35FEF" w:rsidR="008613B5">
        <w:t xml:space="preserve">, occupational code 11-9111) </w:t>
      </w:r>
      <w:r w:rsidRPr="00C35FEF" w:rsidR="000058E0">
        <w:t xml:space="preserve">is estimated for all </w:t>
      </w:r>
      <w:r w:rsidRPr="00C35FEF" w:rsidR="00181846">
        <w:t xml:space="preserve">57 </w:t>
      </w:r>
      <w:r w:rsidRPr="00C35FEF" w:rsidR="000058E0">
        <w:t xml:space="preserve">respondents. </w:t>
      </w:r>
      <w:r w:rsidRPr="00C35FEF" w:rsidR="00B813E3">
        <w:t>To account for potential increases due to the COVID- 19 response, the hourly wage rate has been doubled to $109.36 to account for fringe benefits and overhead (</w:t>
      </w:r>
      <w:hyperlink w:history="1" r:id="rId14">
        <w:r w:rsidRPr="00C35FEF" w:rsidR="00B813E3">
          <w:rPr>
            <w:rStyle w:val="Hyperlink"/>
            <w:color w:val="auto"/>
          </w:rPr>
          <w:t>https://aspe.hhs.gov/pdf-report/guidelines-regulatory-impact-analysis</w:t>
        </w:r>
      </w:hyperlink>
      <w:r w:rsidRPr="00C35FEF" w:rsidR="00B813E3">
        <w:t xml:space="preserve">). Table A-12 shows estimated burden and cost information. </w:t>
      </w:r>
    </w:p>
    <w:p w:rsidR="00383542" w:rsidP="008B65FF" w:rsidRDefault="00383542" w14:paraId="6CEBB923" w14:textId="77777777">
      <w:pPr>
        <w:ind w:left="360"/>
      </w:pPr>
    </w:p>
    <w:p w:rsidRPr="00C35FEF" w:rsidR="00383542" w:rsidP="00383542" w:rsidRDefault="00383542" w14:paraId="2A2A642F" w14:textId="32835278">
      <w:pPr>
        <w:ind w:left="360"/>
      </w:pPr>
      <w:r w:rsidRPr="00C35FEF">
        <w:rPr>
          <w:rFonts w:ascii="Cambria" w:hAnsi="Cambria"/>
        </w:rPr>
        <w:t xml:space="preserve">There </w:t>
      </w:r>
      <w:r w:rsidRPr="00C35FEF" w:rsidR="00181846">
        <w:rPr>
          <w:rFonts w:ascii="Cambria" w:hAnsi="Cambria"/>
        </w:rPr>
        <w:t xml:space="preserve">will </w:t>
      </w:r>
      <w:r w:rsidRPr="00C35FEF" w:rsidR="001C45B8">
        <w:rPr>
          <w:rFonts w:ascii="Cambria" w:hAnsi="Cambria"/>
        </w:rPr>
        <w:t xml:space="preserve">be </w:t>
      </w:r>
      <w:r w:rsidRPr="00C35FEF" w:rsidR="00181846">
        <w:rPr>
          <w:rFonts w:ascii="Cambria" w:hAnsi="Cambria"/>
        </w:rPr>
        <w:t>a total of 57</w:t>
      </w:r>
      <w:r w:rsidRPr="00C35FEF">
        <w:rPr>
          <w:rFonts w:ascii="Cambria" w:hAnsi="Cambria"/>
        </w:rPr>
        <w:t xml:space="preserve"> respondents </w:t>
      </w:r>
      <w:r w:rsidRPr="00C35FEF" w:rsidR="00181846">
        <w:rPr>
          <w:rFonts w:ascii="Cambria" w:hAnsi="Cambria"/>
        </w:rPr>
        <w:t>and</w:t>
      </w:r>
      <w:r w:rsidRPr="00C35FEF">
        <w:rPr>
          <w:rFonts w:ascii="Cambria" w:hAnsi="Cambria"/>
        </w:rPr>
        <w:t xml:space="preserve"> </w:t>
      </w:r>
      <w:r w:rsidRPr="00C35FEF" w:rsidR="00E37FA8">
        <w:rPr>
          <w:rFonts w:ascii="Cambria" w:hAnsi="Cambria"/>
        </w:rPr>
        <w:t>57</w:t>
      </w:r>
      <w:r w:rsidRPr="00C35FEF">
        <w:rPr>
          <w:rFonts w:ascii="Cambria" w:hAnsi="Cambria"/>
        </w:rPr>
        <w:t xml:space="preserve"> responses.</w:t>
      </w:r>
    </w:p>
    <w:p w:rsidR="005A59E5" w:rsidP="00692DEB" w:rsidRDefault="005A59E5" w14:paraId="37522B47" w14:textId="77777777">
      <w:pPr>
        <w:ind w:left="0"/>
      </w:pPr>
    </w:p>
    <w:p w:rsidR="00E41812" w:rsidP="006A09E0" w:rsidRDefault="005A59E5" w14:paraId="66531237" w14:textId="77777777">
      <w:pPr>
        <w:pStyle w:val="CommentText"/>
        <w:ind w:left="360"/>
      </w:pPr>
      <w:r w:rsidRPr="008E0683">
        <w:rPr>
          <w:b/>
          <w:u w:val="single"/>
        </w:rPr>
        <w:t>Table A-12</w:t>
      </w:r>
      <w:r w:rsidRPr="008E0683">
        <w:rPr>
          <w:b/>
        </w:rPr>
        <w:t>:</w:t>
      </w:r>
      <w:r w:rsidRPr="003C31C9">
        <w:t xml:space="preserve"> </w:t>
      </w:r>
      <w:r>
        <w:t>Estimated</w:t>
      </w:r>
      <w:r w:rsidRPr="003C31C9">
        <w:t xml:space="preserve"> </w:t>
      </w:r>
      <w:r>
        <w:t>A</w:t>
      </w:r>
      <w:r w:rsidRPr="003C31C9">
        <w:t xml:space="preserve">nnualized </w:t>
      </w:r>
      <w:r>
        <w:t>Burden Hours and Costs to Respondents</w:t>
      </w:r>
    </w:p>
    <w:p w:rsidR="005A59E5" w:rsidP="008B65FF" w:rsidRDefault="005A59E5" w14:paraId="1BEEB681" w14:textId="77777777">
      <w:pPr>
        <w:pStyle w:val="ListParagraph"/>
        <w:ind w:left="360"/>
      </w:pPr>
    </w:p>
    <w:tbl>
      <w:tblPr>
        <w:tblW w:w="10308" w:type="dxa"/>
        <w:tblInd w:w="3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350"/>
        <w:gridCol w:w="1350"/>
        <w:gridCol w:w="1440"/>
        <w:gridCol w:w="1350"/>
        <w:gridCol w:w="1350"/>
        <w:gridCol w:w="990"/>
        <w:gridCol w:w="1128"/>
        <w:gridCol w:w="1350"/>
      </w:tblGrid>
      <w:tr w:rsidRPr="006F6856" w:rsidR="0043229B" w:rsidTr="006A09E0" w14:paraId="3E367B6E" w14:textId="77777777">
        <w:trPr>
          <w:trHeight w:val="1493"/>
        </w:trPr>
        <w:tc>
          <w:tcPr>
            <w:tcW w:w="1350" w:type="dxa"/>
            <w:shd w:val="clear" w:color="auto" w:fill="D9D9D9" w:themeFill="background1" w:themeFillShade="D9"/>
          </w:tcPr>
          <w:p w:rsidRPr="00E647FB" w:rsidR="003B2200" w:rsidP="000058E0" w:rsidRDefault="002E2EDD" w14:paraId="2FDC2345" w14:textId="77777777">
            <w:pPr>
              <w:ind w:left="-18"/>
              <w:rPr>
                <w:b/>
                <w:sz w:val="20"/>
                <w:szCs w:val="20"/>
              </w:rPr>
            </w:pPr>
            <w:r>
              <w:rPr>
                <w:b/>
                <w:sz w:val="20"/>
                <w:szCs w:val="20"/>
              </w:rPr>
              <w:t>Data</w:t>
            </w:r>
            <w:r w:rsidRPr="00E647FB" w:rsidR="00157413">
              <w:rPr>
                <w:b/>
                <w:sz w:val="20"/>
                <w:szCs w:val="20"/>
              </w:rPr>
              <w:t xml:space="preserve"> collection</w:t>
            </w:r>
            <w:r w:rsidRPr="00E647FB" w:rsidR="003B2200">
              <w:rPr>
                <w:b/>
                <w:sz w:val="20"/>
                <w:szCs w:val="20"/>
              </w:rPr>
              <w:t xml:space="preserve"> Instrument: Form Name</w:t>
            </w:r>
          </w:p>
        </w:tc>
        <w:tc>
          <w:tcPr>
            <w:tcW w:w="1350" w:type="dxa"/>
            <w:shd w:val="clear" w:color="auto" w:fill="D9D9D9" w:themeFill="background1" w:themeFillShade="D9"/>
            <w:vAlign w:val="center"/>
          </w:tcPr>
          <w:p w:rsidRPr="00E647FB" w:rsidR="003B2200" w:rsidP="000058E0" w:rsidRDefault="003B2200" w14:paraId="2B41CE95" w14:textId="77777777">
            <w:pPr>
              <w:ind w:left="-18"/>
              <w:rPr>
                <w:b/>
                <w:sz w:val="20"/>
                <w:szCs w:val="20"/>
              </w:rPr>
            </w:pPr>
            <w:r w:rsidRPr="00E647FB">
              <w:rPr>
                <w:b/>
                <w:sz w:val="20"/>
                <w:szCs w:val="20"/>
              </w:rPr>
              <w:t>Type of Respondent</w:t>
            </w:r>
          </w:p>
        </w:tc>
        <w:tc>
          <w:tcPr>
            <w:tcW w:w="1440" w:type="dxa"/>
            <w:shd w:val="clear" w:color="auto" w:fill="D9D9D9" w:themeFill="background1" w:themeFillShade="D9"/>
            <w:vAlign w:val="center"/>
          </w:tcPr>
          <w:p w:rsidRPr="00E647FB" w:rsidR="003B2200" w:rsidP="000058E0" w:rsidRDefault="003B2200" w14:paraId="169EECAB" w14:textId="77777777">
            <w:pPr>
              <w:ind w:left="-18"/>
              <w:rPr>
                <w:b/>
                <w:sz w:val="20"/>
                <w:szCs w:val="20"/>
              </w:rPr>
            </w:pPr>
            <w:r w:rsidRPr="00E647FB">
              <w:rPr>
                <w:b/>
                <w:sz w:val="20"/>
                <w:szCs w:val="20"/>
              </w:rPr>
              <w:t>No. of Respondents</w:t>
            </w:r>
          </w:p>
        </w:tc>
        <w:tc>
          <w:tcPr>
            <w:tcW w:w="1350" w:type="dxa"/>
            <w:shd w:val="clear" w:color="auto" w:fill="D9D9D9" w:themeFill="background1" w:themeFillShade="D9"/>
            <w:vAlign w:val="center"/>
          </w:tcPr>
          <w:p w:rsidRPr="00E647FB" w:rsidR="003B2200" w:rsidP="000058E0" w:rsidRDefault="003B2200" w14:paraId="69EA1AFC" w14:textId="77777777">
            <w:pPr>
              <w:ind w:left="-18"/>
              <w:rPr>
                <w:b/>
                <w:sz w:val="20"/>
                <w:szCs w:val="20"/>
              </w:rPr>
            </w:pPr>
            <w:r w:rsidRPr="00E647FB">
              <w:rPr>
                <w:b/>
                <w:sz w:val="20"/>
                <w:szCs w:val="20"/>
              </w:rPr>
              <w:t>No. of Responses per Respondent</w:t>
            </w:r>
          </w:p>
        </w:tc>
        <w:tc>
          <w:tcPr>
            <w:tcW w:w="1350" w:type="dxa"/>
            <w:shd w:val="clear" w:color="auto" w:fill="D9D9D9" w:themeFill="background1" w:themeFillShade="D9"/>
            <w:vAlign w:val="center"/>
          </w:tcPr>
          <w:p w:rsidRPr="00E647FB" w:rsidR="003B2200" w:rsidP="000058E0" w:rsidRDefault="003B2200" w14:paraId="551A1E98" w14:textId="77777777">
            <w:pPr>
              <w:ind w:left="-18"/>
              <w:rPr>
                <w:b/>
                <w:sz w:val="20"/>
                <w:szCs w:val="20"/>
              </w:rPr>
            </w:pPr>
            <w:r w:rsidRPr="00E647FB">
              <w:rPr>
                <w:b/>
                <w:sz w:val="20"/>
                <w:szCs w:val="20"/>
              </w:rPr>
              <w:t>Average Burden per Response (in hours)</w:t>
            </w:r>
          </w:p>
        </w:tc>
        <w:tc>
          <w:tcPr>
            <w:tcW w:w="990" w:type="dxa"/>
            <w:shd w:val="clear" w:color="auto" w:fill="D9D9D9" w:themeFill="background1" w:themeFillShade="D9"/>
            <w:vAlign w:val="center"/>
          </w:tcPr>
          <w:p w:rsidRPr="00E647FB" w:rsidR="003B2200" w:rsidP="000058E0" w:rsidRDefault="003B2200" w14:paraId="6614A062" w14:textId="77777777">
            <w:pPr>
              <w:ind w:left="-18"/>
              <w:rPr>
                <w:b/>
                <w:sz w:val="20"/>
                <w:szCs w:val="20"/>
              </w:rPr>
            </w:pPr>
            <w:r w:rsidRPr="00E647FB">
              <w:rPr>
                <w:b/>
                <w:sz w:val="20"/>
                <w:szCs w:val="20"/>
              </w:rPr>
              <w:t>Total Burden Hours</w:t>
            </w:r>
          </w:p>
        </w:tc>
        <w:tc>
          <w:tcPr>
            <w:tcW w:w="1128" w:type="dxa"/>
            <w:shd w:val="clear" w:color="auto" w:fill="D9D9D9" w:themeFill="background1" w:themeFillShade="D9"/>
            <w:vAlign w:val="center"/>
          </w:tcPr>
          <w:p w:rsidRPr="00E647FB" w:rsidR="003B2200" w:rsidP="000058E0" w:rsidRDefault="003B2200" w14:paraId="4059B069" w14:textId="77777777">
            <w:pPr>
              <w:ind w:left="-18"/>
              <w:rPr>
                <w:b/>
                <w:sz w:val="20"/>
                <w:szCs w:val="20"/>
              </w:rPr>
            </w:pPr>
            <w:r w:rsidRPr="00E647FB">
              <w:rPr>
                <w:b/>
                <w:sz w:val="20"/>
                <w:szCs w:val="20"/>
              </w:rPr>
              <w:t>Hourly Wage Rate</w:t>
            </w:r>
          </w:p>
        </w:tc>
        <w:tc>
          <w:tcPr>
            <w:tcW w:w="1350" w:type="dxa"/>
            <w:shd w:val="clear" w:color="auto" w:fill="D9D9D9" w:themeFill="background1" w:themeFillShade="D9"/>
            <w:vAlign w:val="center"/>
          </w:tcPr>
          <w:p w:rsidRPr="00E647FB" w:rsidR="003B2200" w:rsidP="000058E0" w:rsidRDefault="003B2200" w14:paraId="4BD179B2" w14:textId="77777777">
            <w:pPr>
              <w:ind w:left="-18"/>
              <w:rPr>
                <w:b/>
                <w:sz w:val="20"/>
                <w:szCs w:val="20"/>
              </w:rPr>
            </w:pPr>
            <w:r w:rsidRPr="00E647FB">
              <w:rPr>
                <w:b/>
                <w:sz w:val="20"/>
                <w:szCs w:val="20"/>
              </w:rPr>
              <w:t>Total Respondent Costs</w:t>
            </w:r>
          </w:p>
        </w:tc>
      </w:tr>
      <w:tr w:rsidRPr="006F6856" w:rsidR="00471642" w:rsidTr="006A09E0" w14:paraId="79C0FCCB" w14:textId="77777777">
        <w:tc>
          <w:tcPr>
            <w:tcW w:w="1350" w:type="dxa"/>
          </w:tcPr>
          <w:p w:rsidRPr="00C35FEF" w:rsidR="00471642" w:rsidP="00471642" w:rsidRDefault="00093C14" w14:paraId="4B29F5AA" w14:textId="25214FEE">
            <w:pPr>
              <w:ind w:left="0"/>
              <w:rPr>
                <w:sz w:val="20"/>
                <w:szCs w:val="20"/>
              </w:rPr>
            </w:pPr>
            <w:r w:rsidRPr="00C35FEF">
              <w:rPr>
                <w:sz w:val="20"/>
                <w:szCs w:val="20"/>
              </w:rPr>
              <w:t>Online Survey Instrument</w:t>
            </w:r>
          </w:p>
        </w:tc>
        <w:tc>
          <w:tcPr>
            <w:tcW w:w="1350" w:type="dxa"/>
          </w:tcPr>
          <w:p w:rsidR="00C35FEF" w:rsidP="00C35FEF" w:rsidRDefault="00C35FEF" w14:paraId="2F9FE2F5" w14:textId="77777777">
            <w:pPr>
              <w:ind w:left="0"/>
              <w:jc w:val="center"/>
              <w:rPr>
                <w:sz w:val="20"/>
                <w:szCs w:val="20"/>
              </w:rPr>
            </w:pPr>
          </w:p>
          <w:p w:rsidRPr="00C35FEF" w:rsidR="00471642" w:rsidP="00C35FEF" w:rsidRDefault="008613B5" w14:paraId="23C25845" w14:textId="503580ED">
            <w:pPr>
              <w:ind w:left="0"/>
              <w:jc w:val="center"/>
              <w:rPr>
                <w:sz w:val="20"/>
                <w:szCs w:val="20"/>
              </w:rPr>
            </w:pPr>
            <w:r w:rsidRPr="00C35FEF">
              <w:rPr>
                <w:sz w:val="20"/>
                <w:szCs w:val="20"/>
              </w:rPr>
              <w:t>PHL Director</w:t>
            </w:r>
          </w:p>
        </w:tc>
        <w:tc>
          <w:tcPr>
            <w:tcW w:w="1440" w:type="dxa"/>
          </w:tcPr>
          <w:p w:rsidR="00C35FEF" w:rsidP="00C35FEF" w:rsidRDefault="00C35FEF" w14:paraId="63B1B4FC" w14:textId="77777777">
            <w:pPr>
              <w:ind w:left="0"/>
              <w:jc w:val="center"/>
              <w:rPr>
                <w:sz w:val="20"/>
                <w:szCs w:val="20"/>
              </w:rPr>
            </w:pPr>
          </w:p>
          <w:p w:rsidRPr="00C35FEF" w:rsidR="00471642" w:rsidP="00C35FEF" w:rsidRDefault="00E37FA8" w14:paraId="71C11CEA" w14:textId="23D2A932">
            <w:pPr>
              <w:ind w:left="0"/>
              <w:jc w:val="center"/>
              <w:rPr>
                <w:sz w:val="20"/>
                <w:szCs w:val="20"/>
              </w:rPr>
            </w:pPr>
            <w:r w:rsidRPr="00C35FEF">
              <w:rPr>
                <w:sz w:val="20"/>
                <w:szCs w:val="20"/>
              </w:rPr>
              <w:t>57</w:t>
            </w:r>
          </w:p>
        </w:tc>
        <w:tc>
          <w:tcPr>
            <w:tcW w:w="1350" w:type="dxa"/>
          </w:tcPr>
          <w:p w:rsidR="00C35FEF" w:rsidP="00C35FEF" w:rsidRDefault="00C35FEF" w14:paraId="173C2EED" w14:textId="77777777">
            <w:pPr>
              <w:ind w:left="0"/>
              <w:jc w:val="center"/>
              <w:rPr>
                <w:sz w:val="20"/>
                <w:szCs w:val="20"/>
              </w:rPr>
            </w:pPr>
          </w:p>
          <w:p w:rsidRPr="00C35FEF" w:rsidR="00471642" w:rsidP="00C35FEF" w:rsidRDefault="00471642" w14:paraId="187F32A6" w14:textId="463C6D5C">
            <w:pPr>
              <w:ind w:left="0"/>
              <w:jc w:val="center"/>
              <w:rPr>
                <w:sz w:val="20"/>
                <w:szCs w:val="20"/>
              </w:rPr>
            </w:pPr>
            <w:r w:rsidRPr="00C35FEF">
              <w:rPr>
                <w:sz w:val="20"/>
                <w:szCs w:val="20"/>
              </w:rPr>
              <w:t>1</w:t>
            </w:r>
          </w:p>
        </w:tc>
        <w:tc>
          <w:tcPr>
            <w:tcW w:w="1350" w:type="dxa"/>
          </w:tcPr>
          <w:p w:rsidR="00C35FEF" w:rsidP="00C35FEF" w:rsidRDefault="00C35FEF" w14:paraId="24A4B3F1" w14:textId="77777777">
            <w:pPr>
              <w:ind w:left="0"/>
              <w:jc w:val="center"/>
              <w:rPr>
                <w:sz w:val="20"/>
                <w:szCs w:val="20"/>
              </w:rPr>
            </w:pPr>
          </w:p>
          <w:p w:rsidRPr="00C35FEF" w:rsidR="00471642" w:rsidP="00C35FEF" w:rsidRDefault="00100B4C" w14:paraId="62C6C4AC" w14:textId="7AE0FF07">
            <w:pPr>
              <w:ind w:left="0"/>
              <w:jc w:val="center"/>
              <w:rPr>
                <w:sz w:val="20"/>
                <w:szCs w:val="20"/>
              </w:rPr>
            </w:pPr>
            <w:r w:rsidRPr="00C35FEF">
              <w:rPr>
                <w:sz w:val="20"/>
                <w:szCs w:val="20"/>
              </w:rPr>
              <w:t>40</w:t>
            </w:r>
            <w:r w:rsidRPr="00C35FEF" w:rsidR="00471642">
              <w:rPr>
                <w:sz w:val="20"/>
                <w:szCs w:val="20"/>
              </w:rPr>
              <w:t xml:space="preserve"> / 60</w:t>
            </w:r>
          </w:p>
        </w:tc>
        <w:tc>
          <w:tcPr>
            <w:tcW w:w="990" w:type="dxa"/>
          </w:tcPr>
          <w:p w:rsidR="00C35FEF" w:rsidP="00C35FEF" w:rsidRDefault="00C35FEF" w14:paraId="2ACD9697" w14:textId="77777777">
            <w:pPr>
              <w:ind w:left="0"/>
              <w:jc w:val="center"/>
              <w:rPr>
                <w:sz w:val="20"/>
                <w:szCs w:val="20"/>
              </w:rPr>
            </w:pPr>
          </w:p>
          <w:p w:rsidRPr="00C35FEF" w:rsidR="00471642" w:rsidP="00C35FEF" w:rsidRDefault="00604817" w14:paraId="7E73E76D" w14:textId="5D97FCE4">
            <w:pPr>
              <w:ind w:left="0"/>
              <w:jc w:val="center"/>
              <w:rPr>
                <w:sz w:val="20"/>
                <w:szCs w:val="20"/>
              </w:rPr>
            </w:pPr>
            <w:r w:rsidRPr="00C35FEF">
              <w:rPr>
                <w:sz w:val="20"/>
                <w:szCs w:val="20"/>
              </w:rPr>
              <w:t>38</w:t>
            </w:r>
          </w:p>
        </w:tc>
        <w:tc>
          <w:tcPr>
            <w:tcW w:w="1128" w:type="dxa"/>
          </w:tcPr>
          <w:p w:rsidR="00C35FEF" w:rsidP="00C35FEF" w:rsidRDefault="00C35FEF" w14:paraId="03590F81" w14:textId="77777777">
            <w:pPr>
              <w:ind w:left="0"/>
              <w:jc w:val="center"/>
              <w:rPr>
                <w:sz w:val="20"/>
                <w:szCs w:val="20"/>
              </w:rPr>
            </w:pPr>
          </w:p>
          <w:p w:rsidRPr="00C35FEF" w:rsidR="00471642" w:rsidP="00C35FEF" w:rsidRDefault="004F6AFA" w14:paraId="3F8244D9" w14:textId="2C16D794">
            <w:pPr>
              <w:ind w:left="0"/>
              <w:jc w:val="center"/>
              <w:rPr>
                <w:sz w:val="20"/>
                <w:szCs w:val="20"/>
              </w:rPr>
            </w:pPr>
            <w:r w:rsidRPr="00C35FEF">
              <w:rPr>
                <w:sz w:val="20"/>
                <w:szCs w:val="20"/>
              </w:rPr>
              <w:t>$</w:t>
            </w:r>
            <w:r w:rsidRPr="00C35FEF" w:rsidR="00B813E3">
              <w:rPr>
                <w:sz w:val="20"/>
                <w:szCs w:val="20"/>
              </w:rPr>
              <w:t>109</w:t>
            </w:r>
            <w:r w:rsidRPr="00C35FEF" w:rsidR="008613B5">
              <w:rPr>
                <w:sz w:val="20"/>
                <w:szCs w:val="20"/>
              </w:rPr>
              <w:t>.</w:t>
            </w:r>
            <w:r w:rsidRPr="00C35FEF" w:rsidR="00B813E3">
              <w:rPr>
                <w:sz w:val="20"/>
                <w:szCs w:val="20"/>
              </w:rPr>
              <w:t>36</w:t>
            </w:r>
          </w:p>
        </w:tc>
        <w:tc>
          <w:tcPr>
            <w:tcW w:w="1350" w:type="dxa"/>
          </w:tcPr>
          <w:p w:rsidR="00C35FEF" w:rsidP="00C35FEF" w:rsidRDefault="00C35FEF" w14:paraId="45DEAD74" w14:textId="77777777">
            <w:pPr>
              <w:ind w:left="0"/>
              <w:jc w:val="center"/>
              <w:rPr>
                <w:sz w:val="20"/>
                <w:szCs w:val="20"/>
              </w:rPr>
            </w:pPr>
          </w:p>
          <w:p w:rsidRPr="00C35FEF" w:rsidR="00471642" w:rsidP="00C35FEF" w:rsidRDefault="004F6AFA" w14:paraId="0398033D" w14:textId="0AB466F6">
            <w:pPr>
              <w:ind w:left="0"/>
              <w:jc w:val="center"/>
              <w:rPr>
                <w:sz w:val="20"/>
                <w:szCs w:val="20"/>
              </w:rPr>
            </w:pPr>
            <w:r w:rsidRPr="00C35FEF">
              <w:rPr>
                <w:sz w:val="20"/>
                <w:szCs w:val="20"/>
              </w:rPr>
              <w:t>$</w:t>
            </w:r>
            <w:r w:rsidRPr="00C35FEF" w:rsidR="00B813E3">
              <w:rPr>
                <w:sz w:val="20"/>
                <w:szCs w:val="20"/>
              </w:rPr>
              <w:t>4156</w:t>
            </w:r>
            <w:r w:rsidRPr="00C35FEF" w:rsidR="00960613">
              <w:rPr>
                <w:sz w:val="20"/>
                <w:szCs w:val="20"/>
              </w:rPr>
              <w:t>.00</w:t>
            </w:r>
          </w:p>
        </w:tc>
      </w:tr>
      <w:tr w:rsidRPr="006F6856" w:rsidR="0043229B" w:rsidTr="006A09E0" w14:paraId="724497C1" w14:textId="77777777">
        <w:trPr>
          <w:trHeight w:val="1072" w:hRule="exact"/>
        </w:trPr>
        <w:tc>
          <w:tcPr>
            <w:tcW w:w="1350" w:type="dxa"/>
          </w:tcPr>
          <w:p w:rsidRPr="00C35FEF" w:rsidR="003B2200" w:rsidP="000058E0" w:rsidRDefault="003B2200" w14:paraId="4C0969DA" w14:textId="77777777">
            <w:pPr>
              <w:ind w:left="0"/>
              <w:rPr>
                <w:b/>
                <w:sz w:val="20"/>
                <w:szCs w:val="20"/>
              </w:rPr>
            </w:pPr>
          </w:p>
        </w:tc>
        <w:tc>
          <w:tcPr>
            <w:tcW w:w="1350" w:type="dxa"/>
            <w:vAlign w:val="center"/>
          </w:tcPr>
          <w:p w:rsidRPr="00C35FEF" w:rsidR="003B2200" w:rsidP="000058E0" w:rsidRDefault="003B2200" w14:paraId="202EA491" w14:textId="77777777">
            <w:pPr>
              <w:ind w:left="0"/>
              <w:rPr>
                <w:b/>
                <w:sz w:val="20"/>
                <w:szCs w:val="20"/>
              </w:rPr>
            </w:pPr>
            <w:r w:rsidRPr="00C35FEF">
              <w:rPr>
                <w:b/>
                <w:sz w:val="20"/>
                <w:szCs w:val="20"/>
              </w:rPr>
              <w:t>TOTALS</w:t>
            </w:r>
          </w:p>
        </w:tc>
        <w:tc>
          <w:tcPr>
            <w:tcW w:w="1440" w:type="dxa"/>
            <w:vAlign w:val="center"/>
          </w:tcPr>
          <w:p w:rsidRPr="00C35FEF" w:rsidR="003B2200" w:rsidP="00C35FEF" w:rsidRDefault="00AA308E" w14:paraId="386C1662" w14:textId="5EAF22CD">
            <w:pPr>
              <w:ind w:left="0"/>
              <w:jc w:val="center"/>
              <w:rPr>
                <w:b/>
                <w:sz w:val="20"/>
                <w:szCs w:val="20"/>
              </w:rPr>
            </w:pPr>
            <w:r w:rsidRPr="00C35FEF">
              <w:rPr>
                <w:b/>
                <w:sz w:val="20"/>
                <w:szCs w:val="20"/>
              </w:rPr>
              <w:t>57</w:t>
            </w:r>
          </w:p>
        </w:tc>
        <w:tc>
          <w:tcPr>
            <w:tcW w:w="1350" w:type="dxa"/>
            <w:shd w:val="clear" w:color="auto" w:fill="auto"/>
            <w:vAlign w:val="center"/>
          </w:tcPr>
          <w:p w:rsidRPr="00C35FEF" w:rsidR="003B2200" w:rsidP="00C35FEF" w:rsidRDefault="00471642" w14:paraId="25A380EC" w14:textId="77777777">
            <w:pPr>
              <w:ind w:left="0"/>
              <w:jc w:val="center"/>
              <w:rPr>
                <w:b/>
                <w:sz w:val="20"/>
                <w:szCs w:val="20"/>
              </w:rPr>
            </w:pPr>
            <w:r w:rsidRPr="00C35FEF">
              <w:rPr>
                <w:b/>
                <w:sz w:val="20"/>
                <w:szCs w:val="20"/>
              </w:rPr>
              <w:t>1</w:t>
            </w:r>
          </w:p>
        </w:tc>
        <w:tc>
          <w:tcPr>
            <w:tcW w:w="1350" w:type="dxa"/>
            <w:shd w:val="clear" w:color="auto" w:fill="D9D9D9" w:themeFill="background1" w:themeFillShade="D9"/>
            <w:vAlign w:val="center"/>
          </w:tcPr>
          <w:p w:rsidRPr="00C35FEF" w:rsidR="003B2200" w:rsidP="00C35FEF" w:rsidRDefault="003B2200" w14:paraId="0C95B6FA" w14:textId="77777777">
            <w:pPr>
              <w:ind w:left="0"/>
              <w:jc w:val="center"/>
              <w:rPr>
                <w:b/>
                <w:sz w:val="20"/>
                <w:szCs w:val="20"/>
              </w:rPr>
            </w:pPr>
          </w:p>
        </w:tc>
        <w:tc>
          <w:tcPr>
            <w:tcW w:w="990" w:type="dxa"/>
            <w:vAlign w:val="center"/>
          </w:tcPr>
          <w:p w:rsidRPr="00C35FEF" w:rsidR="003B2200" w:rsidP="00C35FEF" w:rsidRDefault="0043171F" w14:paraId="6699551B" w14:textId="3EE1B3EC">
            <w:pPr>
              <w:ind w:left="0"/>
              <w:jc w:val="center"/>
              <w:rPr>
                <w:b/>
                <w:sz w:val="20"/>
                <w:szCs w:val="20"/>
              </w:rPr>
            </w:pPr>
            <w:r w:rsidRPr="00C35FEF">
              <w:rPr>
                <w:b/>
                <w:sz w:val="20"/>
                <w:szCs w:val="20"/>
              </w:rPr>
              <w:t>38</w:t>
            </w:r>
          </w:p>
        </w:tc>
        <w:tc>
          <w:tcPr>
            <w:tcW w:w="1128" w:type="dxa"/>
            <w:shd w:val="clear" w:color="auto" w:fill="D9D9D9" w:themeFill="background1" w:themeFillShade="D9"/>
            <w:vAlign w:val="center"/>
          </w:tcPr>
          <w:p w:rsidRPr="00C35FEF" w:rsidR="003B2200" w:rsidP="00C35FEF" w:rsidRDefault="003B2200" w14:paraId="2362E72B" w14:textId="77777777">
            <w:pPr>
              <w:ind w:left="0"/>
              <w:jc w:val="center"/>
              <w:rPr>
                <w:b/>
                <w:sz w:val="20"/>
                <w:szCs w:val="20"/>
              </w:rPr>
            </w:pPr>
          </w:p>
        </w:tc>
        <w:tc>
          <w:tcPr>
            <w:tcW w:w="1350" w:type="dxa"/>
            <w:vAlign w:val="center"/>
          </w:tcPr>
          <w:p w:rsidRPr="00C35FEF" w:rsidR="003B2200" w:rsidP="00C35FEF" w:rsidRDefault="004F6AFA" w14:paraId="244B27DA" w14:textId="3EC93551">
            <w:pPr>
              <w:ind w:left="0"/>
              <w:jc w:val="center"/>
              <w:rPr>
                <w:b/>
                <w:sz w:val="20"/>
                <w:szCs w:val="20"/>
              </w:rPr>
            </w:pPr>
            <w:r w:rsidRPr="00C35FEF">
              <w:rPr>
                <w:b/>
                <w:sz w:val="20"/>
                <w:szCs w:val="20"/>
              </w:rPr>
              <w:t>$</w:t>
            </w:r>
            <w:r w:rsidRPr="00C35FEF" w:rsidR="00B813E3">
              <w:rPr>
                <w:b/>
                <w:sz w:val="20"/>
                <w:szCs w:val="20"/>
              </w:rPr>
              <w:t>4156</w:t>
            </w:r>
            <w:r w:rsidRPr="00C35FEF" w:rsidR="00960613">
              <w:rPr>
                <w:b/>
                <w:sz w:val="20"/>
                <w:szCs w:val="20"/>
              </w:rPr>
              <w:t>.00</w:t>
            </w:r>
          </w:p>
        </w:tc>
      </w:tr>
    </w:tbl>
    <w:p w:rsidRPr="004F6AFA" w:rsidR="00130D45" w:rsidP="00383542" w:rsidRDefault="00130D45" w14:paraId="4C7EC4D8" w14:textId="77777777">
      <w:pPr>
        <w:ind w:left="0"/>
      </w:pPr>
      <w:bookmarkStart w:name="_Toc427752826" w:id="26"/>
    </w:p>
    <w:p w:rsidRPr="0088467A" w:rsidR="00B12F51" w:rsidP="00692DEB" w:rsidRDefault="0088467A" w14:paraId="36526484" w14:textId="77777777">
      <w:pPr>
        <w:pStyle w:val="Heading4"/>
      </w:pPr>
      <w:r w:rsidRPr="0088467A">
        <w:t>Estimates of Other Total Annual Cost Burden to Respondents or Record Keepers</w:t>
      </w:r>
      <w:bookmarkEnd w:id="26"/>
    </w:p>
    <w:p w:rsidRPr="00040611" w:rsidR="003C31C9" w:rsidP="008B65FF" w:rsidRDefault="003C31C9" w14:paraId="11E6F1D3" w14:textId="77777777">
      <w:pPr>
        <w:ind w:left="360"/>
      </w:pPr>
      <w:r w:rsidRPr="003C31C9">
        <w:t xml:space="preserve">There will be no </w:t>
      </w:r>
      <w:r w:rsidRPr="00040611">
        <w:t xml:space="preserve">direct costs to the respondents other than their time to participate in each </w:t>
      </w:r>
      <w:r w:rsidR="002E2EDD">
        <w:t>data</w:t>
      </w:r>
      <w:r w:rsidRPr="008C59E7" w:rsidR="00157413">
        <w:t xml:space="preserve"> collection</w:t>
      </w:r>
      <w:r w:rsidRPr="008C59E7">
        <w:t>.</w:t>
      </w:r>
    </w:p>
    <w:p w:rsidR="00383542" w:rsidP="00692DEB" w:rsidRDefault="00383542" w14:paraId="6C837C0E" w14:textId="77777777">
      <w:pPr>
        <w:ind w:left="0"/>
      </w:pPr>
    </w:p>
    <w:p w:rsidRPr="0088467A" w:rsidR="00B12F51" w:rsidP="00692DEB" w:rsidRDefault="0088467A" w14:paraId="0B3B05D2" w14:textId="77777777">
      <w:pPr>
        <w:pStyle w:val="Heading4"/>
      </w:pPr>
      <w:bookmarkStart w:name="_Toc427752827" w:id="27"/>
      <w:r w:rsidRPr="0088467A">
        <w:t>Annualized Cost to the Government</w:t>
      </w:r>
      <w:bookmarkEnd w:id="27"/>
      <w:r w:rsidR="00D75750">
        <w:t xml:space="preserve"> </w:t>
      </w:r>
    </w:p>
    <w:p w:rsidRPr="00A91C3A" w:rsidR="008B65FF" w:rsidP="008B65FF" w:rsidRDefault="000058E0" w14:paraId="725B0FF2" w14:textId="31FAD171">
      <w:pPr>
        <w:ind w:left="360"/>
      </w:pPr>
      <w:r w:rsidRPr="00A91C3A">
        <w:rPr>
          <w:rFonts w:cs="Arial"/>
        </w:rPr>
        <w:t>There are no equipment or overhead costs.  The only cost to the federal government would be the salary of CDC staff and contractors</w:t>
      </w:r>
      <w:r w:rsidRPr="00A91C3A" w:rsidR="009759F2">
        <w:rPr>
          <w:rFonts w:cs="Arial"/>
        </w:rPr>
        <w:t xml:space="preserve"> be</w:t>
      </w:r>
      <w:r w:rsidRPr="00A91C3A" w:rsidR="007C56F0">
        <w:rPr>
          <w:rFonts w:cs="Arial"/>
        </w:rPr>
        <w:t>ing</w:t>
      </w:r>
      <w:r w:rsidRPr="00A91C3A" w:rsidR="009759F2">
        <w:rPr>
          <w:rFonts w:cs="Arial"/>
        </w:rPr>
        <w:t xml:space="preserve"> used</w:t>
      </w:r>
      <w:r w:rsidRPr="00A91C3A" w:rsidR="00CF6092">
        <w:rPr>
          <w:rFonts w:cs="Arial"/>
        </w:rPr>
        <w:t xml:space="preserve"> to develop the data collection instrument, collect data, and perform data analysis</w:t>
      </w:r>
      <w:r w:rsidRPr="00A91C3A">
        <w:rPr>
          <w:rFonts w:cs="Arial"/>
        </w:rPr>
        <w:t>. The total estimated cost to the federal government is</w:t>
      </w:r>
      <w:r w:rsidRPr="00A91C3A" w:rsidR="008C59E7">
        <w:rPr>
          <w:rFonts w:cs="Arial"/>
        </w:rPr>
        <w:t xml:space="preserve"> $</w:t>
      </w:r>
      <w:r w:rsidRPr="00A91C3A" w:rsidR="00960613">
        <w:rPr>
          <w:rFonts w:cs="Arial"/>
        </w:rPr>
        <w:t>70</w:t>
      </w:r>
      <w:r w:rsidRPr="00A91C3A" w:rsidR="00BA05E6">
        <w:rPr>
          <w:rFonts w:cs="Arial"/>
        </w:rPr>
        <w:t>58.</w:t>
      </w:r>
      <w:r w:rsidRPr="00A91C3A" w:rsidR="00797FB1">
        <w:rPr>
          <w:rFonts w:cs="Arial"/>
        </w:rPr>
        <w:t>00</w:t>
      </w:r>
      <w:r w:rsidRPr="00A91C3A">
        <w:rPr>
          <w:rFonts w:cs="Arial"/>
        </w:rPr>
        <w:t>. Table A-14 describes how this cost estimate was calculated.</w:t>
      </w:r>
    </w:p>
    <w:p w:rsidR="008B65FF" w:rsidP="008B65FF" w:rsidRDefault="008B65FF" w14:paraId="2A7F9BC5" w14:textId="77777777">
      <w:pPr>
        <w:ind w:left="360"/>
      </w:pPr>
    </w:p>
    <w:p w:rsidRPr="00D75750" w:rsidR="003C31C9" w:rsidP="008B65FF" w:rsidRDefault="008E0683" w14:paraId="7C879AEC" w14:textId="77777777">
      <w:pPr>
        <w:ind w:left="360"/>
      </w:pPr>
      <w:r w:rsidRPr="00692DEB">
        <w:rPr>
          <w:b/>
          <w:u w:val="single"/>
        </w:rPr>
        <w:t>Table A-14</w:t>
      </w:r>
      <w:r w:rsidRPr="00692DEB">
        <w:rPr>
          <w:b/>
        </w:rPr>
        <w:t>:</w:t>
      </w:r>
      <w:r w:rsidRPr="008E0683">
        <w:t xml:space="preserve"> Estimated Annualized Cost to the Federal Government</w:t>
      </w:r>
    </w:p>
    <w:tbl>
      <w:tblPr>
        <w:tblStyle w:val="TableGrid"/>
        <w:tblW w:w="9434" w:type="dxa"/>
        <w:tblInd w:w="355" w:type="dxa"/>
        <w:tblLook w:val="04A0" w:firstRow="1" w:lastRow="0" w:firstColumn="1" w:lastColumn="0" w:noHBand="0" w:noVBand="1"/>
      </w:tblPr>
      <w:tblGrid>
        <w:gridCol w:w="4158"/>
        <w:gridCol w:w="1782"/>
        <w:gridCol w:w="1350"/>
        <w:gridCol w:w="236"/>
        <w:gridCol w:w="236"/>
        <w:gridCol w:w="1672"/>
      </w:tblGrid>
      <w:tr w:rsidRPr="004841F1" w:rsidR="004841F1" w:rsidTr="00CF6092" w14:paraId="2AC2C1C8" w14:textId="77777777">
        <w:trPr>
          <w:trHeight w:val="593"/>
        </w:trPr>
        <w:tc>
          <w:tcPr>
            <w:tcW w:w="4158" w:type="dxa"/>
            <w:tcBorders>
              <w:bottom w:val="single" w:color="auto" w:sz="12" w:space="0"/>
            </w:tcBorders>
            <w:shd w:val="clear" w:color="auto" w:fill="D9D9D9" w:themeFill="background1" w:themeFillShade="D9"/>
            <w:vAlign w:val="center"/>
          </w:tcPr>
          <w:p w:rsidRPr="00E647FB" w:rsidR="004841F1" w:rsidP="005D6F14" w:rsidRDefault="004841F1" w14:paraId="794F3F13" w14:textId="77777777">
            <w:pPr>
              <w:ind w:left="0"/>
              <w:jc w:val="center"/>
              <w:rPr>
                <w:b/>
                <w:sz w:val="20"/>
                <w:szCs w:val="20"/>
              </w:rPr>
            </w:pPr>
            <w:r w:rsidRPr="00E647FB">
              <w:rPr>
                <w:b/>
                <w:sz w:val="20"/>
                <w:szCs w:val="20"/>
              </w:rPr>
              <w:t>Staff (FTE)</w:t>
            </w:r>
          </w:p>
        </w:tc>
        <w:tc>
          <w:tcPr>
            <w:tcW w:w="1782" w:type="dxa"/>
            <w:tcBorders>
              <w:bottom w:val="single" w:color="auto" w:sz="12" w:space="0"/>
            </w:tcBorders>
            <w:shd w:val="clear" w:color="auto" w:fill="D9D9D9" w:themeFill="background1" w:themeFillShade="D9"/>
            <w:vAlign w:val="center"/>
          </w:tcPr>
          <w:p w:rsidRPr="00E647FB" w:rsidR="004841F1" w:rsidP="005D6F14" w:rsidRDefault="004841F1" w14:paraId="7033B91B" w14:textId="77777777">
            <w:pPr>
              <w:ind w:left="0"/>
              <w:jc w:val="center"/>
              <w:rPr>
                <w:b/>
                <w:sz w:val="20"/>
                <w:szCs w:val="20"/>
              </w:rPr>
            </w:pPr>
            <w:r w:rsidRPr="00E647FB">
              <w:rPr>
                <w:b/>
                <w:sz w:val="20"/>
                <w:szCs w:val="20"/>
              </w:rPr>
              <w:t>Average Hours per Collection</w:t>
            </w:r>
          </w:p>
        </w:tc>
        <w:tc>
          <w:tcPr>
            <w:tcW w:w="1822" w:type="dxa"/>
            <w:gridSpan w:val="3"/>
            <w:tcBorders>
              <w:bottom w:val="single" w:color="auto" w:sz="12" w:space="0"/>
            </w:tcBorders>
            <w:shd w:val="clear" w:color="auto" w:fill="D9D9D9" w:themeFill="background1" w:themeFillShade="D9"/>
            <w:vAlign w:val="center"/>
          </w:tcPr>
          <w:p w:rsidRPr="00E647FB" w:rsidR="004841F1" w:rsidP="005D6F14" w:rsidRDefault="004841F1" w14:paraId="0B512EBB" w14:textId="77777777">
            <w:pPr>
              <w:ind w:left="0"/>
              <w:jc w:val="center"/>
              <w:rPr>
                <w:b/>
                <w:sz w:val="20"/>
                <w:szCs w:val="20"/>
              </w:rPr>
            </w:pPr>
            <w:r w:rsidRPr="00E647FB">
              <w:rPr>
                <w:b/>
                <w:sz w:val="20"/>
                <w:szCs w:val="20"/>
              </w:rPr>
              <w:t>Average Hourly Rate</w:t>
            </w:r>
          </w:p>
        </w:tc>
        <w:tc>
          <w:tcPr>
            <w:tcW w:w="1672" w:type="dxa"/>
            <w:tcBorders>
              <w:bottom w:val="single" w:color="auto" w:sz="12" w:space="0"/>
            </w:tcBorders>
            <w:shd w:val="clear" w:color="auto" w:fill="D9D9D9" w:themeFill="background1" w:themeFillShade="D9"/>
            <w:vAlign w:val="center"/>
          </w:tcPr>
          <w:p w:rsidRPr="00E647FB" w:rsidR="004841F1" w:rsidP="005D6F14" w:rsidRDefault="003A2555" w14:paraId="447A8164" w14:textId="77777777">
            <w:pPr>
              <w:ind w:left="0"/>
              <w:jc w:val="center"/>
              <w:rPr>
                <w:b/>
                <w:sz w:val="20"/>
                <w:szCs w:val="20"/>
              </w:rPr>
            </w:pPr>
            <w:r>
              <w:rPr>
                <w:b/>
                <w:sz w:val="20"/>
                <w:szCs w:val="20"/>
              </w:rPr>
              <w:t xml:space="preserve">Total </w:t>
            </w:r>
            <w:r w:rsidRPr="00E647FB" w:rsidR="004841F1">
              <w:rPr>
                <w:b/>
                <w:sz w:val="20"/>
                <w:szCs w:val="20"/>
              </w:rPr>
              <w:t>Average Cost</w:t>
            </w:r>
          </w:p>
        </w:tc>
      </w:tr>
      <w:tr w:rsidRPr="004841F1" w:rsidR="004841F1" w:rsidTr="00CF6092" w14:paraId="24949562" w14:textId="77777777">
        <w:tc>
          <w:tcPr>
            <w:tcW w:w="4158" w:type="dxa"/>
            <w:tcBorders>
              <w:top w:val="single" w:color="auto" w:sz="12" w:space="0"/>
            </w:tcBorders>
          </w:tcPr>
          <w:p w:rsidRPr="00A91C3A" w:rsidR="00EE54FA" w:rsidP="00CA5840" w:rsidRDefault="001E603D" w14:paraId="0C90D114" w14:textId="4E57946D">
            <w:pPr>
              <w:ind w:left="0"/>
              <w:jc w:val="both"/>
              <w:rPr>
                <w:sz w:val="20"/>
                <w:szCs w:val="20"/>
              </w:rPr>
            </w:pPr>
            <w:r w:rsidRPr="00A91C3A">
              <w:rPr>
                <w:sz w:val="20"/>
                <w:szCs w:val="20"/>
              </w:rPr>
              <w:t>Biologist</w:t>
            </w:r>
            <w:r w:rsidRPr="00A91C3A" w:rsidR="00A1050C">
              <w:rPr>
                <w:sz w:val="20"/>
                <w:szCs w:val="20"/>
              </w:rPr>
              <w:t xml:space="preserve"> –</w:t>
            </w:r>
            <w:r w:rsidRPr="00A91C3A" w:rsidR="00A70B3C">
              <w:rPr>
                <w:sz w:val="20"/>
                <w:szCs w:val="20"/>
              </w:rPr>
              <w:t xml:space="preserve"> GS-</w:t>
            </w:r>
            <w:r w:rsidRPr="00A91C3A">
              <w:rPr>
                <w:sz w:val="20"/>
                <w:szCs w:val="20"/>
              </w:rPr>
              <w:t>13</w:t>
            </w:r>
            <w:r w:rsidRPr="00A91C3A" w:rsidR="00A70B3C">
              <w:rPr>
                <w:sz w:val="20"/>
                <w:szCs w:val="20"/>
              </w:rPr>
              <w:t xml:space="preserve">, Step </w:t>
            </w:r>
            <w:r w:rsidRPr="00A91C3A">
              <w:rPr>
                <w:sz w:val="20"/>
                <w:szCs w:val="20"/>
              </w:rPr>
              <w:t>2</w:t>
            </w:r>
            <w:r w:rsidRPr="00A91C3A" w:rsidR="00EE54FA">
              <w:rPr>
                <w:sz w:val="20"/>
                <w:szCs w:val="20"/>
              </w:rPr>
              <w:t>;</w:t>
            </w:r>
          </w:p>
          <w:p w:rsidRPr="00A91C3A" w:rsidR="00EE54FA" w:rsidP="00EE54FA" w:rsidRDefault="001E603D" w14:paraId="2AB1A151" w14:textId="37A8AA7B">
            <w:pPr>
              <w:ind w:left="0"/>
            </w:pPr>
            <w:r w:rsidRPr="00A91C3A">
              <w:rPr>
                <w:sz w:val="20"/>
              </w:rPr>
              <w:t>Development of OMB package and will perform data analysis</w:t>
            </w:r>
          </w:p>
        </w:tc>
        <w:tc>
          <w:tcPr>
            <w:tcW w:w="1782" w:type="dxa"/>
            <w:tcBorders>
              <w:top w:val="single" w:color="auto" w:sz="12" w:space="0"/>
            </w:tcBorders>
          </w:tcPr>
          <w:p w:rsidR="00A91C3A" w:rsidP="00A91C3A" w:rsidRDefault="00A91C3A" w14:paraId="32A4E8BC" w14:textId="77777777">
            <w:pPr>
              <w:ind w:left="0"/>
              <w:jc w:val="center"/>
              <w:rPr>
                <w:sz w:val="20"/>
                <w:szCs w:val="20"/>
              </w:rPr>
            </w:pPr>
          </w:p>
          <w:p w:rsidRPr="00A91C3A" w:rsidR="004841F1" w:rsidP="00A91C3A" w:rsidRDefault="000D4221" w14:paraId="7B866AFA" w14:textId="0DC0A5CA">
            <w:pPr>
              <w:ind w:left="0"/>
              <w:jc w:val="center"/>
              <w:rPr>
                <w:sz w:val="20"/>
                <w:szCs w:val="20"/>
              </w:rPr>
            </w:pPr>
            <w:r w:rsidRPr="00A91C3A">
              <w:rPr>
                <w:sz w:val="20"/>
                <w:szCs w:val="20"/>
              </w:rPr>
              <w:t>2</w:t>
            </w:r>
            <w:r w:rsidRPr="00A91C3A" w:rsidR="006E6211">
              <w:rPr>
                <w:sz w:val="20"/>
                <w:szCs w:val="20"/>
              </w:rPr>
              <w:t>0</w:t>
            </w:r>
          </w:p>
        </w:tc>
        <w:tc>
          <w:tcPr>
            <w:tcW w:w="1822" w:type="dxa"/>
            <w:gridSpan w:val="3"/>
            <w:tcBorders>
              <w:top w:val="single" w:color="auto" w:sz="12" w:space="0"/>
            </w:tcBorders>
          </w:tcPr>
          <w:p w:rsidR="00A91C3A" w:rsidP="00A91C3A" w:rsidRDefault="00A91C3A" w14:paraId="2AFB6240" w14:textId="77777777">
            <w:pPr>
              <w:ind w:left="0"/>
              <w:jc w:val="center"/>
              <w:rPr>
                <w:sz w:val="20"/>
                <w:szCs w:val="20"/>
              </w:rPr>
            </w:pPr>
          </w:p>
          <w:p w:rsidRPr="00A91C3A" w:rsidR="004841F1" w:rsidP="00A91C3A" w:rsidRDefault="003A2555" w14:paraId="6EC2EEC1" w14:textId="7B815088">
            <w:pPr>
              <w:ind w:left="0"/>
              <w:jc w:val="center"/>
              <w:rPr>
                <w:sz w:val="20"/>
                <w:szCs w:val="20"/>
              </w:rPr>
            </w:pPr>
            <w:r w:rsidRPr="00A91C3A">
              <w:rPr>
                <w:sz w:val="20"/>
                <w:szCs w:val="20"/>
              </w:rPr>
              <w:t>$</w:t>
            </w:r>
            <w:r w:rsidRPr="00A91C3A" w:rsidR="00666571">
              <w:rPr>
                <w:sz w:val="20"/>
                <w:szCs w:val="20"/>
              </w:rPr>
              <w:t>47.75</w:t>
            </w:r>
            <w:r w:rsidRPr="00A91C3A" w:rsidR="005A3933">
              <w:rPr>
                <w:sz w:val="20"/>
                <w:szCs w:val="20"/>
              </w:rPr>
              <w:t xml:space="preserve"> /hour</w:t>
            </w:r>
          </w:p>
        </w:tc>
        <w:tc>
          <w:tcPr>
            <w:tcW w:w="1672" w:type="dxa"/>
            <w:tcBorders>
              <w:top w:val="single" w:color="auto" w:sz="12" w:space="0"/>
            </w:tcBorders>
          </w:tcPr>
          <w:p w:rsidR="00A91C3A" w:rsidP="00A91C3A" w:rsidRDefault="00A91C3A" w14:paraId="3927E084" w14:textId="77777777">
            <w:pPr>
              <w:ind w:left="0"/>
              <w:jc w:val="center"/>
              <w:rPr>
                <w:sz w:val="20"/>
                <w:szCs w:val="20"/>
              </w:rPr>
            </w:pPr>
          </w:p>
          <w:p w:rsidRPr="00A91C3A" w:rsidR="004841F1" w:rsidP="00A91C3A" w:rsidRDefault="003A2555" w14:paraId="474E5EB8" w14:textId="08F4FA02">
            <w:pPr>
              <w:ind w:left="0"/>
              <w:jc w:val="center"/>
              <w:rPr>
                <w:sz w:val="20"/>
                <w:szCs w:val="20"/>
              </w:rPr>
            </w:pPr>
            <w:r w:rsidRPr="00A91C3A">
              <w:rPr>
                <w:sz w:val="20"/>
                <w:szCs w:val="20"/>
              </w:rPr>
              <w:t>$</w:t>
            </w:r>
            <w:r w:rsidRPr="00A91C3A" w:rsidR="000D4221">
              <w:rPr>
                <w:sz w:val="20"/>
                <w:szCs w:val="20"/>
              </w:rPr>
              <w:t>955.00</w:t>
            </w:r>
          </w:p>
        </w:tc>
      </w:tr>
      <w:tr w:rsidRPr="004841F1" w:rsidR="00493D4E" w:rsidTr="00CF6092" w14:paraId="7E6C74D6" w14:textId="77777777">
        <w:tc>
          <w:tcPr>
            <w:tcW w:w="4158" w:type="dxa"/>
            <w:tcBorders>
              <w:top w:val="single" w:color="auto" w:sz="12" w:space="0"/>
            </w:tcBorders>
          </w:tcPr>
          <w:p w:rsidRPr="00A91C3A" w:rsidR="00493D4E" w:rsidP="00493D4E" w:rsidRDefault="001E603D" w14:paraId="10EB8535" w14:textId="5B57D40F">
            <w:pPr>
              <w:ind w:left="0"/>
              <w:jc w:val="both"/>
              <w:rPr>
                <w:sz w:val="20"/>
                <w:szCs w:val="20"/>
              </w:rPr>
            </w:pPr>
            <w:r w:rsidRPr="00A91C3A">
              <w:rPr>
                <w:sz w:val="20"/>
                <w:szCs w:val="20"/>
              </w:rPr>
              <w:t>Evaluation Fellow</w:t>
            </w:r>
            <w:r w:rsidRPr="00A91C3A" w:rsidR="00493D4E">
              <w:rPr>
                <w:sz w:val="20"/>
                <w:szCs w:val="20"/>
              </w:rPr>
              <w:t xml:space="preserve"> – GS-</w:t>
            </w:r>
            <w:r w:rsidRPr="00A91C3A" w:rsidR="0032611A">
              <w:rPr>
                <w:sz w:val="20"/>
                <w:szCs w:val="20"/>
              </w:rPr>
              <w:t>11</w:t>
            </w:r>
            <w:r w:rsidRPr="00A91C3A" w:rsidR="00493D4E">
              <w:rPr>
                <w:sz w:val="20"/>
                <w:szCs w:val="20"/>
              </w:rPr>
              <w:t xml:space="preserve">, Step </w:t>
            </w:r>
            <w:r w:rsidRPr="00A91C3A" w:rsidR="0032611A">
              <w:rPr>
                <w:sz w:val="20"/>
                <w:szCs w:val="20"/>
              </w:rPr>
              <w:t>1</w:t>
            </w:r>
            <w:r w:rsidRPr="00A91C3A" w:rsidR="00493D4E">
              <w:rPr>
                <w:sz w:val="20"/>
                <w:szCs w:val="20"/>
              </w:rPr>
              <w:t>;</w:t>
            </w:r>
          </w:p>
          <w:p w:rsidRPr="00A91C3A" w:rsidR="00493D4E" w:rsidP="00493D4E" w:rsidRDefault="001E603D" w14:paraId="65528451" w14:textId="657C3B03">
            <w:pPr>
              <w:ind w:left="0"/>
              <w:jc w:val="both"/>
              <w:rPr>
                <w:sz w:val="20"/>
                <w:szCs w:val="20"/>
              </w:rPr>
            </w:pPr>
            <w:r w:rsidRPr="00A91C3A">
              <w:rPr>
                <w:sz w:val="20"/>
              </w:rPr>
              <w:t xml:space="preserve">Plan </w:t>
            </w:r>
            <w:r w:rsidRPr="00A91C3A" w:rsidR="00A356BE">
              <w:rPr>
                <w:sz w:val="20"/>
              </w:rPr>
              <w:t xml:space="preserve">and implementation of </w:t>
            </w:r>
            <w:r w:rsidRPr="00A91C3A">
              <w:rPr>
                <w:sz w:val="20"/>
              </w:rPr>
              <w:t>data collection</w:t>
            </w:r>
            <w:r w:rsidRPr="00A91C3A" w:rsidR="00A356BE">
              <w:rPr>
                <w:sz w:val="20"/>
              </w:rPr>
              <w:t>, and develop evaluation plan for data collection</w:t>
            </w:r>
          </w:p>
        </w:tc>
        <w:tc>
          <w:tcPr>
            <w:tcW w:w="1782" w:type="dxa"/>
            <w:tcBorders>
              <w:top w:val="single" w:color="auto" w:sz="12" w:space="0"/>
            </w:tcBorders>
          </w:tcPr>
          <w:p w:rsidR="00A91C3A" w:rsidP="00A91C3A" w:rsidRDefault="00A91C3A" w14:paraId="3B9DFCD2" w14:textId="77777777">
            <w:pPr>
              <w:ind w:left="0"/>
              <w:jc w:val="center"/>
              <w:rPr>
                <w:sz w:val="20"/>
                <w:szCs w:val="20"/>
              </w:rPr>
            </w:pPr>
          </w:p>
          <w:p w:rsidRPr="00A91C3A" w:rsidR="00493D4E" w:rsidP="00A91C3A" w:rsidRDefault="000D4221" w14:paraId="29AB09FE" w14:textId="49DCEDDC">
            <w:pPr>
              <w:ind w:left="0"/>
              <w:jc w:val="center"/>
              <w:rPr>
                <w:sz w:val="20"/>
                <w:szCs w:val="20"/>
              </w:rPr>
            </w:pPr>
            <w:r w:rsidRPr="00A91C3A">
              <w:rPr>
                <w:sz w:val="20"/>
                <w:szCs w:val="20"/>
              </w:rPr>
              <w:t>2</w:t>
            </w:r>
            <w:r w:rsidRPr="00A91C3A" w:rsidR="006E6211">
              <w:rPr>
                <w:sz w:val="20"/>
                <w:szCs w:val="20"/>
              </w:rPr>
              <w:t>0</w:t>
            </w:r>
          </w:p>
        </w:tc>
        <w:tc>
          <w:tcPr>
            <w:tcW w:w="1822" w:type="dxa"/>
            <w:gridSpan w:val="3"/>
            <w:tcBorders>
              <w:top w:val="single" w:color="auto" w:sz="12" w:space="0"/>
            </w:tcBorders>
          </w:tcPr>
          <w:p w:rsidR="00A91C3A" w:rsidP="00A91C3A" w:rsidRDefault="00A91C3A" w14:paraId="01EA86A2" w14:textId="77777777">
            <w:pPr>
              <w:ind w:left="0"/>
              <w:jc w:val="center"/>
              <w:rPr>
                <w:sz w:val="20"/>
                <w:szCs w:val="20"/>
              </w:rPr>
            </w:pPr>
          </w:p>
          <w:p w:rsidRPr="00A91C3A" w:rsidR="00493D4E" w:rsidP="00A91C3A" w:rsidRDefault="00493D4E" w14:paraId="21AB24B3" w14:textId="36F8CD58">
            <w:pPr>
              <w:ind w:left="0"/>
              <w:jc w:val="center"/>
              <w:rPr>
                <w:sz w:val="20"/>
                <w:szCs w:val="20"/>
              </w:rPr>
            </w:pPr>
            <w:r w:rsidRPr="00A91C3A">
              <w:rPr>
                <w:sz w:val="20"/>
                <w:szCs w:val="20"/>
              </w:rPr>
              <w:t>$</w:t>
            </w:r>
            <w:r w:rsidRPr="00A91C3A" w:rsidR="0031179A">
              <w:rPr>
                <w:sz w:val="20"/>
                <w:szCs w:val="20"/>
              </w:rPr>
              <w:t>32.42</w:t>
            </w:r>
            <w:r w:rsidRPr="00A91C3A">
              <w:rPr>
                <w:sz w:val="20"/>
                <w:szCs w:val="20"/>
              </w:rPr>
              <w:t xml:space="preserve"> /hour</w:t>
            </w:r>
          </w:p>
        </w:tc>
        <w:tc>
          <w:tcPr>
            <w:tcW w:w="1672" w:type="dxa"/>
            <w:tcBorders>
              <w:top w:val="single" w:color="auto" w:sz="12" w:space="0"/>
            </w:tcBorders>
          </w:tcPr>
          <w:p w:rsidR="00A91C3A" w:rsidP="00A91C3A" w:rsidRDefault="00A91C3A" w14:paraId="15002CD5" w14:textId="77777777">
            <w:pPr>
              <w:ind w:left="0"/>
              <w:jc w:val="center"/>
              <w:rPr>
                <w:sz w:val="20"/>
                <w:szCs w:val="20"/>
              </w:rPr>
            </w:pPr>
          </w:p>
          <w:p w:rsidRPr="00A91C3A" w:rsidR="00493D4E" w:rsidP="00A91C3A" w:rsidRDefault="00493D4E" w14:paraId="3DABAF2F" w14:textId="1D3BAA47">
            <w:pPr>
              <w:ind w:left="0"/>
              <w:jc w:val="center"/>
              <w:rPr>
                <w:sz w:val="20"/>
                <w:szCs w:val="20"/>
              </w:rPr>
            </w:pPr>
            <w:r w:rsidRPr="00A91C3A">
              <w:rPr>
                <w:sz w:val="20"/>
                <w:szCs w:val="20"/>
              </w:rPr>
              <w:t>$</w:t>
            </w:r>
            <w:r w:rsidRPr="00A91C3A" w:rsidR="000D4221">
              <w:rPr>
                <w:sz w:val="20"/>
                <w:szCs w:val="20"/>
              </w:rPr>
              <w:t>648.</w:t>
            </w:r>
            <w:r w:rsidRPr="00A91C3A" w:rsidR="00797FB1">
              <w:rPr>
                <w:sz w:val="20"/>
                <w:szCs w:val="20"/>
              </w:rPr>
              <w:t>00</w:t>
            </w:r>
          </w:p>
        </w:tc>
      </w:tr>
      <w:tr w:rsidRPr="004841F1" w:rsidR="00493D4E" w:rsidTr="00CF6092" w14:paraId="0DB1BF5E" w14:textId="77777777">
        <w:tc>
          <w:tcPr>
            <w:tcW w:w="4158" w:type="dxa"/>
            <w:tcBorders>
              <w:top w:val="single" w:color="auto" w:sz="12" w:space="0"/>
            </w:tcBorders>
          </w:tcPr>
          <w:p w:rsidRPr="00A91C3A" w:rsidR="00493D4E" w:rsidP="00493D4E" w:rsidRDefault="00746FC6" w14:paraId="43A2313B" w14:textId="76287663">
            <w:pPr>
              <w:ind w:left="0"/>
              <w:jc w:val="both"/>
              <w:rPr>
                <w:sz w:val="20"/>
                <w:szCs w:val="20"/>
              </w:rPr>
            </w:pPr>
            <w:r w:rsidRPr="00A91C3A">
              <w:rPr>
                <w:sz w:val="20"/>
                <w:szCs w:val="20"/>
              </w:rPr>
              <w:t xml:space="preserve">Deputy </w:t>
            </w:r>
            <w:r w:rsidRPr="00A91C3A" w:rsidR="0032611A">
              <w:rPr>
                <w:sz w:val="20"/>
                <w:szCs w:val="20"/>
              </w:rPr>
              <w:t>Director for Science</w:t>
            </w:r>
            <w:r w:rsidRPr="00A91C3A" w:rsidR="00493D4E">
              <w:rPr>
                <w:sz w:val="20"/>
                <w:szCs w:val="20"/>
              </w:rPr>
              <w:t xml:space="preserve"> – GS-</w:t>
            </w:r>
            <w:r w:rsidRPr="00A91C3A" w:rsidR="0032611A">
              <w:rPr>
                <w:sz w:val="20"/>
                <w:szCs w:val="20"/>
              </w:rPr>
              <w:t>15</w:t>
            </w:r>
            <w:r w:rsidRPr="00A91C3A" w:rsidR="00493D4E">
              <w:rPr>
                <w:sz w:val="20"/>
                <w:szCs w:val="20"/>
              </w:rPr>
              <w:t xml:space="preserve">, Step </w:t>
            </w:r>
            <w:r w:rsidRPr="00A91C3A" w:rsidR="0031179A">
              <w:rPr>
                <w:sz w:val="20"/>
                <w:szCs w:val="20"/>
              </w:rPr>
              <w:t>6</w:t>
            </w:r>
            <w:r w:rsidRPr="00A91C3A" w:rsidR="00493D4E">
              <w:rPr>
                <w:sz w:val="20"/>
                <w:szCs w:val="20"/>
              </w:rPr>
              <w:t>;</w:t>
            </w:r>
          </w:p>
          <w:p w:rsidRPr="00A91C3A" w:rsidR="00493D4E" w:rsidP="00493D4E" w:rsidRDefault="00A356BE" w14:paraId="65CE69AD" w14:textId="7AA6522E">
            <w:pPr>
              <w:ind w:left="0"/>
              <w:jc w:val="both"/>
              <w:rPr>
                <w:sz w:val="20"/>
                <w:szCs w:val="20"/>
              </w:rPr>
            </w:pPr>
            <w:r w:rsidRPr="00A91C3A">
              <w:rPr>
                <w:sz w:val="20"/>
              </w:rPr>
              <w:t>Development of OMB package, plan and implement data collection, develop summary reports and presentations</w:t>
            </w:r>
          </w:p>
        </w:tc>
        <w:tc>
          <w:tcPr>
            <w:tcW w:w="1782" w:type="dxa"/>
            <w:tcBorders>
              <w:top w:val="single" w:color="auto" w:sz="12" w:space="0"/>
            </w:tcBorders>
          </w:tcPr>
          <w:p w:rsidR="00A91C3A" w:rsidP="00A91C3A" w:rsidRDefault="00A91C3A" w14:paraId="0A47C2D0" w14:textId="77777777">
            <w:pPr>
              <w:ind w:left="0"/>
              <w:jc w:val="center"/>
              <w:rPr>
                <w:sz w:val="20"/>
                <w:szCs w:val="20"/>
              </w:rPr>
            </w:pPr>
          </w:p>
          <w:p w:rsidRPr="00A91C3A" w:rsidR="00493D4E" w:rsidP="00A91C3A" w:rsidRDefault="001151AD" w14:paraId="3AB8EF22" w14:textId="42C492FD">
            <w:pPr>
              <w:ind w:left="0"/>
              <w:jc w:val="center"/>
              <w:rPr>
                <w:sz w:val="20"/>
                <w:szCs w:val="20"/>
              </w:rPr>
            </w:pPr>
            <w:r w:rsidRPr="00A91C3A">
              <w:rPr>
                <w:sz w:val="20"/>
                <w:szCs w:val="20"/>
              </w:rPr>
              <w:t>4</w:t>
            </w:r>
          </w:p>
        </w:tc>
        <w:tc>
          <w:tcPr>
            <w:tcW w:w="1822" w:type="dxa"/>
            <w:gridSpan w:val="3"/>
            <w:tcBorders>
              <w:top w:val="single" w:color="auto" w:sz="12" w:space="0"/>
            </w:tcBorders>
          </w:tcPr>
          <w:p w:rsidR="00A91C3A" w:rsidP="00A91C3A" w:rsidRDefault="00A91C3A" w14:paraId="49337496" w14:textId="77777777">
            <w:pPr>
              <w:ind w:left="0"/>
              <w:jc w:val="center"/>
              <w:rPr>
                <w:sz w:val="20"/>
                <w:szCs w:val="20"/>
              </w:rPr>
            </w:pPr>
          </w:p>
          <w:p w:rsidRPr="00A91C3A" w:rsidR="00493D4E" w:rsidP="00A91C3A" w:rsidRDefault="00493D4E" w14:paraId="63BACAA9" w14:textId="7E09634D">
            <w:pPr>
              <w:ind w:left="0"/>
              <w:jc w:val="center"/>
              <w:rPr>
                <w:sz w:val="20"/>
                <w:szCs w:val="20"/>
              </w:rPr>
            </w:pPr>
            <w:r w:rsidRPr="00A91C3A">
              <w:rPr>
                <w:sz w:val="20"/>
                <w:szCs w:val="20"/>
              </w:rPr>
              <w:t>$</w:t>
            </w:r>
            <w:r w:rsidRPr="00A91C3A" w:rsidR="0031179A">
              <w:rPr>
                <w:sz w:val="20"/>
                <w:szCs w:val="20"/>
              </w:rPr>
              <w:t>74.94</w:t>
            </w:r>
            <w:r w:rsidRPr="00A91C3A">
              <w:rPr>
                <w:sz w:val="20"/>
                <w:szCs w:val="20"/>
              </w:rPr>
              <w:t xml:space="preserve"> /hour</w:t>
            </w:r>
          </w:p>
        </w:tc>
        <w:tc>
          <w:tcPr>
            <w:tcW w:w="1672" w:type="dxa"/>
            <w:tcBorders>
              <w:top w:val="single" w:color="auto" w:sz="12" w:space="0"/>
            </w:tcBorders>
          </w:tcPr>
          <w:p w:rsidR="00A91C3A" w:rsidP="00A91C3A" w:rsidRDefault="00A91C3A" w14:paraId="39039472" w14:textId="77777777">
            <w:pPr>
              <w:ind w:left="0"/>
              <w:jc w:val="center"/>
              <w:rPr>
                <w:sz w:val="20"/>
                <w:szCs w:val="20"/>
              </w:rPr>
            </w:pPr>
          </w:p>
          <w:p w:rsidRPr="00A91C3A" w:rsidR="00493D4E" w:rsidP="00A91C3A" w:rsidRDefault="00493D4E" w14:paraId="0FFD9109" w14:textId="560C82D2">
            <w:pPr>
              <w:ind w:left="0"/>
              <w:jc w:val="center"/>
              <w:rPr>
                <w:sz w:val="20"/>
                <w:szCs w:val="20"/>
              </w:rPr>
            </w:pPr>
            <w:r w:rsidRPr="00A91C3A">
              <w:rPr>
                <w:sz w:val="20"/>
                <w:szCs w:val="20"/>
              </w:rPr>
              <w:t>$</w:t>
            </w:r>
            <w:r w:rsidRPr="00A91C3A" w:rsidR="00797FB1">
              <w:rPr>
                <w:sz w:val="20"/>
                <w:szCs w:val="20"/>
              </w:rPr>
              <w:t>300.00</w:t>
            </w:r>
          </w:p>
        </w:tc>
      </w:tr>
      <w:tr w:rsidRPr="004841F1" w:rsidR="00A356BE" w:rsidTr="00CF6092" w14:paraId="308C4030" w14:textId="77777777">
        <w:tc>
          <w:tcPr>
            <w:tcW w:w="4158" w:type="dxa"/>
          </w:tcPr>
          <w:p w:rsidRPr="00A91C3A" w:rsidR="00A356BE" w:rsidP="00A356BE" w:rsidRDefault="00A356BE" w14:paraId="73339096" w14:textId="0E1F67B0">
            <w:pPr>
              <w:ind w:left="0"/>
              <w:jc w:val="both"/>
              <w:rPr>
                <w:sz w:val="20"/>
                <w:szCs w:val="20"/>
              </w:rPr>
            </w:pPr>
            <w:r w:rsidRPr="00A91C3A">
              <w:rPr>
                <w:sz w:val="20"/>
                <w:szCs w:val="20"/>
              </w:rPr>
              <w:t xml:space="preserve">Clinical Research Associate/Contractor - </w:t>
            </w:r>
            <w:bookmarkStart w:name="_Hlk35948177" w:id="28"/>
            <w:r w:rsidRPr="00A91C3A">
              <w:rPr>
                <w:sz w:val="20"/>
                <w:szCs w:val="20"/>
              </w:rPr>
              <w:t>Booz Allen Hamilton</w:t>
            </w:r>
            <w:bookmarkEnd w:id="28"/>
            <w:r w:rsidRPr="00A91C3A">
              <w:rPr>
                <w:sz w:val="20"/>
                <w:szCs w:val="20"/>
              </w:rPr>
              <w:t xml:space="preserve">; </w:t>
            </w:r>
          </w:p>
          <w:p w:rsidRPr="00A91C3A" w:rsidR="00A356BE" w:rsidP="00A356BE" w:rsidRDefault="00A356BE" w14:paraId="1C3ECF58" w14:textId="42F02A4C">
            <w:pPr>
              <w:ind w:left="0"/>
              <w:rPr>
                <w:szCs w:val="20"/>
              </w:rPr>
            </w:pPr>
            <w:r w:rsidRPr="00A91C3A">
              <w:rPr>
                <w:sz w:val="20"/>
              </w:rPr>
              <w:t xml:space="preserve">Development of </w:t>
            </w:r>
            <w:r w:rsidRPr="00A91C3A" w:rsidR="00AA75EA">
              <w:rPr>
                <w:sz w:val="20"/>
              </w:rPr>
              <w:t xml:space="preserve">data </w:t>
            </w:r>
            <w:r w:rsidRPr="00A91C3A">
              <w:rPr>
                <w:sz w:val="20"/>
              </w:rPr>
              <w:t>collection tool and will perform data analysis</w:t>
            </w:r>
          </w:p>
        </w:tc>
        <w:tc>
          <w:tcPr>
            <w:tcW w:w="1782" w:type="dxa"/>
          </w:tcPr>
          <w:p w:rsidR="00A91C3A" w:rsidP="00A91C3A" w:rsidRDefault="00A91C3A" w14:paraId="3A38D9A6" w14:textId="77777777">
            <w:pPr>
              <w:ind w:left="0"/>
              <w:jc w:val="center"/>
              <w:rPr>
                <w:sz w:val="20"/>
                <w:szCs w:val="20"/>
              </w:rPr>
            </w:pPr>
          </w:p>
          <w:p w:rsidRPr="00A91C3A" w:rsidR="00A356BE" w:rsidP="00A91C3A" w:rsidRDefault="000D4221" w14:paraId="30A51865" w14:textId="5962B14E">
            <w:pPr>
              <w:ind w:left="0"/>
              <w:jc w:val="center"/>
              <w:rPr>
                <w:sz w:val="20"/>
                <w:szCs w:val="20"/>
              </w:rPr>
            </w:pPr>
            <w:r w:rsidRPr="00A91C3A">
              <w:rPr>
                <w:sz w:val="20"/>
                <w:szCs w:val="20"/>
              </w:rPr>
              <w:t>2</w:t>
            </w:r>
            <w:r w:rsidRPr="00A91C3A" w:rsidR="006E6211">
              <w:rPr>
                <w:sz w:val="20"/>
                <w:szCs w:val="20"/>
              </w:rPr>
              <w:t>0</w:t>
            </w:r>
          </w:p>
        </w:tc>
        <w:tc>
          <w:tcPr>
            <w:tcW w:w="1822" w:type="dxa"/>
            <w:gridSpan w:val="3"/>
          </w:tcPr>
          <w:p w:rsidR="00A91C3A" w:rsidP="00A91C3A" w:rsidRDefault="00A91C3A" w14:paraId="25F85E9A" w14:textId="77777777">
            <w:pPr>
              <w:ind w:left="0"/>
              <w:jc w:val="center"/>
              <w:rPr>
                <w:sz w:val="20"/>
                <w:szCs w:val="20"/>
              </w:rPr>
            </w:pPr>
          </w:p>
          <w:p w:rsidRPr="00A91C3A" w:rsidR="00A356BE" w:rsidP="00A91C3A" w:rsidRDefault="00A356BE" w14:paraId="153A178B" w14:textId="320286C1">
            <w:pPr>
              <w:ind w:left="0"/>
              <w:jc w:val="center"/>
              <w:rPr>
                <w:sz w:val="20"/>
                <w:szCs w:val="20"/>
              </w:rPr>
            </w:pPr>
            <w:r w:rsidRPr="00A91C3A">
              <w:rPr>
                <w:sz w:val="20"/>
                <w:szCs w:val="20"/>
              </w:rPr>
              <w:t>$</w:t>
            </w:r>
            <w:r w:rsidRPr="00A91C3A" w:rsidR="0031179A">
              <w:rPr>
                <w:sz w:val="20"/>
                <w:szCs w:val="20"/>
              </w:rPr>
              <w:t>47.75</w:t>
            </w:r>
            <w:r w:rsidRPr="00A91C3A">
              <w:rPr>
                <w:sz w:val="20"/>
                <w:szCs w:val="20"/>
              </w:rPr>
              <w:t xml:space="preserve"> / hour</w:t>
            </w:r>
          </w:p>
          <w:p w:rsidRPr="00A91C3A" w:rsidR="00A356BE" w:rsidP="00A91C3A" w:rsidRDefault="00A356BE" w14:paraId="70A5E119" w14:textId="77777777">
            <w:pPr>
              <w:ind w:left="0"/>
              <w:jc w:val="center"/>
              <w:rPr>
                <w:sz w:val="20"/>
                <w:szCs w:val="20"/>
              </w:rPr>
            </w:pPr>
          </w:p>
        </w:tc>
        <w:tc>
          <w:tcPr>
            <w:tcW w:w="1672" w:type="dxa"/>
          </w:tcPr>
          <w:p w:rsidR="00A91C3A" w:rsidP="00A91C3A" w:rsidRDefault="00A91C3A" w14:paraId="162AD89E" w14:textId="77777777">
            <w:pPr>
              <w:ind w:left="0"/>
              <w:jc w:val="center"/>
              <w:rPr>
                <w:sz w:val="20"/>
                <w:szCs w:val="20"/>
              </w:rPr>
            </w:pPr>
          </w:p>
          <w:p w:rsidRPr="00A91C3A" w:rsidR="00A356BE" w:rsidP="00A91C3A" w:rsidRDefault="00A356BE" w14:paraId="26B95F5D" w14:textId="4451EE2C">
            <w:pPr>
              <w:ind w:left="0"/>
              <w:jc w:val="center"/>
              <w:rPr>
                <w:sz w:val="20"/>
                <w:szCs w:val="20"/>
              </w:rPr>
            </w:pPr>
            <w:r w:rsidRPr="00A91C3A">
              <w:rPr>
                <w:sz w:val="20"/>
                <w:szCs w:val="20"/>
              </w:rPr>
              <w:t>$</w:t>
            </w:r>
            <w:r w:rsidRPr="00A91C3A" w:rsidR="000D4221">
              <w:rPr>
                <w:sz w:val="20"/>
                <w:szCs w:val="20"/>
              </w:rPr>
              <w:t>955.00</w:t>
            </w:r>
          </w:p>
        </w:tc>
      </w:tr>
      <w:tr w:rsidRPr="004841F1" w:rsidR="009071A6" w:rsidTr="00CF6092" w14:paraId="1DD251FB" w14:textId="77777777">
        <w:tc>
          <w:tcPr>
            <w:tcW w:w="4158" w:type="dxa"/>
          </w:tcPr>
          <w:p w:rsidRPr="00A91C3A" w:rsidR="009071A6" w:rsidP="009071A6" w:rsidRDefault="009071A6" w14:paraId="2FA830A2" w14:textId="77777777">
            <w:pPr>
              <w:ind w:left="0"/>
              <w:rPr>
                <w:sz w:val="20"/>
                <w:szCs w:val="20"/>
              </w:rPr>
            </w:pPr>
            <w:r w:rsidRPr="00A91C3A">
              <w:rPr>
                <w:sz w:val="20"/>
                <w:szCs w:val="20"/>
              </w:rPr>
              <w:t>Sr. Specialist, Advanced Molecular Detection (APHL)</w:t>
            </w:r>
          </w:p>
          <w:p w:rsidRPr="00A91C3A" w:rsidR="009071A6" w:rsidP="009071A6" w:rsidRDefault="009071A6" w14:paraId="603F3E23" w14:textId="625E957C">
            <w:pPr>
              <w:ind w:left="0"/>
              <w:jc w:val="both"/>
              <w:rPr>
                <w:sz w:val="20"/>
                <w:szCs w:val="20"/>
              </w:rPr>
            </w:pPr>
            <w:r w:rsidRPr="00A91C3A">
              <w:rPr>
                <w:sz w:val="20"/>
                <w:szCs w:val="20"/>
              </w:rPr>
              <w:t>Development of data collection tool and serve as contact for PHL</w:t>
            </w:r>
          </w:p>
        </w:tc>
        <w:tc>
          <w:tcPr>
            <w:tcW w:w="1782" w:type="dxa"/>
          </w:tcPr>
          <w:p w:rsidR="00A91C3A" w:rsidP="00A91C3A" w:rsidRDefault="00A91C3A" w14:paraId="0E4260BE" w14:textId="77777777">
            <w:pPr>
              <w:ind w:left="0"/>
              <w:jc w:val="center"/>
              <w:rPr>
                <w:sz w:val="20"/>
                <w:szCs w:val="20"/>
              </w:rPr>
            </w:pPr>
          </w:p>
          <w:p w:rsidRPr="00A91C3A" w:rsidR="009071A6" w:rsidP="00A91C3A" w:rsidRDefault="000E71F3" w14:paraId="753FBB53" w14:textId="04C4D595">
            <w:pPr>
              <w:ind w:left="0"/>
              <w:jc w:val="center"/>
              <w:rPr>
                <w:sz w:val="20"/>
                <w:szCs w:val="20"/>
              </w:rPr>
            </w:pPr>
            <w:r w:rsidRPr="00A91C3A">
              <w:rPr>
                <w:sz w:val="20"/>
                <w:szCs w:val="20"/>
              </w:rPr>
              <w:t>-</w:t>
            </w:r>
          </w:p>
        </w:tc>
        <w:tc>
          <w:tcPr>
            <w:tcW w:w="1822" w:type="dxa"/>
            <w:gridSpan w:val="3"/>
          </w:tcPr>
          <w:p w:rsidR="00A91C3A" w:rsidP="00A91C3A" w:rsidRDefault="00A91C3A" w14:paraId="66F6AF0D" w14:textId="77777777">
            <w:pPr>
              <w:ind w:left="0"/>
              <w:jc w:val="center"/>
              <w:rPr>
                <w:sz w:val="20"/>
                <w:szCs w:val="20"/>
              </w:rPr>
            </w:pPr>
          </w:p>
          <w:p w:rsidRPr="00A91C3A" w:rsidR="009071A6" w:rsidP="00A91C3A" w:rsidRDefault="000E71F3" w14:paraId="29024D99" w14:textId="23860190">
            <w:pPr>
              <w:ind w:left="0"/>
              <w:jc w:val="center"/>
              <w:rPr>
                <w:sz w:val="20"/>
                <w:szCs w:val="20"/>
              </w:rPr>
            </w:pPr>
            <w:r w:rsidRPr="00A91C3A">
              <w:rPr>
                <w:sz w:val="20"/>
                <w:szCs w:val="20"/>
              </w:rPr>
              <w:t>-</w:t>
            </w:r>
          </w:p>
        </w:tc>
        <w:tc>
          <w:tcPr>
            <w:tcW w:w="1672" w:type="dxa"/>
          </w:tcPr>
          <w:p w:rsidR="00A91C3A" w:rsidP="00A91C3A" w:rsidRDefault="00A91C3A" w14:paraId="2D89BC7F" w14:textId="77777777">
            <w:pPr>
              <w:ind w:left="0"/>
              <w:jc w:val="center"/>
              <w:rPr>
                <w:sz w:val="20"/>
                <w:szCs w:val="20"/>
              </w:rPr>
            </w:pPr>
          </w:p>
          <w:p w:rsidRPr="00A91C3A" w:rsidR="009071A6" w:rsidP="00A91C3A" w:rsidRDefault="009071A6" w14:paraId="5867B688" w14:textId="20A67957">
            <w:pPr>
              <w:ind w:left="0"/>
              <w:jc w:val="center"/>
              <w:rPr>
                <w:sz w:val="20"/>
                <w:szCs w:val="20"/>
              </w:rPr>
            </w:pPr>
            <w:r w:rsidRPr="00A91C3A">
              <w:rPr>
                <w:sz w:val="20"/>
                <w:szCs w:val="20"/>
              </w:rPr>
              <w:t>$</w:t>
            </w:r>
            <w:r w:rsidRPr="00A91C3A" w:rsidR="000E71F3">
              <w:rPr>
                <w:sz w:val="20"/>
                <w:szCs w:val="20"/>
              </w:rPr>
              <w:t>1200</w:t>
            </w:r>
            <w:r w:rsidRPr="00A91C3A">
              <w:rPr>
                <w:sz w:val="20"/>
                <w:szCs w:val="20"/>
              </w:rPr>
              <w:t>.00</w:t>
            </w:r>
          </w:p>
        </w:tc>
      </w:tr>
      <w:tr w:rsidRPr="004841F1" w:rsidR="009071A6" w:rsidTr="00CF6092" w14:paraId="23DB5730" w14:textId="77777777">
        <w:tc>
          <w:tcPr>
            <w:tcW w:w="4158" w:type="dxa"/>
          </w:tcPr>
          <w:p w:rsidRPr="00A91C3A" w:rsidR="009071A6" w:rsidP="009071A6" w:rsidRDefault="009071A6" w14:paraId="2C38B02F" w14:textId="77777777">
            <w:pPr>
              <w:ind w:left="0"/>
              <w:rPr>
                <w:sz w:val="20"/>
                <w:szCs w:val="20"/>
              </w:rPr>
            </w:pPr>
            <w:r w:rsidRPr="00A91C3A">
              <w:rPr>
                <w:sz w:val="20"/>
                <w:szCs w:val="20"/>
              </w:rPr>
              <w:t>Sr. Specialist, Monitoring and Evaluation (APHL)</w:t>
            </w:r>
          </w:p>
          <w:p w:rsidRPr="00A91C3A" w:rsidR="009071A6" w:rsidP="009071A6" w:rsidRDefault="009071A6" w14:paraId="7466D26B" w14:textId="6419DA6B">
            <w:pPr>
              <w:ind w:left="0"/>
              <w:rPr>
                <w:sz w:val="20"/>
                <w:szCs w:val="20"/>
              </w:rPr>
            </w:pPr>
            <w:r w:rsidRPr="00A91C3A">
              <w:rPr>
                <w:sz w:val="20"/>
                <w:szCs w:val="20"/>
              </w:rPr>
              <w:t>Programming of data collection tool and data analysis</w:t>
            </w:r>
          </w:p>
        </w:tc>
        <w:tc>
          <w:tcPr>
            <w:tcW w:w="1782" w:type="dxa"/>
          </w:tcPr>
          <w:p w:rsidR="00A91C3A" w:rsidP="00A91C3A" w:rsidRDefault="00A91C3A" w14:paraId="66515F2A" w14:textId="77777777">
            <w:pPr>
              <w:ind w:left="0"/>
              <w:jc w:val="center"/>
              <w:rPr>
                <w:sz w:val="20"/>
                <w:szCs w:val="20"/>
              </w:rPr>
            </w:pPr>
          </w:p>
          <w:p w:rsidRPr="00A91C3A" w:rsidR="009071A6" w:rsidP="00A91C3A" w:rsidRDefault="000E71F3" w14:paraId="27A350FA" w14:textId="18112F54">
            <w:pPr>
              <w:ind w:left="0"/>
              <w:jc w:val="center"/>
              <w:rPr>
                <w:sz w:val="20"/>
                <w:szCs w:val="20"/>
              </w:rPr>
            </w:pPr>
            <w:r w:rsidRPr="00A91C3A">
              <w:rPr>
                <w:sz w:val="20"/>
                <w:szCs w:val="20"/>
              </w:rPr>
              <w:t>-</w:t>
            </w:r>
          </w:p>
        </w:tc>
        <w:tc>
          <w:tcPr>
            <w:tcW w:w="1822" w:type="dxa"/>
            <w:gridSpan w:val="3"/>
          </w:tcPr>
          <w:p w:rsidR="00A91C3A" w:rsidP="00A91C3A" w:rsidRDefault="00A91C3A" w14:paraId="12DA1523" w14:textId="77777777">
            <w:pPr>
              <w:ind w:left="0"/>
              <w:jc w:val="center"/>
              <w:rPr>
                <w:sz w:val="20"/>
                <w:szCs w:val="20"/>
              </w:rPr>
            </w:pPr>
          </w:p>
          <w:p w:rsidRPr="00A91C3A" w:rsidR="009071A6" w:rsidP="00A91C3A" w:rsidRDefault="000E71F3" w14:paraId="3F665545" w14:textId="5ABCAA32">
            <w:pPr>
              <w:ind w:left="0"/>
              <w:jc w:val="center"/>
              <w:rPr>
                <w:sz w:val="20"/>
                <w:szCs w:val="20"/>
              </w:rPr>
            </w:pPr>
            <w:r w:rsidRPr="00A91C3A">
              <w:rPr>
                <w:sz w:val="20"/>
                <w:szCs w:val="20"/>
              </w:rPr>
              <w:t>-</w:t>
            </w:r>
          </w:p>
        </w:tc>
        <w:tc>
          <w:tcPr>
            <w:tcW w:w="1672" w:type="dxa"/>
          </w:tcPr>
          <w:p w:rsidR="00A91C3A" w:rsidP="00A91C3A" w:rsidRDefault="00A91C3A" w14:paraId="1423D1C5" w14:textId="77777777">
            <w:pPr>
              <w:ind w:left="0"/>
              <w:jc w:val="center"/>
              <w:rPr>
                <w:sz w:val="20"/>
                <w:szCs w:val="20"/>
              </w:rPr>
            </w:pPr>
          </w:p>
          <w:p w:rsidRPr="00A91C3A" w:rsidR="009071A6" w:rsidP="00A91C3A" w:rsidRDefault="009071A6" w14:paraId="53E218B9" w14:textId="53699271">
            <w:pPr>
              <w:ind w:left="0"/>
              <w:jc w:val="center"/>
              <w:rPr>
                <w:sz w:val="20"/>
                <w:szCs w:val="20"/>
              </w:rPr>
            </w:pPr>
            <w:r w:rsidRPr="00A91C3A">
              <w:rPr>
                <w:sz w:val="20"/>
                <w:szCs w:val="20"/>
              </w:rPr>
              <w:t>$</w:t>
            </w:r>
            <w:r w:rsidRPr="00A91C3A" w:rsidR="000E71F3">
              <w:rPr>
                <w:sz w:val="20"/>
                <w:szCs w:val="20"/>
              </w:rPr>
              <w:t>3000</w:t>
            </w:r>
            <w:r w:rsidRPr="00A91C3A">
              <w:rPr>
                <w:sz w:val="20"/>
                <w:szCs w:val="20"/>
              </w:rPr>
              <w:t>.00</w:t>
            </w:r>
          </w:p>
        </w:tc>
      </w:tr>
      <w:tr w:rsidRPr="004841F1" w:rsidR="00A356BE" w:rsidTr="00CF6092" w14:paraId="19F502AA" w14:textId="77777777">
        <w:trPr>
          <w:trHeight w:val="332"/>
        </w:trPr>
        <w:tc>
          <w:tcPr>
            <w:tcW w:w="7290" w:type="dxa"/>
            <w:gridSpan w:val="3"/>
            <w:tcBorders>
              <w:right w:val="nil"/>
            </w:tcBorders>
            <w:vAlign w:val="center"/>
          </w:tcPr>
          <w:p w:rsidRPr="00E647FB" w:rsidR="00A356BE" w:rsidP="00A356BE" w:rsidRDefault="00A356BE" w14:paraId="0F873D45" w14:textId="77777777">
            <w:pPr>
              <w:ind w:left="0"/>
              <w:jc w:val="right"/>
              <w:rPr>
                <w:b/>
                <w:sz w:val="20"/>
                <w:szCs w:val="20"/>
              </w:rPr>
            </w:pPr>
            <w:r w:rsidRPr="00E647FB">
              <w:rPr>
                <w:b/>
                <w:sz w:val="20"/>
                <w:szCs w:val="20"/>
              </w:rPr>
              <w:t>Estimated Total Cost of Information Collection</w:t>
            </w:r>
          </w:p>
        </w:tc>
        <w:tc>
          <w:tcPr>
            <w:tcW w:w="236" w:type="dxa"/>
            <w:tcBorders>
              <w:left w:val="nil"/>
              <w:right w:val="nil"/>
            </w:tcBorders>
            <w:vAlign w:val="center"/>
          </w:tcPr>
          <w:p w:rsidRPr="00E647FB" w:rsidR="00A356BE" w:rsidP="00A356BE" w:rsidRDefault="00A356BE" w14:paraId="52462CA6" w14:textId="77777777">
            <w:pPr>
              <w:ind w:left="0"/>
              <w:rPr>
                <w:b/>
                <w:sz w:val="20"/>
                <w:szCs w:val="20"/>
              </w:rPr>
            </w:pPr>
          </w:p>
        </w:tc>
        <w:tc>
          <w:tcPr>
            <w:tcW w:w="236" w:type="dxa"/>
            <w:tcBorders>
              <w:left w:val="nil"/>
            </w:tcBorders>
            <w:vAlign w:val="center"/>
          </w:tcPr>
          <w:p w:rsidRPr="00E647FB" w:rsidR="00A356BE" w:rsidP="00A356BE" w:rsidRDefault="00A356BE" w14:paraId="692BB910" w14:textId="77777777">
            <w:pPr>
              <w:ind w:left="0"/>
              <w:rPr>
                <w:b/>
                <w:sz w:val="20"/>
                <w:szCs w:val="20"/>
              </w:rPr>
            </w:pPr>
          </w:p>
        </w:tc>
        <w:tc>
          <w:tcPr>
            <w:tcW w:w="1672" w:type="dxa"/>
            <w:vAlign w:val="center"/>
          </w:tcPr>
          <w:p w:rsidRPr="003A2555" w:rsidR="00A356BE" w:rsidP="00A356BE" w:rsidRDefault="00A356BE" w14:paraId="4D679612" w14:textId="3FD22D58">
            <w:pPr>
              <w:ind w:left="0"/>
              <w:jc w:val="center"/>
              <w:rPr>
                <w:b/>
                <w:sz w:val="20"/>
                <w:szCs w:val="20"/>
              </w:rPr>
            </w:pPr>
            <w:r w:rsidRPr="003A2555">
              <w:rPr>
                <w:b/>
                <w:sz w:val="20"/>
                <w:szCs w:val="20"/>
              </w:rPr>
              <w:t>$</w:t>
            </w:r>
            <w:r w:rsidR="000E71F3">
              <w:rPr>
                <w:b/>
                <w:sz w:val="20"/>
                <w:szCs w:val="20"/>
              </w:rPr>
              <w:t>7058</w:t>
            </w:r>
            <w:r w:rsidR="000D4221">
              <w:rPr>
                <w:b/>
                <w:sz w:val="20"/>
                <w:szCs w:val="20"/>
              </w:rPr>
              <w:t>.</w:t>
            </w:r>
            <w:r w:rsidR="00797FB1">
              <w:rPr>
                <w:b/>
                <w:sz w:val="20"/>
                <w:szCs w:val="20"/>
              </w:rPr>
              <w:t>00</w:t>
            </w:r>
          </w:p>
        </w:tc>
      </w:tr>
    </w:tbl>
    <w:p w:rsidR="0042500C" w:rsidP="001C7607" w:rsidRDefault="0042500C" w14:paraId="6773EA3B" w14:textId="77777777">
      <w:pPr>
        <w:ind w:left="360"/>
      </w:pPr>
    </w:p>
    <w:p w:rsidRPr="00D75750" w:rsidR="00B12F51" w:rsidP="00692DEB" w:rsidRDefault="00D75750" w14:paraId="0E50F29D" w14:textId="77777777">
      <w:pPr>
        <w:pStyle w:val="Heading4"/>
      </w:pPr>
      <w:bookmarkStart w:name="_Toc427752828" w:id="29"/>
      <w:r w:rsidRPr="00D75750">
        <w:t>Explanation for Program Changes or Adjustments</w:t>
      </w:r>
      <w:bookmarkEnd w:id="29"/>
    </w:p>
    <w:p w:rsidR="00F52BCC" w:rsidP="008B65FF" w:rsidRDefault="003C7C5D" w14:paraId="527827E2" w14:textId="77777777">
      <w:pPr>
        <w:ind w:left="360"/>
      </w:pPr>
      <w:r>
        <w:t xml:space="preserve">This is a new </w:t>
      </w:r>
      <w:r w:rsidR="002E2EDD">
        <w:t>data</w:t>
      </w:r>
      <w:r w:rsidR="00157413">
        <w:t xml:space="preserve"> collection</w:t>
      </w:r>
      <w:r>
        <w:t>.</w:t>
      </w:r>
    </w:p>
    <w:p w:rsidR="00721719" w:rsidP="005D6F14" w:rsidRDefault="00721719" w14:paraId="669EE171" w14:textId="7624F5C7"/>
    <w:p w:rsidR="00A91C3A" w:rsidP="005D6F14" w:rsidRDefault="00A91C3A" w14:paraId="02F5BF6B" w14:textId="77777777"/>
    <w:p w:rsidRPr="007B6A12" w:rsidR="00B12F51" w:rsidP="00692DEB" w:rsidRDefault="00616090" w14:paraId="1F6F6349" w14:textId="77777777">
      <w:pPr>
        <w:pStyle w:val="Heading4"/>
      </w:pPr>
      <w:bookmarkStart w:name="_Toc427752829" w:id="30"/>
      <w:r w:rsidRPr="007B6A12">
        <w:lastRenderedPageBreak/>
        <w:t>Plan</w:t>
      </w:r>
      <w:r w:rsidRPr="007B6A12" w:rsidR="00D75750">
        <w:t>s for Tabulation and Publication and Project Time Schedule</w:t>
      </w:r>
      <w:bookmarkEnd w:id="30"/>
    </w:p>
    <w:p w:rsidRPr="00A91C3A" w:rsidR="000058E0" w:rsidP="004B4B5B" w:rsidRDefault="0091130D" w14:paraId="3F6C98F1" w14:textId="598178C5">
      <w:pPr>
        <w:ind w:left="360"/>
        <w:rPr>
          <w:rFonts w:cs="Arial"/>
        </w:rPr>
      </w:pPr>
      <w:bookmarkStart w:name="_Hlk28870008" w:id="31"/>
      <w:r w:rsidRPr="00A91C3A">
        <w:rPr>
          <w:rFonts w:cs="Arial"/>
        </w:rPr>
        <w:t xml:space="preserve">As resources and respondents may be impacted by the COVID-19 pandemic, we propose that data collection begin in 11/02/2020. </w:t>
      </w:r>
      <w:r w:rsidRPr="00A91C3A" w:rsidR="004B4B5B">
        <w:rPr>
          <w:rFonts w:cs="Arial"/>
        </w:rPr>
        <w:t>Data will be stored on secure</w:t>
      </w:r>
      <w:r w:rsidRPr="00A91C3A" w:rsidR="00811184">
        <w:rPr>
          <w:rFonts w:cs="Arial"/>
        </w:rPr>
        <w:t>, password-protected</w:t>
      </w:r>
      <w:r w:rsidRPr="00A91C3A" w:rsidR="004B4B5B">
        <w:rPr>
          <w:rFonts w:cs="Arial"/>
        </w:rPr>
        <w:t xml:space="preserve"> servers maintained</w:t>
      </w:r>
      <w:r w:rsidRPr="00A91C3A" w:rsidR="00831BAC">
        <w:rPr>
          <w:rFonts w:cs="Arial"/>
        </w:rPr>
        <w:t xml:space="preserve"> by</w:t>
      </w:r>
      <w:r w:rsidRPr="00A91C3A" w:rsidR="004B4B5B">
        <w:rPr>
          <w:rFonts w:cs="Arial"/>
        </w:rPr>
        <w:t xml:space="preserve"> </w:t>
      </w:r>
      <w:r w:rsidRPr="00A91C3A" w:rsidR="00831BAC">
        <w:rPr>
          <w:rFonts w:cs="Arial"/>
        </w:rPr>
        <w:t xml:space="preserve">and only accessible to </w:t>
      </w:r>
      <w:r w:rsidRPr="00A91C3A" w:rsidR="004B4B5B">
        <w:rPr>
          <w:rFonts w:cs="Arial"/>
        </w:rPr>
        <w:t xml:space="preserve">APHL. Once the survey period has closed </w:t>
      </w:r>
      <w:r w:rsidRPr="00A91C3A" w:rsidR="002023C1">
        <w:rPr>
          <w:rFonts w:cs="Arial"/>
        </w:rPr>
        <w:t>a</w:t>
      </w:r>
      <w:r w:rsidRPr="00A91C3A" w:rsidR="002023C1">
        <w:t>ll data collected will be stripped of any identifiers by APHL prior to sharing with CDC</w:t>
      </w:r>
      <w:r w:rsidRPr="00A91C3A" w:rsidR="002023C1">
        <w:rPr>
          <w:rFonts w:cs="Arial"/>
        </w:rPr>
        <w:t xml:space="preserve"> </w:t>
      </w:r>
      <w:r w:rsidRPr="00A91C3A" w:rsidR="004B4B5B">
        <w:rPr>
          <w:rFonts w:cs="Arial"/>
        </w:rPr>
        <w:t>for analysis</w:t>
      </w:r>
      <w:r w:rsidRPr="00A91C3A" w:rsidR="00831BAC">
        <w:rPr>
          <w:rFonts w:cs="Arial"/>
        </w:rPr>
        <w:t>.</w:t>
      </w:r>
      <w:r w:rsidRPr="00A91C3A" w:rsidR="00723525">
        <w:rPr>
          <w:rFonts w:cs="Arial"/>
        </w:rPr>
        <w:t xml:space="preserve"> </w:t>
      </w:r>
      <w:r w:rsidRPr="00A91C3A" w:rsidR="00811184">
        <w:rPr>
          <w:rFonts w:cs="Arial"/>
        </w:rPr>
        <w:t xml:space="preserve">Survey responses will be analyzed by descriptive and inferential statistics. Linking collected data to existing data sources by non-personal identifiers (i.e. laboratory characteristics) may be used to increase the overall utility of the data collected. </w:t>
      </w:r>
      <w:r w:rsidRPr="00A91C3A" w:rsidR="004B4B5B">
        <w:rPr>
          <w:rFonts w:cs="Arial"/>
        </w:rPr>
        <w:t xml:space="preserve">CDC </w:t>
      </w:r>
      <w:r w:rsidRPr="00A91C3A" w:rsidR="00723525">
        <w:rPr>
          <w:rFonts w:cs="Arial"/>
        </w:rPr>
        <w:t xml:space="preserve">project </w:t>
      </w:r>
      <w:r w:rsidRPr="00A91C3A" w:rsidR="004B4B5B">
        <w:rPr>
          <w:rFonts w:cs="Arial"/>
        </w:rPr>
        <w:t xml:space="preserve">staff will </w:t>
      </w:r>
      <w:r w:rsidRPr="00A91C3A" w:rsidR="00811184">
        <w:rPr>
          <w:rFonts w:cs="Arial"/>
        </w:rPr>
        <w:t xml:space="preserve">summarize </w:t>
      </w:r>
      <w:r w:rsidRPr="00A91C3A" w:rsidR="004B4B5B">
        <w:rPr>
          <w:rFonts w:cs="Arial"/>
        </w:rPr>
        <w:t>key findings for presentation</w:t>
      </w:r>
      <w:r w:rsidRPr="00A91C3A" w:rsidR="00811184">
        <w:rPr>
          <w:rFonts w:cs="Arial"/>
        </w:rPr>
        <w:t xml:space="preserve"> and reporting to the PHL community</w:t>
      </w:r>
      <w:r w:rsidRPr="00A91C3A" w:rsidR="004B4B5B">
        <w:rPr>
          <w:rFonts w:cs="Arial"/>
        </w:rPr>
        <w:t>.</w:t>
      </w:r>
      <w:bookmarkEnd w:id="31"/>
    </w:p>
    <w:p w:rsidR="00734D99" w:rsidP="0042500C" w:rsidRDefault="00734D99" w14:paraId="443439E1" w14:textId="77777777">
      <w:pPr>
        <w:ind w:left="0"/>
        <w:rPr>
          <w:rFonts w:cs="Arial"/>
          <w:b/>
        </w:rPr>
      </w:pPr>
    </w:p>
    <w:p w:rsidRPr="00BB090C" w:rsidR="008C59E7" w:rsidP="008B65FF" w:rsidRDefault="008C59E7" w14:paraId="07E87F16" w14:textId="77777777">
      <w:pPr>
        <w:ind w:left="360"/>
        <w:rPr>
          <w:rFonts w:cs="Arial"/>
          <w:color w:val="0070C0"/>
        </w:rPr>
      </w:pPr>
      <w:r w:rsidRPr="00BB090C">
        <w:rPr>
          <w:rFonts w:cs="Arial"/>
          <w:u w:val="single"/>
        </w:rPr>
        <w:t>Project Time Schedule</w:t>
      </w:r>
    </w:p>
    <w:p w:rsidRPr="00F0000D" w:rsidR="008C59E7" w:rsidP="00782FBD" w:rsidRDefault="008C59E7" w14:paraId="7D6024F0" w14:textId="77777777">
      <w:pPr>
        <w:pStyle w:val="ListParagraph"/>
        <w:numPr>
          <w:ilvl w:val="0"/>
          <w:numId w:val="3"/>
        </w:numPr>
        <w:tabs>
          <w:tab w:val="right" w:leader="dot" w:pos="9360"/>
        </w:tabs>
        <w:ind w:left="1080"/>
      </w:pPr>
      <w:r w:rsidRPr="00F0000D">
        <w:rPr>
          <w:rFonts w:eastAsiaTheme="majorEastAsia" w:cstheme="majorBidi"/>
        </w:rPr>
        <w:t xml:space="preserve">Design </w:t>
      </w:r>
      <w:r w:rsidR="00F0000D">
        <w:rPr>
          <w:rFonts w:eastAsiaTheme="majorEastAsia" w:cstheme="majorBidi"/>
        </w:rPr>
        <w:t>instrument</w:t>
      </w:r>
      <w:r w:rsidRPr="00F0000D">
        <w:rPr>
          <w:rFonts w:eastAsiaTheme="majorEastAsia" w:cstheme="majorBidi"/>
        </w:rPr>
        <w:t xml:space="preserve"> </w:t>
      </w:r>
      <w:r w:rsidRPr="00F0000D">
        <w:tab/>
      </w:r>
      <w:r w:rsidRPr="00F0000D">
        <w:rPr>
          <w:rFonts w:eastAsiaTheme="majorEastAsia" w:cstheme="majorBidi"/>
        </w:rPr>
        <w:t>(COMPLETE)</w:t>
      </w:r>
    </w:p>
    <w:p w:rsidRPr="00F0000D" w:rsidR="008C59E7" w:rsidP="00782FBD" w:rsidRDefault="008C59E7" w14:paraId="6C7602FF" w14:textId="77777777">
      <w:pPr>
        <w:pStyle w:val="ListParagraph"/>
        <w:numPr>
          <w:ilvl w:val="0"/>
          <w:numId w:val="4"/>
        </w:numPr>
        <w:tabs>
          <w:tab w:val="right" w:leader="dot" w:pos="9360"/>
        </w:tabs>
        <w:ind w:left="1080"/>
      </w:pPr>
      <w:r w:rsidRPr="00F0000D">
        <w:rPr>
          <w:rFonts w:eastAsiaTheme="majorEastAsia" w:cstheme="majorBidi"/>
        </w:rPr>
        <w:t xml:space="preserve">Develop protocol, instructions, and analysis plan </w:t>
      </w:r>
      <w:r w:rsidRPr="00F0000D">
        <w:tab/>
      </w:r>
      <w:r w:rsidRPr="00F0000D">
        <w:rPr>
          <w:rFonts w:eastAsiaTheme="majorEastAsia" w:cstheme="majorBidi"/>
        </w:rPr>
        <w:t>(COMPLETE)</w:t>
      </w:r>
    </w:p>
    <w:p w:rsidRPr="00F0000D" w:rsidR="008C59E7" w:rsidP="00782FBD" w:rsidRDefault="008C59E7" w14:paraId="065DDB90" w14:textId="77777777">
      <w:pPr>
        <w:pStyle w:val="ListParagraph"/>
        <w:numPr>
          <w:ilvl w:val="0"/>
          <w:numId w:val="5"/>
        </w:numPr>
        <w:tabs>
          <w:tab w:val="right" w:leader="dot" w:pos="9360"/>
        </w:tabs>
        <w:ind w:left="1080"/>
      </w:pPr>
      <w:r w:rsidRPr="00F0000D">
        <w:rPr>
          <w:rFonts w:eastAsiaTheme="majorEastAsia" w:cstheme="majorBidi"/>
        </w:rPr>
        <w:t xml:space="preserve">Pilot test </w:t>
      </w:r>
      <w:r w:rsidR="00F0000D">
        <w:rPr>
          <w:rFonts w:eastAsiaTheme="majorEastAsia" w:cstheme="majorBidi"/>
        </w:rPr>
        <w:t>instrument</w:t>
      </w:r>
      <w:r w:rsidRPr="00F0000D">
        <w:rPr>
          <w:rFonts w:eastAsiaTheme="majorEastAsia" w:cstheme="majorBidi"/>
        </w:rPr>
        <w:t xml:space="preserve"> </w:t>
      </w:r>
      <w:r w:rsidRPr="00F0000D">
        <w:tab/>
      </w:r>
      <w:r w:rsidRPr="00F0000D">
        <w:rPr>
          <w:rFonts w:eastAsiaTheme="majorEastAsia" w:cstheme="majorBidi"/>
        </w:rPr>
        <w:t>(COMPLETE)</w:t>
      </w:r>
    </w:p>
    <w:p w:rsidRPr="00F0000D" w:rsidR="008C59E7" w:rsidP="00782FBD" w:rsidRDefault="008C59E7" w14:paraId="59BCDE94" w14:textId="77777777">
      <w:pPr>
        <w:pStyle w:val="ListParagraph"/>
        <w:numPr>
          <w:ilvl w:val="0"/>
          <w:numId w:val="5"/>
        </w:numPr>
        <w:tabs>
          <w:tab w:val="right" w:leader="dot" w:pos="9360"/>
        </w:tabs>
        <w:ind w:left="1080"/>
      </w:pPr>
      <w:r w:rsidRPr="00F0000D">
        <w:rPr>
          <w:rFonts w:eastAsiaTheme="majorEastAsia" w:cstheme="majorBidi"/>
        </w:rPr>
        <w:t xml:space="preserve">Prepare OMB package </w:t>
      </w:r>
      <w:r w:rsidRPr="00F0000D">
        <w:tab/>
      </w:r>
      <w:r w:rsidRPr="00F0000D">
        <w:rPr>
          <w:rFonts w:eastAsiaTheme="majorEastAsia" w:cstheme="majorBidi"/>
        </w:rPr>
        <w:t>(COMPLETE)</w:t>
      </w:r>
    </w:p>
    <w:p w:rsidRPr="00F0000D" w:rsidR="008C59E7" w:rsidP="00782FBD" w:rsidRDefault="008C59E7" w14:paraId="3DB3C79B" w14:textId="77777777">
      <w:pPr>
        <w:pStyle w:val="ListParagraph"/>
        <w:numPr>
          <w:ilvl w:val="0"/>
          <w:numId w:val="5"/>
        </w:numPr>
        <w:tabs>
          <w:tab w:val="right" w:leader="dot" w:pos="9360"/>
        </w:tabs>
        <w:ind w:left="1080"/>
      </w:pPr>
      <w:r w:rsidRPr="00F0000D">
        <w:rPr>
          <w:rFonts w:eastAsiaTheme="majorEastAsia" w:cstheme="majorBidi"/>
        </w:rPr>
        <w:t xml:space="preserve">Submit OMB package </w:t>
      </w:r>
      <w:r w:rsidRPr="00F0000D">
        <w:tab/>
      </w:r>
      <w:r w:rsidRPr="00F0000D">
        <w:rPr>
          <w:rFonts w:eastAsiaTheme="majorEastAsia" w:cstheme="majorBidi"/>
        </w:rPr>
        <w:t>(COMPLETE)</w:t>
      </w:r>
    </w:p>
    <w:p w:rsidRPr="00F0000D" w:rsidR="008C59E7" w:rsidP="00782FBD" w:rsidRDefault="008C59E7" w14:paraId="34FD581B" w14:textId="77777777">
      <w:pPr>
        <w:pStyle w:val="ListParagraph"/>
        <w:numPr>
          <w:ilvl w:val="0"/>
          <w:numId w:val="2"/>
        </w:numPr>
        <w:tabs>
          <w:tab w:val="right" w:leader="dot" w:pos="9360"/>
        </w:tabs>
        <w:ind w:left="1080"/>
      </w:pPr>
      <w:r w:rsidRPr="00F0000D">
        <w:rPr>
          <w:rFonts w:eastAsiaTheme="majorEastAsia" w:cstheme="majorBidi"/>
        </w:rPr>
        <w:t xml:space="preserve">OMB approval </w:t>
      </w:r>
      <w:r w:rsidRPr="00F0000D">
        <w:tab/>
      </w:r>
      <w:r w:rsidRPr="00F0000D">
        <w:rPr>
          <w:rFonts w:eastAsiaTheme="majorEastAsia" w:cstheme="majorBidi"/>
        </w:rPr>
        <w:t>(TBD)</w:t>
      </w:r>
    </w:p>
    <w:p w:rsidRPr="00A91C3A" w:rsidR="008C59E7" w:rsidP="00782FBD" w:rsidRDefault="008C59E7" w14:paraId="7629D2A1" w14:textId="533B6B58">
      <w:pPr>
        <w:pStyle w:val="ListParagraph"/>
        <w:numPr>
          <w:ilvl w:val="0"/>
          <w:numId w:val="2"/>
        </w:numPr>
        <w:tabs>
          <w:tab w:val="right" w:leader="dot" w:pos="9360"/>
        </w:tabs>
        <w:ind w:left="1080"/>
      </w:pPr>
      <w:r w:rsidRPr="00A91C3A">
        <w:rPr>
          <w:rFonts w:eastAsiaTheme="majorEastAsia" w:cstheme="majorBidi"/>
        </w:rPr>
        <w:t xml:space="preserve">Conduct </w:t>
      </w:r>
      <w:r w:rsidRPr="00A91C3A" w:rsidR="00F0000D">
        <w:rPr>
          <w:rFonts w:eastAsiaTheme="majorEastAsia" w:cstheme="majorBidi"/>
        </w:rPr>
        <w:t>data collection</w:t>
      </w:r>
      <w:r w:rsidRPr="00A91C3A">
        <w:rPr>
          <w:rFonts w:eastAsiaTheme="majorEastAsia" w:cstheme="majorBidi"/>
        </w:rPr>
        <w:t xml:space="preserve"> </w:t>
      </w:r>
      <w:r w:rsidRPr="00A91C3A">
        <w:tab/>
      </w:r>
      <w:r w:rsidRPr="00A91C3A">
        <w:rPr>
          <w:rFonts w:eastAsiaTheme="majorEastAsia" w:cstheme="majorBidi"/>
        </w:rPr>
        <w:t>(</w:t>
      </w:r>
      <w:r w:rsidRPr="00A91C3A" w:rsidR="002B43F2">
        <w:rPr>
          <w:rFonts w:eastAsiaTheme="majorEastAsia" w:cstheme="majorBidi"/>
        </w:rPr>
        <w:t>6</w:t>
      </w:r>
      <w:r w:rsidRPr="00A91C3A">
        <w:rPr>
          <w:rFonts w:eastAsiaTheme="majorEastAsia" w:cstheme="majorBidi"/>
        </w:rPr>
        <w:t xml:space="preserve"> weeks)</w:t>
      </w:r>
    </w:p>
    <w:p w:rsidRPr="00A91C3A" w:rsidR="008C59E7" w:rsidP="00782FBD" w:rsidRDefault="008C59E7" w14:paraId="3D826DFD" w14:textId="7405838E">
      <w:pPr>
        <w:pStyle w:val="ListParagraph"/>
        <w:numPr>
          <w:ilvl w:val="0"/>
          <w:numId w:val="2"/>
        </w:numPr>
        <w:tabs>
          <w:tab w:val="right" w:leader="dot" w:pos="9360"/>
        </w:tabs>
        <w:ind w:left="1080"/>
      </w:pPr>
      <w:r w:rsidRPr="00A91C3A">
        <w:rPr>
          <w:rFonts w:eastAsiaTheme="majorEastAsia" w:cstheme="majorBidi"/>
        </w:rPr>
        <w:t>Code</w:t>
      </w:r>
      <w:r w:rsidRPr="00A91C3A" w:rsidR="001C7607">
        <w:rPr>
          <w:rFonts w:eastAsiaTheme="majorEastAsia" w:cstheme="majorBidi"/>
        </w:rPr>
        <w:t xml:space="preserve"> data</w:t>
      </w:r>
      <w:r w:rsidRPr="00A91C3A">
        <w:rPr>
          <w:rFonts w:eastAsiaTheme="majorEastAsia" w:cstheme="majorBidi"/>
        </w:rPr>
        <w:t xml:space="preserve">, </w:t>
      </w:r>
      <w:r w:rsidRPr="00A91C3A" w:rsidR="000E6CCC">
        <w:rPr>
          <w:rFonts w:eastAsiaTheme="majorEastAsia" w:cstheme="majorBidi"/>
        </w:rPr>
        <w:t>validate data</w:t>
      </w:r>
      <w:r w:rsidRPr="00A91C3A">
        <w:rPr>
          <w:rFonts w:eastAsiaTheme="majorEastAsia" w:cstheme="majorBidi"/>
        </w:rPr>
        <w:t>, and analyze data</w:t>
      </w:r>
      <w:r w:rsidRPr="00A91C3A">
        <w:rPr>
          <w:rFonts w:cs="Arial"/>
        </w:rPr>
        <w:tab/>
      </w:r>
      <w:r w:rsidRPr="00A91C3A" w:rsidR="00F0000D">
        <w:rPr>
          <w:rFonts w:eastAsiaTheme="majorEastAsia" w:cstheme="majorBidi"/>
        </w:rPr>
        <w:t>(</w:t>
      </w:r>
      <w:r w:rsidRPr="00A91C3A" w:rsidR="006E6211">
        <w:rPr>
          <w:rFonts w:eastAsiaTheme="majorEastAsia" w:cstheme="majorBidi"/>
        </w:rPr>
        <w:t>2</w:t>
      </w:r>
      <w:r w:rsidRPr="00A91C3A">
        <w:rPr>
          <w:rFonts w:eastAsiaTheme="majorEastAsia" w:cstheme="majorBidi"/>
        </w:rPr>
        <w:t xml:space="preserve"> weeks</w:t>
      </w:r>
      <w:r w:rsidRPr="00A91C3A" w:rsidR="00954637">
        <w:rPr>
          <w:rFonts w:eastAsiaTheme="majorEastAsia" w:cstheme="majorBidi"/>
        </w:rPr>
        <w:t>/</w:t>
      </w:r>
      <w:r w:rsidRPr="00A91C3A" w:rsidR="006E6211">
        <w:rPr>
          <w:rFonts w:eastAsiaTheme="majorEastAsia" w:cstheme="majorBidi"/>
        </w:rPr>
        <w:t>8</w:t>
      </w:r>
      <w:r w:rsidRPr="00A91C3A" w:rsidR="000E6CCC">
        <w:rPr>
          <w:rFonts w:eastAsiaTheme="majorEastAsia" w:cstheme="majorBidi"/>
        </w:rPr>
        <w:t xml:space="preserve"> consecutive weeks</w:t>
      </w:r>
      <w:r w:rsidRPr="00A91C3A">
        <w:rPr>
          <w:rFonts w:eastAsiaTheme="majorEastAsia" w:cstheme="majorBidi"/>
        </w:rPr>
        <w:t>)</w:t>
      </w:r>
    </w:p>
    <w:p w:rsidRPr="00A91C3A" w:rsidR="008C59E7" w:rsidP="00782FBD" w:rsidRDefault="007B6A12" w14:paraId="4FC2545B" w14:textId="7419DE5E">
      <w:pPr>
        <w:pStyle w:val="ListParagraph"/>
        <w:numPr>
          <w:ilvl w:val="0"/>
          <w:numId w:val="2"/>
        </w:numPr>
        <w:tabs>
          <w:tab w:val="right" w:leader="dot" w:pos="9360"/>
        </w:tabs>
        <w:ind w:left="1080"/>
      </w:pPr>
      <w:r w:rsidRPr="00A91C3A">
        <w:rPr>
          <w:rFonts w:eastAsiaTheme="majorEastAsia" w:cstheme="majorBidi"/>
        </w:rPr>
        <w:t xml:space="preserve">Prepare </w:t>
      </w:r>
      <w:r w:rsidRPr="00A91C3A" w:rsidR="001C7607">
        <w:rPr>
          <w:rFonts w:eastAsiaTheme="majorEastAsia" w:cstheme="majorBidi"/>
        </w:rPr>
        <w:t xml:space="preserve">summary </w:t>
      </w:r>
      <w:r w:rsidRPr="00A91C3A">
        <w:rPr>
          <w:rFonts w:eastAsiaTheme="majorEastAsia" w:cstheme="majorBidi"/>
        </w:rPr>
        <w:t>report(s)</w:t>
      </w:r>
      <w:r w:rsidRPr="00A91C3A" w:rsidR="008C59E7">
        <w:rPr>
          <w:rFonts w:eastAsiaTheme="majorEastAsia" w:cstheme="majorBidi"/>
        </w:rPr>
        <w:t xml:space="preserve"> </w:t>
      </w:r>
      <w:r w:rsidRPr="00A91C3A" w:rsidR="008C59E7">
        <w:tab/>
      </w:r>
      <w:r w:rsidRPr="00A91C3A" w:rsidR="008C59E7">
        <w:rPr>
          <w:rFonts w:eastAsiaTheme="majorEastAsia" w:cstheme="majorBidi"/>
        </w:rPr>
        <w:t>(</w:t>
      </w:r>
      <w:r w:rsidRPr="00A91C3A" w:rsidR="000E6CCC">
        <w:rPr>
          <w:rFonts w:eastAsiaTheme="majorEastAsia" w:cstheme="majorBidi"/>
        </w:rPr>
        <w:t>2</w:t>
      </w:r>
      <w:r w:rsidRPr="00A91C3A" w:rsidR="008C59E7">
        <w:rPr>
          <w:rFonts w:eastAsiaTheme="majorEastAsia" w:cstheme="majorBidi"/>
        </w:rPr>
        <w:t xml:space="preserve"> weeks</w:t>
      </w:r>
      <w:r w:rsidRPr="00A91C3A" w:rsidR="00954637">
        <w:rPr>
          <w:rFonts w:eastAsiaTheme="majorEastAsia" w:cstheme="majorBidi"/>
        </w:rPr>
        <w:t>/</w:t>
      </w:r>
      <w:r w:rsidRPr="00A91C3A" w:rsidR="000E6CCC">
        <w:rPr>
          <w:rFonts w:eastAsiaTheme="majorEastAsia" w:cstheme="majorBidi"/>
        </w:rPr>
        <w:t>1</w:t>
      </w:r>
      <w:r w:rsidRPr="00A91C3A" w:rsidR="006E6211">
        <w:rPr>
          <w:rFonts w:eastAsiaTheme="majorEastAsia" w:cstheme="majorBidi"/>
        </w:rPr>
        <w:t>0</w:t>
      </w:r>
      <w:r w:rsidRPr="00A91C3A" w:rsidR="000E6CCC">
        <w:rPr>
          <w:rFonts w:eastAsiaTheme="majorEastAsia" w:cstheme="majorBidi"/>
        </w:rPr>
        <w:t xml:space="preserve"> consecutive weeks</w:t>
      </w:r>
      <w:r w:rsidRPr="00A91C3A" w:rsidR="008C59E7">
        <w:rPr>
          <w:rFonts w:eastAsiaTheme="majorEastAsia" w:cstheme="majorBidi"/>
        </w:rPr>
        <w:t>)</w:t>
      </w:r>
    </w:p>
    <w:p w:rsidRPr="00A91C3A" w:rsidR="008C59E7" w:rsidP="00782FBD" w:rsidRDefault="008C59E7" w14:paraId="6D2B11E7" w14:textId="587F67A7">
      <w:pPr>
        <w:pStyle w:val="ListParagraph"/>
        <w:numPr>
          <w:ilvl w:val="0"/>
          <w:numId w:val="2"/>
        </w:numPr>
        <w:tabs>
          <w:tab w:val="right" w:leader="dot" w:pos="9360"/>
        </w:tabs>
        <w:ind w:left="1080"/>
      </w:pPr>
      <w:r w:rsidRPr="00A91C3A">
        <w:rPr>
          <w:rFonts w:eastAsiaTheme="majorEastAsia" w:cstheme="majorBidi"/>
        </w:rPr>
        <w:t xml:space="preserve">Disseminate results/reports </w:t>
      </w:r>
      <w:r w:rsidRPr="00A91C3A">
        <w:tab/>
      </w:r>
      <w:r w:rsidRPr="00A91C3A">
        <w:rPr>
          <w:rFonts w:eastAsiaTheme="majorEastAsia" w:cstheme="majorBidi"/>
        </w:rPr>
        <w:t>(</w:t>
      </w:r>
      <w:r w:rsidRPr="00A91C3A" w:rsidR="000E6CCC">
        <w:rPr>
          <w:rFonts w:eastAsiaTheme="majorEastAsia" w:cstheme="majorBidi"/>
        </w:rPr>
        <w:t>3</w:t>
      </w:r>
      <w:r w:rsidRPr="00A91C3A">
        <w:rPr>
          <w:rFonts w:eastAsiaTheme="majorEastAsia" w:cstheme="majorBidi"/>
        </w:rPr>
        <w:t xml:space="preserve"> weeks</w:t>
      </w:r>
      <w:r w:rsidRPr="00A91C3A" w:rsidR="00954637">
        <w:rPr>
          <w:rFonts w:eastAsiaTheme="majorEastAsia" w:cstheme="majorBidi"/>
        </w:rPr>
        <w:t>/</w:t>
      </w:r>
      <w:r w:rsidRPr="00A91C3A" w:rsidR="000E6CCC">
        <w:rPr>
          <w:rFonts w:eastAsiaTheme="majorEastAsia" w:cstheme="majorBidi"/>
        </w:rPr>
        <w:t>1</w:t>
      </w:r>
      <w:r w:rsidRPr="00A91C3A" w:rsidR="006E6211">
        <w:rPr>
          <w:rFonts w:eastAsiaTheme="majorEastAsia" w:cstheme="majorBidi"/>
        </w:rPr>
        <w:t>3</w:t>
      </w:r>
      <w:r w:rsidRPr="00A91C3A" w:rsidR="000E6CCC">
        <w:rPr>
          <w:rFonts w:eastAsiaTheme="majorEastAsia" w:cstheme="majorBidi"/>
        </w:rPr>
        <w:t xml:space="preserve"> consecutive weeks</w:t>
      </w:r>
      <w:r w:rsidRPr="00A91C3A">
        <w:rPr>
          <w:rFonts w:eastAsiaTheme="majorEastAsia" w:cstheme="majorBidi"/>
        </w:rPr>
        <w:t>)</w:t>
      </w:r>
    </w:p>
    <w:p w:rsidRPr="00A91C3A" w:rsidR="000E6CCC" w:rsidP="00782FBD" w:rsidRDefault="000E6CCC" w14:paraId="263FE0E5" w14:textId="2D7108E2">
      <w:pPr>
        <w:pStyle w:val="ListParagraph"/>
        <w:numPr>
          <w:ilvl w:val="0"/>
          <w:numId w:val="2"/>
        </w:numPr>
        <w:tabs>
          <w:tab w:val="right" w:leader="dot" w:pos="9360"/>
        </w:tabs>
        <w:ind w:left="1080"/>
      </w:pPr>
      <w:r w:rsidRPr="00A91C3A">
        <w:rPr>
          <w:rFonts w:eastAsiaTheme="majorEastAsia" w:cstheme="majorBidi"/>
        </w:rPr>
        <w:t xml:space="preserve">Prepare manuscript and publication (if necessary) </w:t>
      </w:r>
      <w:r w:rsidRPr="00A91C3A">
        <w:tab/>
      </w:r>
      <w:r w:rsidRPr="00A91C3A">
        <w:rPr>
          <w:rFonts w:eastAsiaTheme="majorEastAsia" w:cstheme="majorBidi"/>
        </w:rPr>
        <w:t>(8 weeks/2</w:t>
      </w:r>
      <w:r w:rsidRPr="00A91C3A" w:rsidR="006E6211">
        <w:rPr>
          <w:rFonts w:eastAsiaTheme="majorEastAsia" w:cstheme="majorBidi"/>
        </w:rPr>
        <w:t>1</w:t>
      </w:r>
      <w:r w:rsidRPr="00A91C3A">
        <w:rPr>
          <w:rFonts w:eastAsiaTheme="majorEastAsia" w:cstheme="majorBidi"/>
        </w:rPr>
        <w:t xml:space="preserve"> consecutive weeks)</w:t>
      </w:r>
    </w:p>
    <w:p w:rsidR="000A71DF" w:rsidP="005D6F14" w:rsidRDefault="000A71DF" w14:paraId="285ACBDF" w14:textId="77777777"/>
    <w:p w:rsidRPr="00D75750" w:rsidR="00B12F51" w:rsidP="00692DEB" w:rsidRDefault="00D75750" w14:paraId="02F7EDFF" w14:textId="77777777">
      <w:pPr>
        <w:pStyle w:val="Heading4"/>
      </w:pPr>
      <w:bookmarkStart w:name="_Toc427752830" w:id="32"/>
      <w:r w:rsidRPr="00D75750">
        <w:t xml:space="preserve">Reason(s) Display of OMB Expiration </w:t>
      </w:r>
      <w:r>
        <w:t xml:space="preserve">Date </w:t>
      </w:r>
      <w:r w:rsidRPr="00D75750">
        <w:t>is Inappropriate</w:t>
      </w:r>
      <w:bookmarkEnd w:id="32"/>
    </w:p>
    <w:p w:rsidR="00F52BCC" w:rsidP="008B65FF" w:rsidRDefault="00180D45" w14:paraId="7C71F71F" w14:textId="77777777">
      <w:pPr>
        <w:ind w:left="360"/>
      </w:pPr>
      <w:r>
        <w:t>We are requesting no exemption.</w:t>
      </w:r>
    </w:p>
    <w:p w:rsidR="00F52BCC" w:rsidP="005D6F14" w:rsidRDefault="00F52BCC" w14:paraId="3B2255E7" w14:textId="77777777"/>
    <w:p w:rsidRPr="00D26A64" w:rsidR="00B12F51" w:rsidP="00692DEB" w:rsidRDefault="00B12F51" w14:paraId="37802AE4" w14:textId="77777777">
      <w:pPr>
        <w:pStyle w:val="Heading4"/>
      </w:pPr>
      <w:bookmarkStart w:name="_Toc427752831" w:id="33"/>
      <w:r w:rsidRPr="00D26A64">
        <w:t>Exceptions to Certification for Paperwork Reduction Act Submissions</w:t>
      </w:r>
      <w:bookmarkEnd w:id="33"/>
    </w:p>
    <w:p w:rsidR="00D1343B" w:rsidP="00DD5E65" w:rsidRDefault="0031279F" w14:paraId="4AFA4FA8" w14:textId="77777777">
      <w:pPr>
        <w:ind w:left="360"/>
      </w:pPr>
      <w:r>
        <w:t>There are no exceptions to the certification.</w:t>
      </w:r>
      <w:r w:rsidR="00180D45">
        <w:t xml:space="preserve">  These activities comply with the requirements in 5 CFR 1320.9.</w:t>
      </w:r>
    </w:p>
    <w:p w:rsidR="008B12FA" w:rsidP="00DD5E65" w:rsidRDefault="008B12FA" w14:paraId="7FCED045" w14:textId="77777777">
      <w:pPr>
        <w:ind w:left="360"/>
      </w:pPr>
    </w:p>
    <w:p w:rsidR="00A36419" w:rsidP="008C59E7" w:rsidRDefault="00A36419" w14:paraId="3C18EB04" w14:textId="77777777">
      <w:pPr>
        <w:pStyle w:val="Heading3"/>
        <w:ind w:left="0"/>
      </w:pPr>
      <w:bookmarkStart w:name="_Toc427752832" w:id="34"/>
      <w:r>
        <w:t>LIST OF ATTACHMENTS</w:t>
      </w:r>
      <w:r w:rsidR="00A33E90">
        <w:t xml:space="preserve"> – Section A</w:t>
      </w:r>
      <w:bookmarkEnd w:id="34"/>
    </w:p>
    <w:p w:rsidR="000058E0" w:rsidP="008C59E7" w:rsidRDefault="000058E0" w14:paraId="22FCCD59" w14:textId="77777777">
      <w:pPr>
        <w:ind w:left="0"/>
      </w:pPr>
      <w:r w:rsidRPr="00711BFA">
        <w:t>Note: Attachments are included as separate files as instructed.</w:t>
      </w:r>
    </w:p>
    <w:p w:rsidRPr="00A91C3A" w:rsidR="00E647FB" w:rsidP="00782FBD" w:rsidRDefault="00A1453A" w14:paraId="575EA174" w14:textId="7D4929ED">
      <w:pPr>
        <w:pStyle w:val="ListParagraph"/>
        <w:numPr>
          <w:ilvl w:val="0"/>
          <w:numId w:val="7"/>
        </w:numPr>
        <w:tabs>
          <w:tab w:val="clear" w:pos="9360"/>
        </w:tabs>
        <w:spacing w:line="240" w:lineRule="auto"/>
        <w:ind w:left="720"/>
        <w:rPr>
          <w:b/>
        </w:rPr>
      </w:pPr>
      <w:r w:rsidRPr="00A91C3A">
        <w:rPr>
          <w:b/>
        </w:rPr>
        <w:t xml:space="preserve">Attachment A </w:t>
      </w:r>
      <w:r w:rsidRPr="00A91C3A">
        <w:rPr>
          <w:rFonts w:ascii="Cambria" w:hAnsi="Cambria"/>
          <w:b/>
        </w:rPr>
        <w:t xml:space="preserve">– </w:t>
      </w:r>
      <w:r w:rsidRPr="00A91C3A" w:rsidR="00D70520">
        <w:rPr>
          <w:b/>
        </w:rPr>
        <w:t xml:space="preserve">List of Public Health Laboratories Associated with APHL </w:t>
      </w:r>
    </w:p>
    <w:p w:rsidRPr="00A91C3A" w:rsidR="00E647FB" w:rsidP="00782FBD" w:rsidRDefault="00A1453A" w14:paraId="6464BBFA" w14:textId="163B3D97">
      <w:pPr>
        <w:pStyle w:val="ListParagraph"/>
        <w:numPr>
          <w:ilvl w:val="0"/>
          <w:numId w:val="7"/>
        </w:numPr>
        <w:tabs>
          <w:tab w:val="clear" w:pos="9360"/>
        </w:tabs>
        <w:spacing w:line="240" w:lineRule="auto"/>
        <w:ind w:left="720"/>
        <w:rPr>
          <w:b/>
        </w:rPr>
      </w:pPr>
      <w:r w:rsidRPr="00A91C3A">
        <w:rPr>
          <w:b/>
        </w:rPr>
        <w:t xml:space="preserve">Attachment B </w:t>
      </w:r>
      <w:r w:rsidRPr="00A91C3A">
        <w:rPr>
          <w:rFonts w:ascii="Cambria" w:hAnsi="Cambria"/>
          <w:b/>
        </w:rPr>
        <w:t xml:space="preserve">– </w:t>
      </w:r>
      <w:r w:rsidRPr="00A91C3A" w:rsidR="00D70520">
        <w:rPr>
          <w:b/>
        </w:rPr>
        <w:t>Online Survey Instrument Web Version</w:t>
      </w:r>
    </w:p>
    <w:p w:rsidRPr="00A91C3A" w:rsidR="00E647FB" w:rsidP="00782FBD" w:rsidRDefault="00A1453A" w14:paraId="078C41B0" w14:textId="48C16D24">
      <w:pPr>
        <w:pStyle w:val="ListParagraph"/>
        <w:numPr>
          <w:ilvl w:val="0"/>
          <w:numId w:val="7"/>
        </w:numPr>
        <w:tabs>
          <w:tab w:val="clear" w:pos="9360"/>
        </w:tabs>
        <w:spacing w:line="240" w:lineRule="auto"/>
        <w:ind w:left="720"/>
        <w:rPr>
          <w:b/>
        </w:rPr>
      </w:pPr>
      <w:bookmarkStart w:name="_Hlk32670747" w:id="35"/>
      <w:r w:rsidRPr="00A91C3A">
        <w:rPr>
          <w:b/>
        </w:rPr>
        <w:t xml:space="preserve">Attachment C </w:t>
      </w:r>
      <w:bookmarkEnd w:id="35"/>
      <w:r w:rsidRPr="00A91C3A">
        <w:rPr>
          <w:rFonts w:ascii="Cambria" w:hAnsi="Cambria"/>
          <w:b/>
        </w:rPr>
        <w:t xml:space="preserve">– </w:t>
      </w:r>
      <w:r w:rsidRPr="00A91C3A" w:rsidR="00D70520">
        <w:rPr>
          <w:b/>
        </w:rPr>
        <w:t>Online Survey Instrument Word Version</w:t>
      </w:r>
    </w:p>
    <w:p w:rsidR="00CC7188" w:rsidP="005D6F14" w:rsidRDefault="00CC7188" w14:paraId="2AC0A494" w14:textId="77777777"/>
    <w:p w:rsidR="003705DF" w:rsidP="005D6F14" w:rsidRDefault="003705DF" w14:paraId="3B76789D" w14:textId="77777777"/>
    <w:p w:rsidR="00CC7188" w:rsidP="003860A5" w:rsidRDefault="00CC7188" w14:paraId="4AFDF760" w14:textId="77777777">
      <w:pPr>
        <w:pStyle w:val="Heading3"/>
        <w:ind w:left="0"/>
      </w:pPr>
      <w:bookmarkStart w:name="_Toc427752833" w:id="36"/>
      <w:bookmarkStart w:name="_Hlk28873489" w:id="37"/>
      <w:r w:rsidRPr="00CC7188">
        <w:t xml:space="preserve">REFERENCE LIST </w:t>
      </w:r>
      <w:bookmarkEnd w:id="36"/>
    </w:p>
    <w:bookmarkEnd w:id="37"/>
    <w:p w:rsidRPr="00AA446B" w:rsidR="00AA446B" w:rsidP="00AA446B" w:rsidRDefault="00BD423A" w14:paraId="1D9D46A1" w14:textId="58470A96">
      <w:pPr>
        <w:pStyle w:val="EndNoteBibliography"/>
        <w:ind w:hanging="720"/>
      </w:pPr>
      <w:r>
        <w:fldChar w:fldCharType="begin"/>
      </w:r>
      <w:r>
        <w:instrText xml:space="preserve"> ADDIN EN.REFLIST </w:instrText>
      </w:r>
      <w:r>
        <w:fldChar w:fldCharType="separate"/>
      </w:r>
      <w:r w:rsidRPr="00AA446B" w:rsidR="00AA446B">
        <w:t>1.</w:t>
      </w:r>
      <w:r w:rsidRPr="00AA446B" w:rsidR="00AA446B">
        <w:tab/>
        <w:t xml:space="preserve">Centers for Disease Control and Prevention (CDC).  "National Public Health Performance Standards Program (NPHPSP): 10 Essential Public Health Services.". Available at </w:t>
      </w:r>
      <w:hyperlink w:history="1" r:id="rId15">
        <w:r w:rsidRPr="00AA446B" w:rsidR="00AA446B">
          <w:rPr>
            <w:rStyle w:val="Hyperlink"/>
          </w:rPr>
          <w:t>http://www.cdc.gov/nphpsp/essentialservices.html</w:t>
        </w:r>
      </w:hyperlink>
      <w:r w:rsidRPr="00AA446B" w:rsidR="00AA446B">
        <w:t>. Accessed 8/14/14.</w:t>
      </w:r>
    </w:p>
    <w:p w:rsidRPr="00AA446B" w:rsidR="00AA446B" w:rsidP="00AA446B" w:rsidRDefault="00AA446B" w14:paraId="30100564" w14:textId="2C4BE4F4">
      <w:pPr>
        <w:pStyle w:val="EndNoteBibliography"/>
        <w:ind w:hanging="720"/>
      </w:pPr>
      <w:r w:rsidRPr="00AA446B">
        <w:lastRenderedPageBreak/>
        <w:t>2.</w:t>
      </w:r>
      <w:r w:rsidRPr="00AA446B">
        <w:tab/>
        <w:t>Institute NHGR.</w:t>
      </w:r>
      <w:r w:rsidRPr="00AA446B">
        <w:rPr>
          <w:b/>
        </w:rPr>
        <w:t xml:space="preserve"> </w:t>
      </w:r>
      <w:r w:rsidRPr="00AA446B">
        <w:t xml:space="preserve"> January 17, 2018 2019.  Regulation of Genetic Tests, </w:t>
      </w:r>
      <w:r w:rsidRPr="00AA446B">
        <w:rPr>
          <w:i/>
        </w:rPr>
        <w:t>on</w:t>
      </w:r>
      <w:r w:rsidRPr="00AA446B">
        <w:t xml:space="preserve"> National Institutes of Health. </w:t>
      </w:r>
      <w:hyperlink w:history="1" r:id="rId16">
        <w:r w:rsidRPr="00AA446B">
          <w:rPr>
            <w:rStyle w:val="Hyperlink"/>
          </w:rPr>
          <w:t>www.genome.gov/10002335/regulation-of-genetic-tests/</w:t>
        </w:r>
      </w:hyperlink>
      <w:r w:rsidRPr="00AA446B">
        <w:t>. Accessed</w:t>
      </w:r>
      <w:r w:rsidR="005E7B3A">
        <w:t xml:space="preserve"> 04/01/2020.</w:t>
      </w:r>
      <w:r w:rsidRPr="00AA446B">
        <w:t xml:space="preserve"> </w:t>
      </w:r>
    </w:p>
    <w:p w:rsidRPr="00AA446B" w:rsidR="00AA446B" w:rsidP="00AA446B" w:rsidRDefault="00AA446B" w14:paraId="3E8E447B" w14:textId="77777777">
      <w:pPr>
        <w:pStyle w:val="EndNoteBibliography"/>
        <w:ind w:hanging="720"/>
      </w:pPr>
      <w:r w:rsidRPr="00AA446B">
        <w:t>3.</w:t>
      </w:r>
      <w:r w:rsidRPr="00AA446B">
        <w:tab/>
        <w:t>Food U, Administration D. 2016. Use of Public Human Genetic Variant Databases to Support Clinical Validity for Next Generation Sequencing (NGS)-Based In Vitro Diagnostics: Draft Guidance for Stakeholders and Food and Drug Administration Staff”, 8 July 2016.</w:t>
      </w:r>
    </w:p>
    <w:p w:rsidRPr="00AA446B" w:rsidR="00AA446B" w:rsidP="00AA446B" w:rsidRDefault="00AA446B" w14:paraId="71713A55" w14:textId="77777777">
      <w:pPr>
        <w:pStyle w:val="EndNoteBibliography"/>
        <w:ind w:hanging="720"/>
      </w:pPr>
      <w:r w:rsidRPr="00AA446B">
        <w:t>4.</w:t>
      </w:r>
      <w:r w:rsidRPr="00AA446B">
        <w:tab/>
        <w:t>Food U, pdf DAJ--hwfgdmdgu. 2018. Considerations for design, development, and analytical validation of next generation sequencing (NGS)–based in vitro diagnostics (IVDs) intended to aid in the diagnosis of suspected germline diseases.</w:t>
      </w:r>
    </w:p>
    <w:p w:rsidRPr="00AA446B" w:rsidR="00AA446B" w:rsidP="00AA446B" w:rsidRDefault="00AA446B" w14:paraId="225DE4C0" w14:textId="77777777">
      <w:pPr>
        <w:pStyle w:val="EndNoteBibliography"/>
        <w:ind w:hanging="720"/>
      </w:pPr>
      <w:r w:rsidRPr="00AA446B">
        <w:t>5.</w:t>
      </w:r>
      <w:r w:rsidRPr="00AA446B">
        <w:tab/>
        <w:t>Santani A, Simen BB, Briggs M, Lebo M, Merker JD, Nikiforova M, Vasalos P, Voelkerding K, Pfeifer J, Funke B.</w:t>
      </w:r>
      <w:r w:rsidRPr="00AA446B">
        <w:rPr>
          <w:b/>
        </w:rPr>
        <w:t xml:space="preserve"> </w:t>
      </w:r>
      <w:r w:rsidRPr="00AA446B">
        <w:t>2018. Designing and Implementing NGS Tests for Inherited Disorders: A Practical Framework with Step-by-Step Guidance for Clinical Laboratories. J Mol Diagn doi:10.1016/j.jmoldx.2018.11.004.</w:t>
      </w:r>
    </w:p>
    <w:p w:rsidRPr="00AA446B" w:rsidR="00AA446B" w:rsidP="00AA446B" w:rsidRDefault="00AA446B" w14:paraId="6124EA0D" w14:textId="77777777">
      <w:pPr>
        <w:pStyle w:val="EndNoteBibliography"/>
        <w:ind w:hanging="720"/>
      </w:pPr>
      <w:r w:rsidRPr="00AA446B">
        <w:t>6.</w:t>
      </w:r>
      <w:r w:rsidRPr="00AA446B">
        <w:tab/>
        <w:t xml:space="preserve">Organization WH. 2018. The use of next-generation sequencing technologies for the detection of mutations associated with drug resistance in Mycobacterium tuberculosis complex: technical guide.  World Health Organization, </w:t>
      </w:r>
    </w:p>
    <w:p w:rsidRPr="00AA446B" w:rsidR="00AA446B" w:rsidP="00AA446B" w:rsidRDefault="00AA446B" w14:paraId="18BEEA84" w14:textId="77777777">
      <w:pPr>
        <w:pStyle w:val="EndNoteBibliography"/>
        <w:ind w:hanging="720"/>
      </w:pPr>
      <w:r w:rsidRPr="00AA446B">
        <w:t>7.</w:t>
      </w:r>
      <w:r w:rsidRPr="00AA446B">
        <w:tab/>
        <w:t>Roy S, Coldren C, Karunamurthy A, Kip NS, Klee EW, Lincoln SE, Leon A, Pullambhatla M, Temple-Smolkin RL, Voelkerding KV, Wang C, Carter AB.</w:t>
      </w:r>
      <w:r w:rsidRPr="00AA446B">
        <w:rPr>
          <w:b/>
        </w:rPr>
        <w:t xml:space="preserve"> </w:t>
      </w:r>
      <w:r w:rsidRPr="00AA446B">
        <w:t>2018. Standards and Guidelines for Validating Next-Generation Sequencing Bioinformatics Pipelines: A Joint Recommendation of the Association for Molecular Pathology and the College of American Pathologists. J Mol Diagn 20:4-27.</w:t>
      </w:r>
    </w:p>
    <w:p w:rsidRPr="00AA446B" w:rsidR="00AA446B" w:rsidP="00AA446B" w:rsidRDefault="00AA446B" w14:paraId="42714CFD" w14:textId="77777777">
      <w:pPr>
        <w:pStyle w:val="EndNoteBibliography"/>
        <w:ind w:hanging="720"/>
      </w:pPr>
      <w:r w:rsidRPr="00AA446B">
        <w:t>8.</w:t>
      </w:r>
      <w:r w:rsidRPr="00AA446B">
        <w:tab/>
        <w:t>Organization WH. 2011. Laboratory Quality Management System. World Health Organization, Clinical and Laboratory Standards Institute, Centers for Disease Control and Prevention, France.</w:t>
      </w:r>
    </w:p>
    <w:p w:rsidRPr="00AA446B" w:rsidR="00AA446B" w:rsidP="00AA446B" w:rsidRDefault="00AA446B" w14:paraId="4B27DC52" w14:textId="77777777">
      <w:pPr>
        <w:pStyle w:val="EndNoteBibliography"/>
        <w:ind w:hanging="720"/>
      </w:pPr>
      <w:r w:rsidRPr="00AA446B">
        <w:t>9.</w:t>
      </w:r>
      <w:r w:rsidRPr="00AA446B">
        <w:tab/>
        <w:t>de Abreu FB, Peterson JD, Amos CI, Wells WA, Tsongalis GJ.</w:t>
      </w:r>
      <w:r w:rsidRPr="00AA446B">
        <w:rPr>
          <w:b/>
        </w:rPr>
        <w:t xml:space="preserve"> </w:t>
      </w:r>
      <w:r w:rsidRPr="00AA446B">
        <w:t>2016. Effective quality management practices in routine clinical next-generation sequencing. Clin Chem Lab Med 54:761-71.</w:t>
      </w:r>
    </w:p>
    <w:p w:rsidRPr="00AA446B" w:rsidR="00AA446B" w:rsidP="00AA446B" w:rsidRDefault="00AA446B" w14:paraId="57E9EAAB" w14:textId="77777777">
      <w:pPr>
        <w:pStyle w:val="EndNoteBibliography"/>
        <w:ind w:hanging="720"/>
      </w:pPr>
      <w:r w:rsidRPr="00AA446B">
        <w:t>10.</w:t>
      </w:r>
      <w:r w:rsidRPr="00AA446B">
        <w:tab/>
        <w:t>Aziz N, Zhao Q, Bry L, Driscoll DK, Funke B, Gibson JS, Grody WW, Hegde MR, Hoeltge GA, Leonard DG, Merker JD, Nagarajan R, Palicki LA, Robetorye RS, Schrijver I, Weck KE, Voelkerding KV.</w:t>
      </w:r>
      <w:r w:rsidRPr="00AA446B">
        <w:rPr>
          <w:b/>
        </w:rPr>
        <w:t xml:space="preserve"> </w:t>
      </w:r>
      <w:r w:rsidRPr="00AA446B">
        <w:t>2015. College of American Pathologists' laboratory standards for next-generation sequencing clinical tests. Arch Pathol Lab Med 139:481-93.</w:t>
      </w:r>
    </w:p>
    <w:p w:rsidRPr="00AA446B" w:rsidR="00AA446B" w:rsidP="00AA446B" w:rsidRDefault="00AA446B" w14:paraId="105B1AEF" w14:textId="5346B02A">
      <w:pPr>
        <w:pStyle w:val="EndNoteBibliography"/>
        <w:ind w:hanging="720"/>
      </w:pPr>
      <w:r w:rsidRPr="00AA446B">
        <w:t>11.</w:t>
      </w:r>
      <w:r w:rsidRPr="00AA446B">
        <w:tab/>
        <w:t>Institute CLS.</w:t>
      </w:r>
      <w:r w:rsidRPr="00AA446B">
        <w:rPr>
          <w:b/>
        </w:rPr>
        <w:t xml:space="preserve"> </w:t>
      </w:r>
      <w:r w:rsidRPr="00AA446B">
        <w:t xml:space="preserve"> 03/02/2018 2018.  How CLSI Got the QSEs, </w:t>
      </w:r>
      <w:r w:rsidRPr="00AA446B">
        <w:rPr>
          <w:i/>
        </w:rPr>
        <w:t>on</w:t>
      </w:r>
      <w:r w:rsidRPr="00AA446B">
        <w:t xml:space="preserve"> CLSI. </w:t>
      </w:r>
      <w:hyperlink w:history="1" r:id="rId17">
        <w:r w:rsidRPr="00AA446B">
          <w:rPr>
            <w:rStyle w:val="Hyperlink"/>
          </w:rPr>
          <w:t>https://community.clsi.org/about/blog/how-clsi-got-the-qses/</w:t>
        </w:r>
      </w:hyperlink>
      <w:r w:rsidRPr="00AA446B">
        <w:t>. Accessed 12/30/2019.</w:t>
      </w:r>
    </w:p>
    <w:p w:rsidRPr="008C59E7" w:rsidR="000058E0" w:rsidP="007258B7" w:rsidRDefault="00BD423A" w14:paraId="0C07FDA3" w14:textId="7D611477">
      <w:pPr>
        <w:ind w:left="630"/>
      </w:pPr>
      <w:r>
        <w:fldChar w:fldCharType="end"/>
      </w:r>
    </w:p>
    <w:sectPr w:rsidRPr="008C59E7" w:rsidR="000058E0" w:rsidSect="00385BB5">
      <w:headerReference w:type="default" r:id="rId18"/>
      <w:footerReference w:type="default" r:id="rId1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668F8" w14:textId="77777777" w:rsidR="007611B7" w:rsidRDefault="007611B7" w:rsidP="007D6163">
      <w:r>
        <w:separator/>
      </w:r>
    </w:p>
    <w:p w14:paraId="5CF5D8F8" w14:textId="77777777" w:rsidR="007611B7" w:rsidRDefault="007611B7" w:rsidP="007D6163"/>
  </w:endnote>
  <w:endnote w:type="continuationSeparator" w:id="0">
    <w:p w14:paraId="108E1781" w14:textId="77777777" w:rsidR="007611B7" w:rsidRDefault="007611B7" w:rsidP="007D6163">
      <w:r>
        <w:continuationSeparator/>
      </w:r>
    </w:p>
    <w:p w14:paraId="3628728D" w14:textId="77777777" w:rsidR="007611B7" w:rsidRDefault="007611B7" w:rsidP="007D61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yriad Pro">
    <w:altName w:val="Arial"/>
    <w:panose1 w:val="00000000000000000000"/>
    <w:charset w:val="00"/>
    <w:family w:val="swiss"/>
    <w:notTrueType/>
    <w:pitch w:val="variable"/>
    <w:sig w:usb0="20000287" w:usb1="00000001" w:usb2="00000000" w:usb3="00000000" w:csb0="0000019F" w:csb1="00000000"/>
  </w:font>
  <w:font w:name="Shruti">
    <w:panose1 w:val="02000500000000000000"/>
    <w:charset w:val="00"/>
    <w:family w:val="swiss"/>
    <w:pitch w:val="variable"/>
    <w:sig w:usb0="0004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367856"/>
      <w:docPartObj>
        <w:docPartGallery w:val="Page Numbers (Bottom of Page)"/>
        <w:docPartUnique/>
      </w:docPartObj>
    </w:sdtPr>
    <w:sdtEndPr/>
    <w:sdtContent>
      <w:sdt>
        <w:sdtPr>
          <w:id w:val="860082579"/>
          <w:docPartObj>
            <w:docPartGallery w:val="Page Numbers (Top of Page)"/>
            <w:docPartUnique/>
          </w:docPartObj>
        </w:sdtPr>
        <w:sdtEndPr/>
        <w:sdtContent>
          <w:p w14:paraId="4B1CBD29" w14:textId="77777777" w:rsidR="00A4150C" w:rsidRDefault="00A4150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8</w:t>
            </w:r>
            <w:r>
              <w:rPr>
                <w:b/>
                <w:bCs/>
                <w:sz w:val="24"/>
                <w:szCs w:val="24"/>
              </w:rPr>
              <w:fldChar w:fldCharType="end"/>
            </w:r>
          </w:p>
        </w:sdtContent>
      </w:sdt>
    </w:sdtContent>
  </w:sdt>
  <w:p w14:paraId="2891BA9E" w14:textId="77777777" w:rsidR="00A4150C" w:rsidRDefault="00A4150C" w:rsidP="007D616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946B2" w14:textId="77777777" w:rsidR="007611B7" w:rsidRDefault="007611B7" w:rsidP="007D6163">
      <w:r>
        <w:separator/>
      </w:r>
    </w:p>
    <w:p w14:paraId="26AA0417" w14:textId="77777777" w:rsidR="007611B7" w:rsidRDefault="007611B7" w:rsidP="007D6163"/>
  </w:footnote>
  <w:footnote w:type="continuationSeparator" w:id="0">
    <w:p w14:paraId="353DCC6B" w14:textId="77777777" w:rsidR="007611B7" w:rsidRDefault="007611B7" w:rsidP="007D6163">
      <w:r>
        <w:continuationSeparator/>
      </w:r>
    </w:p>
    <w:p w14:paraId="1ED7F44C" w14:textId="77777777" w:rsidR="007611B7" w:rsidRDefault="007611B7" w:rsidP="007D61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2C1CF" w14:textId="77777777" w:rsidR="00A4150C" w:rsidRPr="00716F94" w:rsidRDefault="00A4150C" w:rsidP="007D6163">
    <w:pPr>
      <w:pStyle w:val="Header"/>
      <w:rPr>
        <w:color w:val="0033CC"/>
      </w:rPr>
    </w:pPr>
    <w:r>
      <w:tab/>
    </w:r>
  </w:p>
  <w:p w14:paraId="6852057A" w14:textId="77777777" w:rsidR="00A4150C" w:rsidRDefault="00A4150C" w:rsidP="007D616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22082"/>
    <w:multiLevelType w:val="hybridMultilevel"/>
    <w:tmpl w:val="B51C5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561803"/>
    <w:multiLevelType w:val="hybridMultilevel"/>
    <w:tmpl w:val="B6427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2FC97E8D"/>
    <w:multiLevelType w:val="hybridMultilevel"/>
    <w:tmpl w:val="7D40639A"/>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CC22BD"/>
    <w:multiLevelType w:val="hybridMultilevel"/>
    <w:tmpl w:val="7BA05006"/>
    <w:lvl w:ilvl="0" w:tplc="F13E8AF6">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0F0FA1"/>
    <w:multiLevelType w:val="hybridMultilevel"/>
    <w:tmpl w:val="596AC156"/>
    <w:lvl w:ilvl="0" w:tplc="805E065A">
      <w:start w:val="1"/>
      <w:numFmt w:val="decimal"/>
      <w:pStyle w:val="Heading4"/>
      <w:lvlText w:val="%1."/>
      <w:lvlJc w:val="left"/>
      <w:pPr>
        <w:ind w:left="360" w:hanging="360"/>
      </w:pPr>
      <w:rPr>
        <w:rFonts w:hint="default"/>
      </w:rPr>
    </w:lvl>
    <w:lvl w:ilvl="1" w:tplc="04090019">
      <w:start w:val="1"/>
      <w:numFmt w:val="lowerLetter"/>
      <w:lvlText w:val="%2."/>
      <w:lvlJc w:val="left"/>
      <w:pPr>
        <w:ind w:left="0" w:hanging="360"/>
      </w:pPr>
    </w:lvl>
    <w:lvl w:ilvl="2" w:tplc="0409000F">
      <w:start w:val="1"/>
      <w:numFmt w:val="decimal"/>
      <w:lvlText w:val="%3."/>
      <w:lvlJc w:val="left"/>
      <w:pPr>
        <w:ind w:left="810" w:hanging="180"/>
      </w:pPr>
      <w:rPr>
        <w:rFonts w:hint="default"/>
        <w:b/>
        <w:i w:val="0"/>
        <w:color w:val="auto"/>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6" w15:restartNumberingAfterBreak="0">
    <w:nsid w:val="33796F57"/>
    <w:multiLevelType w:val="hybridMultilevel"/>
    <w:tmpl w:val="86A844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5357F7C"/>
    <w:multiLevelType w:val="hybridMultilevel"/>
    <w:tmpl w:val="082A7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3C654E"/>
    <w:multiLevelType w:val="hybridMultilevel"/>
    <w:tmpl w:val="652E0AE6"/>
    <w:lvl w:ilvl="0" w:tplc="480ED39A">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B676E59"/>
    <w:multiLevelType w:val="hybridMultilevel"/>
    <w:tmpl w:val="4AF65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4263E3"/>
    <w:multiLevelType w:val="hybridMultilevel"/>
    <w:tmpl w:val="A266CBB6"/>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1" w15:restartNumberingAfterBreak="0">
    <w:nsid w:val="50477C4B"/>
    <w:multiLevelType w:val="hybridMultilevel"/>
    <w:tmpl w:val="6DC82C1C"/>
    <w:lvl w:ilvl="0" w:tplc="9B5C854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15:restartNumberingAfterBreak="0">
    <w:nsid w:val="5FAA364A"/>
    <w:multiLevelType w:val="hybridMultilevel"/>
    <w:tmpl w:val="C8BC5744"/>
    <w:lvl w:ilvl="0" w:tplc="0409000D">
      <w:start w:val="1"/>
      <w:numFmt w:val="bullet"/>
      <w:lvlText w:val=""/>
      <w:lvlJc w:val="left"/>
      <w:pPr>
        <w:ind w:left="1800" w:hanging="360"/>
      </w:pPr>
      <w:rPr>
        <w:rFonts w:ascii="Wingdings" w:hAnsi="Wingdings" w:hint="default"/>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69605014"/>
    <w:multiLevelType w:val="hybridMultilevel"/>
    <w:tmpl w:val="860A917E"/>
    <w:lvl w:ilvl="0" w:tplc="E1C03912">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1D5398"/>
    <w:multiLevelType w:val="hybridMultilevel"/>
    <w:tmpl w:val="750A8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5B73B6"/>
    <w:multiLevelType w:val="hybridMultilevel"/>
    <w:tmpl w:val="DA906682"/>
    <w:lvl w:ilvl="0" w:tplc="0409000D">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FC0D7E"/>
    <w:multiLevelType w:val="hybridMultilevel"/>
    <w:tmpl w:val="A8E87D9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7" w15:restartNumberingAfterBreak="0">
    <w:nsid w:val="76C94696"/>
    <w:multiLevelType w:val="hybridMultilevel"/>
    <w:tmpl w:val="345E8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5"/>
  </w:num>
  <w:num w:numId="4">
    <w:abstractNumId w:val="3"/>
  </w:num>
  <w:num w:numId="5">
    <w:abstractNumId w:val="12"/>
  </w:num>
  <w:num w:numId="6">
    <w:abstractNumId w:val="0"/>
  </w:num>
  <w:num w:numId="7">
    <w:abstractNumId w:val="8"/>
  </w:num>
  <w:num w:numId="8">
    <w:abstractNumId w:val="2"/>
  </w:num>
  <w:num w:numId="9">
    <w:abstractNumId w:val="11"/>
  </w:num>
  <w:num w:numId="10">
    <w:abstractNumId w:val="1"/>
  </w:num>
  <w:num w:numId="11">
    <w:abstractNumId w:val="7"/>
  </w:num>
  <w:num w:numId="12">
    <w:abstractNumId w:val="17"/>
  </w:num>
  <w:num w:numId="13">
    <w:abstractNumId w:val="16"/>
  </w:num>
  <w:num w:numId="14">
    <w:abstractNumId w:val="10"/>
  </w:num>
  <w:num w:numId="15">
    <w:abstractNumId w:val="9"/>
  </w:num>
  <w:num w:numId="16">
    <w:abstractNumId w:val="14"/>
  </w:num>
  <w:num w:numId="17">
    <w:abstractNumId w:val="6"/>
  </w:num>
  <w:num w:numId="18">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ical Microbio Review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d9ztaot2vsiezzwo5dt09tardswxtz5aw&quot;&gt;My EndNote Library&lt;record-ids&gt;&lt;item&gt;3&lt;/item&gt;&lt;item&gt;5&lt;/item&gt;&lt;item&gt;6&lt;/item&gt;&lt;item&gt;7&lt;/item&gt;&lt;item&gt;8&lt;/item&gt;&lt;item&gt;9&lt;/item&gt;&lt;item&gt;71&lt;/item&gt;&lt;item&gt;72&lt;/item&gt;&lt;item&gt;75&lt;/item&gt;&lt;item&gt;76&lt;/item&gt;&lt;item&gt;77&lt;/item&gt;&lt;/record-ids&gt;&lt;/item&gt;&lt;/Libraries&gt;"/>
  </w:docVars>
  <w:rsids>
    <w:rsidRoot w:val="00270422"/>
    <w:rsid w:val="00000E2F"/>
    <w:rsid w:val="000036F8"/>
    <w:rsid w:val="000058E0"/>
    <w:rsid w:val="00011A98"/>
    <w:rsid w:val="00011F8D"/>
    <w:rsid w:val="000130B4"/>
    <w:rsid w:val="00014361"/>
    <w:rsid w:val="00014579"/>
    <w:rsid w:val="00014944"/>
    <w:rsid w:val="00037536"/>
    <w:rsid w:val="00040611"/>
    <w:rsid w:val="0004305C"/>
    <w:rsid w:val="0004634F"/>
    <w:rsid w:val="00046A6A"/>
    <w:rsid w:val="00046CCD"/>
    <w:rsid w:val="000474FB"/>
    <w:rsid w:val="00050240"/>
    <w:rsid w:val="00050B8A"/>
    <w:rsid w:val="00053A92"/>
    <w:rsid w:val="00054839"/>
    <w:rsid w:val="00055DAE"/>
    <w:rsid w:val="00057F36"/>
    <w:rsid w:val="000644D2"/>
    <w:rsid w:val="00077FC3"/>
    <w:rsid w:val="00081C22"/>
    <w:rsid w:val="00093C14"/>
    <w:rsid w:val="00095AC7"/>
    <w:rsid w:val="000A1F30"/>
    <w:rsid w:val="000A2D0C"/>
    <w:rsid w:val="000A71DF"/>
    <w:rsid w:val="000B0962"/>
    <w:rsid w:val="000B2CBC"/>
    <w:rsid w:val="000B484E"/>
    <w:rsid w:val="000B640B"/>
    <w:rsid w:val="000D4221"/>
    <w:rsid w:val="000E6577"/>
    <w:rsid w:val="000E6CCC"/>
    <w:rsid w:val="000E71F3"/>
    <w:rsid w:val="000E7A19"/>
    <w:rsid w:val="000F054D"/>
    <w:rsid w:val="00100B4C"/>
    <w:rsid w:val="00102D71"/>
    <w:rsid w:val="00104A1B"/>
    <w:rsid w:val="00105646"/>
    <w:rsid w:val="00106D66"/>
    <w:rsid w:val="00113F7B"/>
    <w:rsid w:val="001151AD"/>
    <w:rsid w:val="00115FB5"/>
    <w:rsid w:val="001177DD"/>
    <w:rsid w:val="00121474"/>
    <w:rsid w:val="00124453"/>
    <w:rsid w:val="00125E32"/>
    <w:rsid w:val="00130D45"/>
    <w:rsid w:val="00135334"/>
    <w:rsid w:val="001412D4"/>
    <w:rsid w:val="00143671"/>
    <w:rsid w:val="0014461E"/>
    <w:rsid w:val="00144F64"/>
    <w:rsid w:val="0014568F"/>
    <w:rsid w:val="00145D62"/>
    <w:rsid w:val="00151567"/>
    <w:rsid w:val="0015715D"/>
    <w:rsid w:val="00157413"/>
    <w:rsid w:val="00163E17"/>
    <w:rsid w:val="00166F9E"/>
    <w:rsid w:val="00167880"/>
    <w:rsid w:val="001711AD"/>
    <w:rsid w:val="00180D45"/>
    <w:rsid w:val="00181846"/>
    <w:rsid w:val="00187870"/>
    <w:rsid w:val="00187D5A"/>
    <w:rsid w:val="0019164D"/>
    <w:rsid w:val="00195B50"/>
    <w:rsid w:val="00196622"/>
    <w:rsid w:val="001972D7"/>
    <w:rsid w:val="001A28F6"/>
    <w:rsid w:val="001A501E"/>
    <w:rsid w:val="001A5669"/>
    <w:rsid w:val="001A5F9C"/>
    <w:rsid w:val="001B2831"/>
    <w:rsid w:val="001B4065"/>
    <w:rsid w:val="001B5910"/>
    <w:rsid w:val="001B70B4"/>
    <w:rsid w:val="001C0493"/>
    <w:rsid w:val="001C28AD"/>
    <w:rsid w:val="001C45B8"/>
    <w:rsid w:val="001C4A6C"/>
    <w:rsid w:val="001C7607"/>
    <w:rsid w:val="001D5697"/>
    <w:rsid w:val="001D74DF"/>
    <w:rsid w:val="001D7FCB"/>
    <w:rsid w:val="001E2075"/>
    <w:rsid w:val="001E2B99"/>
    <w:rsid w:val="001E603D"/>
    <w:rsid w:val="001E69B6"/>
    <w:rsid w:val="001E7537"/>
    <w:rsid w:val="001F4DBB"/>
    <w:rsid w:val="002023C1"/>
    <w:rsid w:val="00202D07"/>
    <w:rsid w:val="0020312D"/>
    <w:rsid w:val="00203590"/>
    <w:rsid w:val="00205918"/>
    <w:rsid w:val="00206E33"/>
    <w:rsid w:val="00210519"/>
    <w:rsid w:val="00212B10"/>
    <w:rsid w:val="002158D1"/>
    <w:rsid w:val="002232BF"/>
    <w:rsid w:val="00223EB1"/>
    <w:rsid w:val="00224A7B"/>
    <w:rsid w:val="00225EBD"/>
    <w:rsid w:val="002269CE"/>
    <w:rsid w:val="00227259"/>
    <w:rsid w:val="00241B17"/>
    <w:rsid w:val="00241C81"/>
    <w:rsid w:val="00244557"/>
    <w:rsid w:val="00245477"/>
    <w:rsid w:val="002540EE"/>
    <w:rsid w:val="00255D71"/>
    <w:rsid w:val="00257A1C"/>
    <w:rsid w:val="00266A1B"/>
    <w:rsid w:val="00270422"/>
    <w:rsid w:val="0027234C"/>
    <w:rsid w:val="00272E3E"/>
    <w:rsid w:val="00274E46"/>
    <w:rsid w:val="00275A37"/>
    <w:rsid w:val="00276327"/>
    <w:rsid w:val="00281795"/>
    <w:rsid w:val="002850E3"/>
    <w:rsid w:val="002856F7"/>
    <w:rsid w:val="00287E2F"/>
    <w:rsid w:val="0029236F"/>
    <w:rsid w:val="002929D3"/>
    <w:rsid w:val="002A06CD"/>
    <w:rsid w:val="002A1948"/>
    <w:rsid w:val="002A1CF5"/>
    <w:rsid w:val="002A5C96"/>
    <w:rsid w:val="002B43F2"/>
    <w:rsid w:val="002B6690"/>
    <w:rsid w:val="002C0877"/>
    <w:rsid w:val="002C2AE2"/>
    <w:rsid w:val="002D0DCE"/>
    <w:rsid w:val="002D4602"/>
    <w:rsid w:val="002D55DB"/>
    <w:rsid w:val="002D62F3"/>
    <w:rsid w:val="002E2B10"/>
    <w:rsid w:val="002E2EDD"/>
    <w:rsid w:val="002E3DFE"/>
    <w:rsid w:val="002E532C"/>
    <w:rsid w:val="002E72B9"/>
    <w:rsid w:val="002E73B0"/>
    <w:rsid w:val="002F1502"/>
    <w:rsid w:val="002F2069"/>
    <w:rsid w:val="002F66C1"/>
    <w:rsid w:val="002F71A2"/>
    <w:rsid w:val="003041AD"/>
    <w:rsid w:val="0031179A"/>
    <w:rsid w:val="0031279F"/>
    <w:rsid w:val="00316F00"/>
    <w:rsid w:val="003179F7"/>
    <w:rsid w:val="00320CDF"/>
    <w:rsid w:val="00321B51"/>
    <w:rsid w:val="00325091"/>
    <w:rsid w:val="00325B17"/>
    <w:rsid w:val="0032611A"/>
    <w:rsid w:val="00331DDC"/>
    <w:rsid w:val="00336D96"/>
    <w:rsid w:val="0034006B"/>
    <w:rsid w:val="00344F07"/>
    <w:rsid w:val="003469C8"/>
    <w:rsid w:val="00347416"/>
    <w:rsid w:val="00350C8C"/>
    <w:rsid w:val="00355EA4"/>
    <w:rsid w:val="00360345"/>
    <w:rsid w:val="003635BE"/>
    <w:rsid w:val="00365045"/>
    <w:rsid w:val="00366B5E"/>
    <w:rsid w:val="003705DF"/>
    <w:rsid w:val="00370F91"/>
    <w:rsid w:val="00376290"/>
    <w:rsid w:val="00383542"/>
    <w:rsid w:val="00385BB5"/>
    <w:rsid w:val="003860A5"/>
    <w:rsid w:val="00386BC2"/>
    <w:rsid w:val="00386CFD"/>
    <w:rsid w:val="00387CA6"/>
    <w:rsid w:val="0039269E"/>
    <w:rsid w:val="003A2555"/>
    <w:rsid w:val="003A353C"/>
    <w:rsid w:val="003A3ADE"/>
    <w:rsid w:val="003B0554"/>
    <w:rsid w:val="003B125E"/>
    <w:rsid w:val="003B1BE3"/>
    <w:rsid w:val="003B2200"/>
    <w:rsid w:val="003B2AE6"/>
    <w:rsid w:val="003C212C"/>
    <w:rsid w:val="003C31C9"/>
    <w:rsid w:val="003C4961"/>
    <w:rsid w:val="003C5FB7"/>
    <w:rsid w:val="003C7C5D"/>
    <w:rsid w:val="003D0139"/>
    <w:rsid w:val="003D03D1"/>
    <w:rsid w:val="003D0AD2"/>
    <w:rsid w:val="003E09EB"/>
    <w:rsid w:val="003E0F5E"/>
    <w:rsid w:val="003E11BC"/>
    <w:rsid w:val="003E2471"/>
    <w:rsid w:val="003E4D0D"/>
    <w:rsid w:val="003F0CC1"/>
    <w:rsid w:val="003F2D90"/>
    <w:rsid w:val="003F5913"/>
    <w:rsid w:val="0040206E"/>
    <w:rsid w:val="004024F8"/>
    <w:rsid w:val="00403C5A"/>
    <w:rsid w:val="00405696"/>
    <w:rsid w:val="0041159A"/>
    <w:rsid w:val="004135D5"/>
    <w:rsid w:val="004226DA"/>
    <w:rsid w:val="0042500C"/>
    <w:rsid w:val="004273D6"/>
    <w:rsid w:val="004305A8"/>
    <w:rsid w:val="0043171F"/>
    <w:rsid w:val="0043229B"/>
    <w:rsid w:val="004353D5"/>
    <w:rsid w:val="00436B8A"/>
    <w:rsid w:val="00437F64"/>
    <w:rsid w:val="0044130D"/>
    <w:rsid w:val="00441CC3"/>
    <w:rsid w:val="00443CA0"/>
    <w:rsid w:val="00444098"/>
    <w:rsid w:val="00450390"/>
    <w:rsid w:val="00450E14"/>
    <w:rsid w:val="00455BF6"/>
    <w:rsid w:val="00456EF4"/>
    <w:rsid w:val="00462C65"/>
    <w:rsid w:val="004674E7"/>
    <w:rsid w:val="00467B14"/>
    <w:rsid w:val="00467D07"/>
    <w:rsid w:val="00471642"/>
    <w:rsid w:val="004743DA"/>
    <w:rsid w:val="00474EDA"/>
    <w:rsid w:val="004754C2"/>
    <w:rsid w:val="00481BD9"/>
    <w:rsid w:val="00481D80"/>
    <w:rsid w:val="004824FA"/>
    <w:rsid w:val="00484011"/>
    <w:rsid w:val="004841F1"/>
    <w:rsid w:val="00485FF5"/>
    <w:rsid w:val="00487937"/>
    <w:rsid w:val="004914B7"/>
    <w:rsid w:val="004937C4"/>
    <w:rsid w:val="00493D4E"/>
    <w:rsid w:val="004A1E3A"/>
    <w:rsid w:val="004A30CE"/>
    <w:rsid w:val="004A49F1"/>
    <w:rsid w:val="004A5B27"/>
    <w:rsid w:val="004B46D6"/>
    <w:rsid w:val="004B4B5B"/>
    <w:rsid w:val="004C0108"/>
    <w:rsid w:val="004C042B"/>
    <w:rsid w:val="004C0BF6"/>
    <w:rsid w:val="004C4464"/>
    <w:rsid w:val="004C4AEA"/>
    <w:rsid w:val="004D0430"/>
    <w:rsid w:val="004D0C17"/>
    <w:rsid w:val="004D1DAA"/>
    <w:rsid w:val="004D4BC0"/>
    <w:rsid w:val="004D4EB1"/>
    <w:rsid w:val="004E003C"/>
    <w:rsid w:val="004E16EB"/>
    <w:rsid w:val="004E6665"/>
    <w:rsid w:val="004F1310"/>
    <w:rsid w:val="004F35B7"/>
    <w:rsid w:val="004F40E6"/>
    <w:rsid w:val="004F601A"/>
    <w:rsid w:val="004F634E"/>
    <w:rsid w:val="004F67A8"/>
    <w:rsid w:val="004F6AFA"/>
    <w:rsid w:val="005020C8"/>
    <w:rsid w:val="00502205"/>
    <w:rsid w:val="005070F6"/>
    <w:rsid w:val="00507818"/>
    <w:rsid w:val="005115FA"/>
    <w:rsid w:val="00513D3C"/>
    <w:rsid w:val="0051582C"/>
    <w:rsid w:val="005212E5"/>
    <w:rsid w:val="00522A50"/>
    <w:rsid w:val="00525223"/>
    <w:rsid w:val="00525E61"/>
    <w:rsid w:val="00527225"/>
    <w:rsid w:val="005310C0"/>
    <w:rsid w:val="0053557D"/>
    <w:rsid w:val="005410E3"/>
    <w:rsid w:val="00541FC9"/>
    <w:rsid w:val="005463DE"/>
    <w:rsid w:val="00546DC2"/>
    <w:rsid w:val="0055375A"/>
    <w:rsid w:val="005542E8"/>
    <w:rsid w:val="00556630"/>
    <w:rsid w:val="00556760"/>
    <w:rsid w:val="0055686D"/>
    <w:rsid w:val="00560D1A"/>
    <w:rsid w:val="00563F55"/>
    <w:rsid w:val="005800EE"/>
    <w:rsid w:val="00585BD0"/>
    <w:rsid w:val="00586233"/>
    <w:rsid w:val="005869D6"/>
    <w:rsid w:val="00587C72"/>
    <w:rsid w:val="00590317"/>
    <w:rsid w:val="0059331E"/>
    <w:rsid w:val="00594619"/>
    <w:rsid w:val="005948BB"/>
    <w:rsid w:val="00594DEA"/>
    <w:rsid w:val="005A21B9"/>
    <w:rsid w:val="005A33F6"/>
    <w:rsid w:val="005A3933"/>
    <w:rsid w:val="005A59E5"/>
    <w:rsid w:val="005B4DB0"/>
    <w:rsid w:val="005B7440"/>
    <w:rsid w:val="005C6B9A"/>
    <w:rsid w:val="005C785A"/>
    <w:rsid w:val="005D126D"/>
    <w:rsid w:val="005D1EE3"/>
    <w:rsid w:val="005D6F14"/>
    <w:rsid w:val="005D70F6"/>
    <w:rsid w:val="005E13E3"/>
    <w:rsid w:val="005E2150"/>
    <w:rsid w:val="005E2236"/>
    <w:rsid w:val="005E2995"/>
    <w:rsid w:val="005E7B3A"/>
    <w:rsid w:val="005F3FEF"/>
    <w:rsid w:val="00600C4F"/>
    <w:rsid w:val="0060287B"/>
    <w:rsid w:val="00604817"/>
    <w:rsid w:val="00604F41"/>
    <w:rsid w:val="00605D50"/>
    <w:rsid w:val="00607F7C"/>
    <w:rsid w:val="006102DA"/>
    <w:rsid w:val="00613BCF"/>
    <w:rsid w:val="00614CAE"/>
    <w:rsid w:val="00616090"/>
    <w:rsid w:val="006168BF"/>
    <w:rsid w:val="006315A3"/>
    <w:rsid w:val="0063655A"/>
    <w:rsid w:val="006365FB"/>
    <w:rsid w:val="00651309"/>
    <w:rsid w:val="00652099"/>
    <w:rsid w:val="00657358"/>
    <w:rsid w:val="006579A2"/>
    <w:rsid w:val="006657C6"/>
    <w:rsid w:val="00665DCF"/>
    <w:rsid w:val="00666571"/>
    <w:rsid w:val="00667054"/>
    <w:rsid w:val="00667C89"/>
    <w:rsid w:val="0067028E"/>
    <w:rsid w:val="006711EE"/>
    <w:rsid w:val="0067195F"/>
    <w:rsid w:val="00675F9A"/>
    <w:rsid w:val="00676509"/>
    <w:rsid w:val="006809BB"/>
    <w:rsid w:val="006809FD"/>
    <w:rsid w:val="00691D1F"/>
    <w:rsid w:val="00692DEB"/>
    <w:rsid w:val="00697BAE"/>
    <w:rsid w:val="006A09E0"/>
    <w:rsid w:val="006A4655"/>
    <w:rsid w:val="006A46E7"/>
    <w:rsid w:val="006A60AC"/>
    <w:rsid w:val="006B4DDC"/>
    <w:rsid w:val="006B51BD"/>
    <w:rsid w:val="006B5E55"/>
    <w:rsid w:val="006B7ED6"/>
    <w:rsid w:val="006C0E3D"/>
    <w:rsid w:val="006C20E8"/>
    <w:rsid w:val="006C4DA7"/>
    <w:rsid w:val="006D12CD"/>
    <w:rsid w:val="006D25A1"/>
    <w:rsid w:val="006D4FE5"/>
    <w:rsid w:val="006E14E9"/>
    <w:rsid w:val="006E6211"/>
    <w:rsid w:val="006F09A2"/>
    <w:rsid w:val="006F0E6D"/>
    <w:rsid w:val="006F36C6"/>
    <w:rsid w:val="006F4C92"/>
    <w:rsid w:val="006F6856"/>
    <w:rsid w:val="006F752C"/>
    <w:rsid w:val="0070218F"/>
    <w:rsid w:val="00707D95"/>
    <w:rsid w:val="00711220"/>
    <w:rsid w:val="00713412"/>
    <w:rsid w:val="0071430D"/>
    <w:rsid w:val="007145D0"/>
    <w:rsid w:val="00716CB4"/>
    <w:rsid w:val="00716F94"/>
    <w:rsid w:val="00721180"/>
    <w:rsid w:val="00721719"/>
    <w:rsid w:val="0072252A"/>
    <w:rsid w:val="00723525"/>
    <w:rsid w:val="007258B7"/>
    <w:rsid w:val="00734D99"/>
    <w:rsid w:val="00746FC6"/>
    <w:rsid w:val="0075188E"/>
    <w:rsid w:val="00757060"/>
    <w:rsid w:val="0076001C"/>
    <w:rsid w:val="00760E12"/>
    <w:rsid w:val="007611B7"/>
    <w:rsid w:val="00763CF3"/>
    <w:rsid w:val="00766AD3"/>
    <w:rsid w:val="00772293"/>
    <w:rsid w:val="00774689"/>
    <w:rsid w:val="00776981"/>
    <w:rsid w:val="00781AE3"/>
    <w:rsid w:val="00782FBD"/>
    <w:rsid w:val="00783C75"/>
    <w:rsid w:val="00784619"/>
    <w:rsid w:val="00784735"/>
    <w:rsid w:val="00784CF1"/>
    <w:rsid w:val="0078627B"/>
    <w:rsid w:val="0078765B"/>
    <w:rsid w:val="007921F1"/>
    <w:rsid w:val="00794E32"/>
    <w:rsid w:val="00797FB1"/>
    <w:rsid w:val="007A0D73"/>
    <w:rsid w:val="007A33B6"/>
    <w:rsid w:val="007A68DB"/>
    <w:rsid w:val="007B305A"/>
    <w:rsid w:val="007B6A12"/>
    <w:rsid w:val="007B7C44"/>
    <w:rsid w:val="007C3085"/>
    <w:rsid w:val="007C5666"/>
    <w:rsid w:val="007C56F0"/>
    <w:rsid w:val="007C58E7"/>
    <w:rsid w:val="007D0223"/>
    <w:rsid w:val="007D440C"/>
    <w:rsid w:val="007D6163"/>
    <w:rsid w:val="007D6A33"/>
    <w:rsid w:val="007E2B30"/>
    <w:rsid w:val="007E575D"/>
    <w:rsid w:val="007E57CD"/>
    <w:rsid w:val="007E6AEF"/>
    <w:rsid w:val="007F0E42"/>
    <w:rsid w:val="007F5776"/>
    <w:rsid w:val="007F6043"/>
    <w:rsid w:val="0080435A"/>
    <w:rsid w:val="00804A36"/>
    <w:rsid w:val="00811184"/>
    <w:rsid w:val="00813F24"/>
    <w:rsid w:val="0081505E"/>
    <w:rsid w:val="00815C7D"/>
    <w:rsid w:val="00817941"/>
    <w:rsid w:val="00817D04"/>
    <w:rsid w:val="008229E4"/>
    <w:rsid w:val="00823547"/>
    <w:rsid w:val="008261AB"/>
    <w:rsid w:val="008269AB"/>
    <w:rsid w:val="00831BAC"/>
    <w:rsid w:val="0083478C"/>
    <w:rsid w:val="00834C91"/>
    <w:rsid w:val="00835CA7"/>
    <w:rsid w:val="00836549"/>
    <w:rsid w:val="008370D4"/>
    <w:rsid w:val="0084053F"/>
    <w:rsid w:val="008414AD"/>
    <w:rsid w:val="008428D9"/>
    <w:rsid w:val="008479A3"/>
    <w:rsid w:val="00847FC6"/>
    <w:rsid w:val="00855F79"/>
    <w:rsid w:val="008613B5"/>
    <w:rsid w:val="008705AC"/>
    <w:rsid w:val="008715E7"/>
    <w:rsid w:val="008748B4"/>
    <w:rsid w:val="0088467A"/>
    <w:rsid w:val="00884DB9"/>
    <w:rsid w:val="00887362"/>
    <w:rsid w:val="008923D1"/>
    <w:rsid w:val="008B12FA"/>
    <w:rsid w:val="008B15BA"/>
    <w:rsid w:val="008B270C"/>
    <w:rsid w:val="008B65FF"/>
    <w:rsid w:val="008C408E"/>
    <w:rsid w:val="008C59E7"/>
    <w:rsid w:val="008C67D2"/>
    <w:rsid w:val="008D66A3"/>
    <w:rsid w:val="008E0683"/>
    <w:rsid w:val="008E2990"/>
    <w:rsid w:val="008E3D8D"/>
    <w:rsid w:val="008F3D10"/>
    <w:rsid w:val="008F7940"/>
    <w:rsid w:val="00900414"/>
    <w:rsid w:val="00902DD9"/>
    <w:rsid w:val="009071A6"/>
    <w:rsid w:val="0091130D"/>
    <w:rsid w:val="00911486"/>
    <w:rsid w:val="009129CA"/>
    <w:rsid w:val="009142C7"/>
    <w:rsid w:val="00915C4D"/>
    <w:rsid w:val="009206B6"/>
    <w:rsid w:val="00922B42"/>
    <w:rsid w:val="00923E7F"/>
    <w:rsid w:val="009252DC"/>
    <w:rsid w:val="009252F5"/>
    <w:rsid w:val="00925CD1"/>
    <w:rsid w:val="009263C1"/>
    <w:rsid w:val="0093135F"/>
    <w:rsid w:val="00932232"/>
    <w:rsid w:val="009375CC"/>
    <w:rsid w:val="00941B4F"/>
    <w:rsid w:val="00945B19"/>
    <w:rsid w:val="009518C0"/>
    <w:rsid w:val="00954637"/>
    <w:rsid w:val="00957987"/>
    <w:rsid w:val="00957A83"/>
    <w:rsid w:val="00960613"/>
    <w:rsid w:val="00963CE3"/>
    <w:rsid w:val="00964F18"/>
    <w:rsid w:val="00970925"/>
    <w:rsid w:val="00974424"/>
    <w:rsid w:val="009759F2"/>
    <w:rsid w:val="00977408"/>
    <w:rsid w:val="00986E38"/>
    <w:rsid w:val="00987F76"/>
    <w:rsid w:val="00993088"/>
    <w:rsid w:val="00994A58"/>
    <w:rsid w:val="0099664F"/>
    <w:rsid w:val="00997D5D"/>
    <w:rsid w:val="009A0447"/>
    <w:rsid w:val="009A09D8"/>
    <w:rsid w:val="009A09E2"/>
    <w:rsid w:val="009A2CE5"/>
    <w:rsid w:val="009A4B59"/>
    <w:rsid w:val="009A737F"/>
    <w:rsid w:val="009B4A51"/>
    <w:rsid w:val="009C28B1"/>
    <w:rsid w:val="009C61AD"/>
    <w:rsid w:val="009C6697"/>
    <w:rsid w:val="009D373D"/>
    <w:rsid w:val="009D436B"/>
    <w:rsid w:val="009D5927"/>
    <w:rsid w:val="009D5957"/>
    <w:rsid w:val="009D7B2C"/>
    <w:rsid w:val="009E0801"/>
    <w:rsid w:val="009E15EE"/>
    <w:rsid w:val="009E1CCE"/>
    <w:rsid w:val="009E1D05"/>
    <w:rsid w:val="009E5030"/>
    <w:rsid w:val="009F25BA"/>
    <w:rsid w:val="009F746F"/>
    <w:rsid w:val="009F74E7"/>
    <w:rsid w:val="009F7DE0"/>
    <w:rsid w:val="00A0222E"/>
    <w:rsid w:val="00A05973"/>
    <w:rsid w:val="00A05FA7"/>
    <w:rsid w:val="00A06BCB"/>
    <w:rsid w:val="00A1050C"/>
    <w:rsid w:val="00A11B0C"/>
    <w:rsid w:val="00A1453A"/>
    <w:rsid w:val="00A157DB"/>
    <w:rsid w:val="00A15A5C"/>
    <w:rsid w:val="00A20BA8"/>
    <w:rsid w:val="00A242DB"/>
    <w:rsid w:val="00A33B35"/>
    <w:rsid w:val="00A33E90"/>
    <w:rsid w:val="00A356BE"/>
    <w:rsid w:val="00A36419"/>
    <w:rsid w:val="00A4150C"/>
    <w:rsid w:val="00A42945"/>
    <w:rsid w:val="00A44921"/>
    <w:rsid w:val="00A44AD9"/>
    <w:rsid w:val="00A5161A"/>
    <w:rsid w:val="00A578C2"/>
    <w:rsid w:val="00A616CD"/>
    <w:rsid w:val="00A62AC9"/>
    <w:rsid w:val="00A62C98"/>
    <w:rsid w:val="00A70B3C"/>
    <w:rsid w:val="00A714D7"/>
    <w:rsid w:val="00A716DC"/>
    <w:rsid w:val="00A72652"/>
    <w:rsid w:val="00A75D1C"/>
    <w:rsid w:val="00A75E6A"/>
    <w:rsid w:val="00A809AA"/>
    <w:rsid w:val="00A81DB0"/>
    <w:rsid w:val="00A849B3"/>
    <w:rsid w:val="00A8510D"/>
    <w:rsid w:val="00A86AF3"/>
    <w:rsid w:val="00A876C7"/>
    <w:rsid w:val="00A90A90"/>
    <w:rsid w:val="00A90AFF"/>
    <w:rsid w:val="00A90BDC"/>
    <w:rsid w:val="00A91C3A"/>
    <w:rsid w:val="00A9513B"/>
    <w:rsid w:val="00A95477"/>
    <w:rsid w:val="00A95573"/>
    <w:rsid w:val="00A97107"/>
    <w:rsid w:val="00A975A9"/>
    <w:rsid w:val="00AA308E"/>
    <w:rsid w:val="00AA3192"/>
    <w:rsid w:val="00AA3A12"/>
    <w:rsid w:val="00AA446B"/>
    <w:rsid w:val="00AA459F"/>
    <w:rsid w:val="00AA56D9"/>
    <w:rsid w:val="00AA75EA"/>
    <w:rsid w:val="00AB0486"/>
    <w:rsid w:val="00AB251E"/>
    <w:rsid w:val="00AB3608"/>
    <w:rsid w:val="00AC1272"/>
    <w:rsid w:val="00AC5C48"/>
    <w:rsid w:val="00AC63E3"/>
    <w:rsid w:val="00AC7ECF"/>
    <w:rsid w:val="00AD1C16"/>
    <w:rsid w:val="00AD3F08"/>
    <w:rsid w:val="00AF0CF4"/>
    <w:rsid w:val="00AF2252"/>
    <w:rsid w:val="00AF373F"/>
    <w:rsid w:val="00B0098C"/>
    <w:rsid w:val="00B00B12"/>
    <w:rsid w:val="00B043CD"/>
    <w:rsid w:val="00B1129F"/>
    <w:rsid w:val="00B11D61"/>
    <w:rsid w:val="00B11F7B"/>
    <w:rsid w:val="00B12F51"/>
    <w:rsid w:val="00B15175"/>
    <w:rsid w:val="00B15293"/>
    <w:rsid w:val="00B2751E"/>
    <w:rsid w:val="00B332DF"/>
    <w:rsid w:val="00B34DBB"/>
    <w:rsid w:val="00B34F16"/>
    <w:rsid w:val="00B3650C"/>
    <w:rsid w:val="00B42652"/>
    <w:rsid w:val="00B43AFE"/>
    <w:rsid w:val="00B47055"/>
    <w:rsid w:val="00B63CF3"/>
    <w:rsid w:val="00B64BFA"/>
    <w:rsid w:val="00B70661"/>
    <w:rsid w:val="00B71E63"/>
    <w:rsid w:val="00B7265B"/>
    <w:rsid w:val="00B73672"/>
    <w:rsid w:val="00B75CBF"/>
    <w:rsid w:val="00B770BC"/>
    <w:rsid w:val="00B813E3"/>
    <w:rsid w:val="00B83212"/>
    <w:rsid w:val="00B8461D"/>
    <w:rsid w:val="00B85DE4"/>
    <w:rsid w:val="00B8783F"/>
    <w:rsid w:val="00B87AAD"/>
    <w:rsid w:val="00B91A31"/>
    <w:rsid w:val="00B91EA8"/>
    <w:rsid w:val="00B9300C"/>
    <w:rsid w:val="00B95212"/>
    <w:rsid w:val="00B97BF9"/>
    <w:rsid w:val="00B97D73"/>
    <w:rsid w:val="00BA05E6"/>
    <w:rsid w:val="00BA50D9"/>
    <w:rsid w:val="00BA6325"/>
    <w:rsid w:val="00BA6C28"/>
    <w:rsid w:val="00BA6DB4"/>
    <w:rsid w:val="00BA7745"/>
    <w:rsid w:val="00BB0813"/>
    <w:rsid w:val="00BB090C"/>
    <w:rsid w:val="00BB1DC3"/>
    <w:rsid w:val="00BB70BF"/>
    <w:rsid w:val="00BC3F3C"/>
    <w:rsid w:val="00BC5BB2"/>
    <w:rsid w:val="00BD423A"/>
    <w:rsid w:val="00BD4599"/>
    <w:rsid w:val="00BD56AF"/>
    <w:rsid w:val="00BE1D4B"/>
    <w:rsid w:val="00BE4536"/>
    <w:rsid w:val="00BE5A15"/>
    <w:rsid w:val="00BE738E"/>
    <w:rsid w:val="00BF11A1"/>
    <w:rsid w:val="00BF3F54"/>
    <w:rsid w:val="00C00697"/>
    <w:rsid w:val="00C01B34"/>
    <w:rsid w:val="00C02315"/>
    <w:rsid w:val="00C0376C"/>
    <w:rsid w:val="00C06D77"/>
    <w:rsid w:val="00C1480D"/>
    <w:rsid w:val="00C14890"/>
    <w:rsid w:val="00C14BA6"/>
    <w:rsid w:val="00C14D8C"/>
    <w:rsid w:val="00C1750E"/>
    <w:rsid w:val="00C24EF2"/>
    <w:rsid w:val="00C30A49"/>
    <w:rsid w:val="00C3485C"/>
    <w:rsid w:val="00C35FEF"/>
    <w:rsid w:val="00C4252F"/>
    <w:rsid w:val="00C4416B"/>
    <w:rsid w:val="00C544A4"/>
    <w:rsid w:val="00C56A5E"/>
    <w:rsid w:val="00C6699F"/>
    <w:rsid w:val="00C72A8D"/>
    <w:rsid w:val="00C768E5"/>
    <w:rsid w:val="00C85001"/>
    <w:rsid w:val="00C862EF"/>
    <w:rsid w:val="00C918DD"/>
    <w:rsid w:val="00C92D95"/>
    <w:rsid w:val="00C935B3"/>
    <w:rsid w:val="00CA039B"/>
    <w:rsid w:val="00CA2004"/>
    <w:rsid w:val="00CA2663"/>
    <w:rsid w:val="00CA5840"/>
    <w:rsid w:val="00CA5B99"/>
    <w:rsid w:val="00CB0933"/>
    <w:rsid w:val="00CB334D"/>
    <w:rsid w:val="00CB3A35"/>
    <w:rsid w:val="00CB56D5"/>
    <w:rsid w:val="00CC0417"/>
    <w:rsid w:val="00CC0EBD"/>
    <w:rsid w:val="00CC1BFD"/>
    <w:rsid w:val="00CC4DAB"/>
    <w:rsid w:val="00CC7188"/>
    <w:rsid w:val="00CC76CD"/>
    <w:rsid w:val="00CD1EA8"/>
    <w:rsid w:val="00CE7514"/>
    <w:rsid w:val="00CE77E2"/>
    <w:rsid w:val="00CF5944"/>
    <w:rsid w:val="00CF5ABD"/>
    <w:rsid w:val="00CF6092"/>
    <w:rsid w:val="00CF63CE"/>
    <w:rsid w:val="00CF7AB5"/>
    <w:rsid w:val="00D001C1"/>
    <w:rsid w:val="00D0226A"/>
    <w:rsid w:val="00D065B1"/>
    <w:rsid w:val="00D067C1"/>
    <w:rsid w:val="00D06816"/>
    <w:rsid w:val="00D1343B"/>
    <w:rsid w:val="00D13B13"/>
    <w:rsid w:val="00D16E78"/>
    <w:rsid w:val="00D179B8"/>
    <w:rsid w:val="00D201D3"/>
    <w:rsid w:val="00D21203"/>
    <w:rsid w:val="00D21FAC"/>
    <w:rsid w:val="00D22665"/>
    <w:rsid w:val="00D23C25"/>
    <w:rsid w:val="00D2581F"/>
    <w:rsid w:val="00D267D5"/>
    <w:rsid w:val="00D26A64"/>
    <w:rsid w:val="00D270F9"/>
    <w:rsid w:val="00D31720"/>
    <w:rsid w:val="00D35F8D"/>
    <w:rsid w:val="00D42A92"/>
    <w:rsid w:val="00D50D1C"/>
    <w:rsid w:val="00D52B9A"/>
    <w:rsid w:val="00D5367E"/>
    <w:rsid w:val="00D53B1E"/>
    <w:rsid w:val="00D56795"/>
    <w:rsid w:val="00D6105F"/>
    <w:rsid w:val="00D61AD2"/>
    <w:rsid w:val="00D61EA5"/>
    <w:rsid w:val="00D6795F"/>
    <w:rsid w:val="00D679EA"/>
    <w:rsid w:val="00D70520"/>
    <w:rsid w:val="00D71BBA"/>
    <w:rsid w:val="00D71C1C"/>
    <w:rsid w:val="00D72BC2"/>
    <w:rsid w:val="00D75750"/>
    <w:rsid w:val="00D813A0"/>
    <w:rsid w:val="00D84EF0"/>
    <w:rsid w:val="00D861ED"/>
    <w:rsid w:val="00D873E0"/>
    <w:rsid w:val="00D87BCD"/>
    <w:rsid w:val="00D9229F"/>
    <w:rsid w:val="00D93AE6"/>
    <w:rsid w:val="00D93DB9"/>
    <w:rsid w:val="00D941E3"/>
    <w:rsid w:val="00D94F8B"/>
    <w:rsid w:val="00D95FBF"/>
    <w:rsid w:val="00DA2D9D"/>
    <w:rsid w:val="00DA5988"/>
    <w:rsid w:val="00DA652B"/>
    <w:rsid w:val="00DA762F"/>
    <w:rsid w:val="00DB22E6"/>
    <w:rsid w:val="00DB3BC7"/>
    <w:rsid w:val="00DB4E60"/>
    <w:rsid w:val="00DB5EF8"/>
    <w:rsid w:val="00DB7F78"/>
    <w:rsid w:val="00DC0184"/>
    <w:rsid w:val="00DC210B"/>
    <w:rsid w:val="00DC2AD2"/>
    <w:rsid w:val="00DC2DF6"/>
    <w:rsid w:val="00DC317C"/>
    <w:rsid w:val="00DC4FF2"/>
    <w:rsid w:val="00DC7482"/>
    <w:rsid w:val="00DC79CC"/>
    <w:rsid w:val="00DD3024"/>
    <w:rsid w:val="00DD3456"/>
    <w:rsid w:val="00DD5E65"/>
    <w:rsid w:val="00DD6A89"/>
    <w:rsid w:val="00DD7BF0"/>
    <w:rsid w:val="00DE3419"/>
    <w:rsid w:val="00DE5756"/>
    <w:rsid w:val="00DF20B3"/>
    <w:rsid w:val="00E04AEC"/>
    <w:rsid w:val="00E1007A"/>
    <w:rsid w:val="00E10D39"/>
    <w:rsid w:val="00E134F4"/>
    <w:rsid w:val="00E147D9"/>
    <w:rsid w:val="00E162E0"/>
    <w:rsid w:val="00E20294"/>
    <w:rsid w:val="00E20D75"/>
    <w:rsid w:val="00E228D7"/>
    <w:rsid w:val="00E23568"/>
    <w:rsid w:val="00E23A31"/>
    <w:rsid w:val="00E245B5"/>
    <w:rsid w:val="00E27A31"/>
    <w:rsid w:val="00E33E1B"/>
    <w:rsid w:val="00E34D3E"/>
    <w:rsid w:val="00E35AB7"/>
    <w:rsid w:val="00E36267"/>
    <w:rsid w:val="00E37C97"/>
    <w:rsid w:val="00E37FA8"/>
    <w:rsid w:val="00E41812"/>
    <w:rsid w:val="00E437A2"/>
    <w:rsid w:val="00E46BAF"/>
    <w:rsid w:val="00E5146F"/>
    <w:rsid w:val="00E562D9"/>
    <w:rsid w:val="00E62BD2"/>
    <w:rsid w:val="00E647FB"/>
    <w:rsid w:val="00E720E9"/>
    <w:rsid w:val="00E7655F"/>
    <w:rsid w:val="00E81C5E"/>
    <w:rsid w:val="00E8399F"/>
    <w:rsid w:val="00E83B3C"/>
    <w:rsid w:val="00E8504A"/>
    <w:rsid w:val="00E8736B"/>
    <w:rsid w:val="00E90275"/>
    <w:rsid w:val="00E925D4"/>
    <w:rsid w:val="00E9465D"/>
    <w:rsid w:val="00E95A9E"/>
    <w:rsid w:val="00E96A7B"/>
    <w:rsid w:val="00E97226"/>
    <w:rsid w:val="00EA16A8"/>
    <w:rsid w:val="00EA2B44"/>
    <w:rsid w:val="00EA33EF"/>
    <w:rsid w:val="00EA3A4A"/>
    <w:rsid w:val="00EA70CD"/>
    <w:rsid w:val="00EB1D15"/>
    <w:rsid w:val="00EC4FFD"/>
    <w:rsid w:val="00EC58F5"/>
    <w:rsid w:val="00EC5EFC"/>
    <w:rsid w:val="00ED3AAF"/>
    <w:rsid w:val="00ED57D1"/>
    <w:rsid w:val="00ED6DF6"/>
    <w:rsid w:val="00EE40C6"/>
    <w:rsid w:val="00EE54FA"/>
    <w:rsid w:val="00EE7BFB"/>
    <w:rsid w:val="00EF33CD"/>
    <w:rsid w:val="00EF67E6"/>
    <w:rsid w:val="00F0000D"/>
    <w:rsid w:val="00F00944"/>
    <w:rsid w:val="00F078C1"/>
    <w:rsid w:val="00F12478"/>
    <w:rsid w:val="00F12924"/>
    <w:rsid w:val="00F20C9B"/>
    <w:rsid w:val="00F300CB"/>
    <w:rsid w:val="00F31310"/>
    <w:rsid w:val="00F32F9B"/>
    <w:rsid w:val="00F35210"/>
    <w:rsid w:val="00F42C3A"/>
    <w:rsid w:val="00F453AB"/>
    <w:rsid w:val="00F45451"/>
    <w:rsid w:val="00F46D10"/>
    <w:rsid w:val="00F52BCC"/>
    <w:rsid w:val="00F5313F"/>
    <w:rsid w:val="00F55CC1"/>
    <w:rsid w:val="00F81135"/>
    <w:rsid w:val="00F81A48"/>
    <w:rsid w:val="00F81C00"/>
    <w:rsid w:val="00F83F35"/>
    <w:rsid w:val="00F93FB2"/>
    <w:rsid w:val="00FA1EFC"/>
    <w:rsid w:val="00FA7175"/>
    <w:rsid w:val="00FB62BC"/>
    <w:rsid w:val="00FC181C"/>
    <w:rsid w:val="00FD0EF6"/>
    <w:rsid w:val="00FD17C9"/>
    <w:rsid w:val="00FD2A5B"/>
    <w:rsid w:val="00FD731A"/>
    <w:rsid w:val="00FE6A5C"/>
    <w:rsid w:val="00FF355D"/>
    <w:rsid w:val="00FF5BF1"/>
    <w:rsid w:val="00FF62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7281F9"/>
  <w15:docId w15:val="{60981846-B8F4-44DA-93EE-F7756622B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D6163"/>
    <w:pPr>
      <w:tabs>
        <w:tab w:val="right" w:pos="9360"/>
      </w:tabs>
      <w:spacing w:after="0"/>
      <w:ind w:left="720"/>
    </w:pPr>
    <w:rPr>
      <w:rFonts w:asciiTheme="majorHAnsi" w:hAnsiTheme="majorHAnsi"/>
    </w:rPr>
  </w:style>
  <w:style w:type="paragraph" w:styleId="Heading1">
    <w:name w:val="heading 1"/>
    <w:basedOn w:val="Normal"/>
    <w:next w:val="Normal"/>
    <w:link w:val="Heading1Char"/>
    <w:uiPriority w:val="9"/>
    <w:qFormat/>
    <w:rsid w:val="007D6163"/>
    <w:pPr>
      <w:jc w:val="center"/>
      <w:outlineLvl w:val="0"/>
    </w:pPr>
    <w:rPr>
      <w:b/>
      <w:sz w:val="40"/>
    </w:rPr>
  </w:style>
  <w:style w:type="paragraph" w:styleId="Heading2">
    <w:name w:val="heading 2"/>
    <w:basedOn w:val="Normal"/>
    <w:link w:val="Heading2Char"/>
    <w:uiPriority w:val="9"/>
    <w:qFormat/>
    <w:rsid w:val="007D6163"/>
    <w:pPr>
      <w:jc w:val="center"/>
      <w:outlineLvl w:val="1"/>
    </w:pPr>
    <w:rPr>
      <w:b/>
      <w:sz w:val="32"/>
    </w:rPr>
  </w:style>
  <w:style w:type="paragraph" w:styleId="Heading3">
    <w:name w:val="heading 3"/>
    <w:basedOn w:val="Normal"/>
    <w:next w:val="Normal"/>
    <w:link w:val="Heading3Char"/>
    <w:uiPriority w:val="9"/>
    <w:unhideWhenUsed/>
    <w:qFormat/>
    <w:rsid w:val="007D6163"/>
    <w:pPr>
      <w:outlineLvl w:val="2"/>
    </w:pPr>
    <w:rPr>
      <w:b/>
      <w:sz w:val="28"/>
    </w:rPr>
  </w:style>
  <w:style w:type="paragraph" w:styleId="Heading4">
    <w:name w:val="heading 4"/>
    <w:basedOn w:val="ListParagraph"/>
    <w:next w:val="Normal"/>
    <w:link w:val="Heading4Char"/>
    <w:uiPriority w:val="9"/>
    <w:unhideWhenUsed/>
    <w:qFormat/>
    <w:rsid w:val="00692DEB"/>
    <w:pPr>
      <w:numPr>
        <w:numId w:val="1"/>
      </w:numPr>
      <w:spacing w:after="120"/>
      <w:outlineLvl w:val="3"/>
    </w:pPr>
    <w:rPr>
      <w:b/>
    </w:rPr>
  </w:style>
  <w:style w:type="paragraph" w:styleId="Heading5">
    <w:name w:val="heading 5"/>
    <w:basedOn w:val="Normal"/>
    <w:next w:val="Normal"/>
    <w:link w:val="Heading5Char"/>
    <w:uiPriority w:val="9"/>
    <w:unhideWhenUsed/>
    <w:qFormat/>
    <w:rsid w:val="007D6163"/>
    <w:pPr>
      <w:outlineLvl w:val="4"/>
    </w:pPr>
    <w:rPr>
      <w:b/>
    </w:rPr>
  </w:style>
  <w:style w:type="paragraph" w:styleId="Heading6">
    <w:name w:val="heading 6"/>
    <w:basedOn w:val="Normal"/>
    <w:next w:val="Normal"/>
    <w:link w:val="Heading6Char"/>
    <w:uiPriority w:val="9"/>
    <w:unhideWhenUsed/>
    <w:qFormat/>
    <w:rsid w:val="007D6163"/>
    <w:pPr>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7D6163"/>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semiHidden/>
    <w:unhideWhenUsed/>
    <w:rsid w:val="000B0962"/>
    <w:rPr>
      <w:sz w:val="16"/>
      <w:szCs w:val="16"/>
    </w:rPr>
  </w:style>
  <w:style w:type="paragraph" w:styleId="CommentText">
    <w:name w:val="annotation text"/>
    <w:basedOn w:val="Normal"/>
    <w:link w:val="CommentTextChar"/>
    <w:uiPriority w:val="99"/>
    <w:unhideWhenUsed/>
    <w:rsid w:val="000B0962"/>
    <w:pPr>
      <w:spacing w:line="240" w:lineRule="auto"/>
    </w:pPr>
    <w:rPr>
      <w:sz w:val="20"/>
      <w:szCs w:val="20"/>
    </w:rPr>
  </w:style>
  <w:style w:type="character" w:customStyle="1" w:styleId="CommentTextChar">
    <w:name w:val="Comment Text Char"/>
    <w:basedOn w:val="DefaultParagraphFont"/>
    <w:link w:val="CommentText"/>
    <w:uiPriority w:val="99"/>
    <w:rsid w:val="000B0962"/>
    <w:rPr>
      <w:sz w:val="20"/>
      <w:szCs w:val="20"/>
    </w:rPr>
  </w:style>
  <w:style w:type="paragraph" w:styleId="CommentSubject">
    <w:name w:val="annotation subject"/>
    <w:basedOn w:val="CommentText"/>
    <w:next w:val="CommentText"/>
    <w:link w:val="CommentSubjectChar"/>
    <w:uiPriority w:val="99"/>
    <w:semiHidden/>
    <w:unhideWhenUsed/>
    <w:rsid w:val="000B0962"/>
    <w:rPr>
      <w:b/>
      <w:bCs/>
    </w:rPr>
  </w:style>
  <w:style w:type="character" w:customStyle="1" w:styleId="CommentSubjectChar">
    <w:name w:val="Comment Subject Char"/>
    <w:basedOn w:val="CommentTextChar"/>
    <w:link w:val="CommentSubject"/>
    <w:uiPriority w:val="99"/>
    <w:semiHidden/>
    <w:rsid w:val="000B0962"/>
    <w:rPr>
      <w:b/>
      <w:bCs/>
      <w:sz w:val="20"/>
      <w:szCs w:val="20"/>
    </w:rPr>
  </w:style>
  <w:style w:type="character" w:customStyle="1" w:styleId="Heading1Char">
    <w:name w:val="Heading 1 Char"/>
    <w:basedOn w:val="DefaultParagraphFont"/>
    <w:link w:val="Heading1"/>
    <w:uiPriority w:val="9"/>
    <w:rsid w:val="007D6163"/>
    <w:rPr>
      <w:rFonts w:asciiTheme="majorHAnsi" w:hAnsiTheme="majorHAnsi"/>
      <w:b/>
      <w:sz w:val="40"/>
    </w:rPr>
  </w:style>
  <w:style w:type="character" w:customStyle="1" w:styleId="Heading3Char">
    <w:name w:val="Heading 3 Char"/>
    <w:basedOn w:val="DefaultParagraphFont"/>
    <w:link w:val="Heading3"/>
    <w:uiPriority w:val="9"/>
    <w:rsid w:val="007D6163"/>
    <w:rPr>
      <w:rFonts w:asciiTheme="majorHAnsi" w:hAnsiTheme="majorHAnsi"/>
      <w:b/>
      <w:sz w:val="28"/>
    </w:rPr>
  </w:style>
  <w:style w:type="character" w:customStyle="1" w:styleId="Heading4Char">
    <w:name w:val="Heading 4 Char"/>
    <w:basedOn w:val="DefaultParagraphFont"/>
    <w:link w:val="Heading4"/>
    <w:uiPriority w:val="9"/>
    <w:rsid w:val="00692DEB"/>
    <w:rPr>
      <w:rFonts w:asciiTheme="majorHAnsi" w:hAnsiTheme="majorHAnsi"/>
      <w:b/>
    </w:rPr>
  </w:style>
  <w:style w:type="character" w:customStyle="1" w:styleId="Heading5Char">
    <w:name w:val="Heading 5 Char"/>
    <w:basedOn w:val="DefaultParagraphFont"/>
    <w:link w:val="Heading5"/>
    <w:uiPriority w:val="9"/>
    <w:rsid w:val="007D6163"/>
    <w:rPr>
      <w:rFonts w:asciiTheme="majorHAnsi" w:hAnsiTheme="majorHAnsi"/>
      <w:b/>
    </w:rPr>
  </w:style>
  <w:style w:type="character" w:customStyle="1" w:styleId="Heading6Char">
    <w:name w:val="Heading 6 Char"/>
    <w:basedOn w:val="DefaultParagraphFont"/>
    <w:link w:val="Heading6"/>
    <w:uiPriority w:val="9"/>
    <w:rsid w:val="007D6163"/>
    <w:rPr>
      <w:rFonts w:asciiTheme="majorHAnsi" w:hAnsiTheme="majorHAnsi"/>
      <w:u w:val="single"/>
    </w:rPr>
  </w:style>
  <w:style w:type="paragraph" w:styleId="Revision">
    <w:name w:val="Revision"/>
    <w:hidden/>
    <w:uiPriority w:val="99"/>
    <w:semiHidden/>
    <w:rsid w:val="003B1BE3"/>
    <w:pPr>
      <w:spacing w:after="0" w:line="240" w:lineRule="auto"/>
    </w:pPr>
    <w:rPr>
      <w:rFonts w:asciiTheme="majorHAnsi" w:hAnsiTheme="majorHAnsi"/>
    </w:rPr>
  </w:style>
  <w:style w:type="paragraph" w:styleId="TOC1">
    <w:name w:val="toc 1"/>
    <w:basedOn w:val="Normal"/>
    <w:next w:val="Normal"/>
    <w:autoRedefine/>
    <w:uiPriority w:val="39"/>
    <w:unhideWhenUsed/>
    <w:rsid w:val="003860A5"/>
    <w:pPr>
      <w:tabs>
        <w:tab w:val="clear" w:pos="9360"/>
      </w:tabs>
      <w:spacing w:after="100"/>
      <w:ind w:left="0"/>
    </w:pPr>
  </w:style>
  <w:style w:type="paragraph" w:styleId="TOC2">
    <w:name w:val="toc 2"/>
    <w:basedOn w:val="Normal"/>
    <w:next w:val="Normal"/>
    <w:autoRedefine/>
    <w:uiPriority w:val="39"/>
    <w:unhideWhenUsed/>
    <w:rsid w:val="001B70B4"/>
    <w:pPr>
      <w:tabs>
        <w:tab w:val="clear" w:pos="9360"/>
        <w:tab w:val="left" w:pos="660"/>
        <w:tab w:val="right" w:leader="dot" w:pos="9350"/>
      </w:tabs>
      <w:spacing w:after="100"/>
      <w:ind w:left="630" w:hanging="410"/>
    </w:pPr>
  </w:style>
  <w:style w:type="paragraph" w:styleId="TOC8">
    <w:name w:val="toc 8"/>
    <w:basedOn w:val="Normal"/>
    <w:next w:val="Normal"/>
    <w:autoRedefine/>
    <w:uiPriority w:val="39"/>
    <w:unhideWhenUsed/>
    <w:rsid w:val="003860A5"/>
    <w:pPr>
      <w:tabs>
        <w:tab w:val="clear" w:pos="9360"/>
      </w:tabs>
      <w:spacing w:after="100"/>
      <w:ind w:left="1540"/>
    </w:pPr>
    <w:rPr>
      <w:rFonts w:asciiTheme="minorHAnsi" w:hAnsiTheme="minorHAnsi"/>
    </w:rPr>
  </w:style>
  <w:style w:type="character" w:styleId="FollowedHyperlink">
    <w:name w:val="FollowedHyperlink"/>
    <w:basedOn w:val="DefaultParagraphFont"/>
    <w:uiPriority w:val="99"/>
    <w:semiHidden/>
    <w:unhideWhenUsed/>
    <w:rsid w:val="008C408E"/>
    <w:rPr>
      <w:color w:val="800080" w:themeColor="followedHyperlink"/>
      <w:u w:val="single"/>
    </w:rPr>
  </w:style>
  <w:style w:type="paragraph" w:customStyle="1" w:styleId="EndNoteBibliographyTitle">
    <w:name w:val="EndNote Bibliography Title"/>
    <w:basedOn w:val="Normal"/>
    <w:link w:val="EndNoteBibliographyTitleChar"/>
    <w:rsid w:val="00BD423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D423A"/>
    <w:rPr>
      <w:rFonts w:ascii="Cambria" w:hAnsi="Cambria"/>
      <w:noProof/>
    </w:rPr>
  </w:style>
  <w:style w:type="paragraph" w:customStyle="1" w:styleId="EndNoteBibliography">
    <w:name w:val="EndNote Bibliography"/>
    <w:basedOn w:val="Normal"/>
    <w:link w:val="EndNoteBibliographyChar"/>
    <w:rsid w:val="00BD423A"/>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BD423A"/>
    <w:rPr>
      <w:rFonts w:ascii="Cambria" w:hAnsi="Cambria"/>
      <w:noProof/>
    </w:rPr>
  </w:style>
  <w:style w:type="character" w:styleId="UnresolvedMention">
    <w:name w:val="Unresolved Mention"/>
    <w:basedOn w:val="DefaultParagraphFont"/>
    <w:uiPriority w:val="99"/>
    <w:semiHidden/>
    <w:unhideWhenUsed/>
    <w:rsid w:val="00BD42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952586795">
      <w:bodyDiv w:val="1"/>
      <w:marLeft w:val="0"/>
      <w:marRight w:val="0"/>
      <w:marTop w:val="0"/>
      <w:marBottom w:val="0"/>
      <w:divBdr>
        <w:top w:val="none" w:sz="0" w:space="0" w:color="auto"/>
        <w:left w:val="none" w:sz="0" w:space="0" w:color="auto"/>
        <w:bottom w:val="none" w:sz="0" w:space="0" w:color="auto"/>
        <w:right w:val="none" w:sz="0" w:space="0" w:color="auto"/>
      </w:divBdr>
      <w:divsChild>
        <w:div w:id="997417974">
          <w:marLeft w:val="0"/>
          <w:marRight w:val="0"/>
          <w:marTop w:val="0"/>
          <w:marBottom w:val="0"/>
          <w:divBdr>
            <w:top w:val="none" w:sz="0" w:space="0" w:color="auto"/>
            <w:left w:val="none" w:sz="0" w:space="0" w:color="auto"/>
            <w:bottom w:val="none" w:sz="0" w:space="0" w:color="auto"/>
            <w:right w:val="none" w:sz="0" w:space="0" w:color="auto"/>
          </w:divBdr>
          <w:divsChild>
            <w:div w:id="1700549412">
              <w:marLeft w:val="0"/>
              <w:marRight w:val="0"/>
              <w:marTop w:val="0"/>
              <w:marBottom w:val="0"/>
              <w:divBdr>
                <w:top w:val="none" w:sz="0" w:space="0" w:color="auto"/>
                <w:left w:val="single" w:sz="6" w:space="0" w:color="E2E2E2"/>
                <w:bottom w:val="none" w:sz="0" w:space="0" w:color="auto"/>
                <w:right w:val="single" w:sz="6" w:space="0" w:color="E2E2E2"/>
              </w:divBdr>
              <w:divsChild>
                <w:div w:id="889462832">
                  <w:marLeft w:val="0"/>
                  <w:marRight w:val="0"/>
                  <w:marTop w:val="0"/>
                  <w:marBottom w:val="0"/>
                  <w:divBdr>
                    <w:top w:val="none" w:sz="0" w:space="0" w:color="auto"/>
                    <w:left w:val="none" w:sz="0" w:space="0" w:color="auto"/>
                    <w:bottom w:val="none" w:sz="0" w:space="0" w:color="auto"/>
                    <w:right w:val="none" w:sz="0" w:space="0" w:color="auto"/>
                  </w:divBdr>
                  <w:divsChild>
                    <w:div w:id="58179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bls.gov/oes/current/oes_nat.htm"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community.clsi.org/about/blog/how-clsi-got-the-qses/" TargetMode="External"/><Relationship Id="rId2" Type="http://schemas.openxmlformats.org/officeDocument/2006/relationships/customXml" Target="../customXml/item2.xml"/><Relationship Id="rId16" Type="http://schemas.openxmlformats.org/officeDocument/2006/relationships/hyperlink" Target="www.genome.gov/10002335/regulation-of-genetic-test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www.cdc.gov/nphpsp/essentialservices.html" TargetMode="External"/><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aspe.hhs.gov/pdf-report/guidelines-regulatory-impact-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ntns:customXsn xmlns:ntns="http://schemas.microsoft.com/office/2006/metadata/customXsn">
  <ntns:xsnLocation>http://esp.cdc.gov/sites/ostlts/pip/osc/StatementA/Forms/Document/f1a9b05ff230bd57customXsn.xsn</ntns:xsnLocation>
  <ntns:cached>False</ntns:cached>
  <ntns:openByDefault>False</ntns:openByDefault>
  <ntns:xsnScope>http://esp.cdc.gov/sites/ostlts/pip/osc/StatementA</ntns:xsnScope>
</ntns:customXs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SC_StateA_12_10Total_Respondent_Costs xmlns="bd99c180-279b-44c3-9486-dd050336677e">2077.84</OSC_StateA_12_10Total_Respondent_Costs>
    <OSC_StateA_12_2Number_of_Respondents xmlns="bd99c180-279b-44c3-9486-dd050336677e">0</OSC_StateA_12_2Number_of_Respondents>
    <OSC_StateA_12_6Average_Burden_per_Response_in_Hours xmlns="bd99c180-279b-44c3-9486-dd050336677e">=&gt;20/60&lt;=</OSC_StateA_12_6Average_Burden_per_Response_in_Hours>
    <OSC_StateA_12_9Total_Respondent_Costs xmlns="bd99c180-279b-44c3-9486-dd050336677e">0</OSC_StateA_12_9Total_Respondent_Costs>
    <OSC_StateA_14_10Average_Hourly_Rate xmlns="bd99c180-279b-44c3-9486-dd050336677e">0</OSC_StateA_14_10Average_Hourly_Rate>
    <OSC_StateA_14_2Staff_FTE xmlns="bd99c180-279b-44c3-9486-dd050336677e">=&gt;Enter&lt;=</OSC_StateA_14_2Staff_FTE>
    <OSC_StateA_14_5Average_Hourly_Rate xmlns="bd99c180-279b-44c3-9486-dd050336677e">0</OSC_StateA_14_5Average_Hourly_Rate>
    <OSC_StateA_14_8Average_Cost xmlns="bd99c180-279b-44c3-9486-dd050336677e">0</OSC_StateA_14_8Average_Cost>
    <GenICPIEmail xmlns="bd99c180-279b-44c3-9486-dd050336677e">=&gt;Enter work email&lt;=</GenICPIEmail>
    <OSC_StateA_12_Total_Number_of_Respondents xmlns="ce849d94-b00b-4457-8fdf-7e9e81e05b5e">0</OSC_StateA_12_Total_Number_of_Respondents>
    <OSC_StateA_12_10Average_Burden_per_Response_in_Hours xmlns="bd99c180-279b-44c3-9486-dd050336677e">=&gt;40/60&lt;=</OSC_StateA_12_10Average_Burden_per_Response_in_Hours>
    <OSC_StateA_12_10Type_of_Respondent xmlns="bd99c180-279b-44c3-9486-dd050336677e">=&gt;Enter&lt;=</OSC_StateA_12_10Type_of_Respondent>
    <OSC_StateA_12_3Number_of_Respondents xmlns="bd99c180-279b-44c3-9486-dd050336677e">0</OSC_StateA_12_3Number_of_Respondents>
    <OSC_StateA_12_7Average_Burden_per_Response_in_Hours xmlns="bd99c180-279b-44c3-9486-dd050336677e">=&gt;20/60&lt;=</OSC_StateA_12_7Average_Burden_per_Response_in_Hours>
    <OSC_StateA_12_8Total_Respondent_Costs xmlns="bd99c180-279b-44c3-9486-dd050336677e">0</OSC_StateA_12_8Total_Respondent_Costs>
    <OSC_StateA_14_3Staff_FTE xmlns="bd99c180-279b-44c3-9486-dd050336677e">=&gt;Enter&lt;=</OSC_StateA_14_3Staff_FTE>
    <OSC_StateA_14_4Average_Hourly_Rate xmlns="bd99c180-279b-44c3-9486-dd050336677e">0</OSC_StateA_14_4Average_Hourly_Rate>
    <OSC_StateA_14_9Average_Cost xmlns="bd99c180-279b-44c3-9486-dd050336677e">0</OSC_StateA_14_9Average_Cost>
    <OSC_StateA_12_4Average_Burden_per_Response_in_Hours xmlns="bd99c180-279b-44c3-9486-dd050336677e">=&gt;20/60&lt;=</OSC_StateA_12_4Average_Burden_per_Response_in_Hours>
    <OSC_StateA_12_9Type_of_Respondent xmlns="bd99c180-279b-44c3-9486-dd050336677e">=&gt;Enter&lt;=</OSC_StateA_12_9Type_of_Respondent>
    <OSC_StateA_14_7Average_Hourly_Rate xmlns="bd99c180-279b-44c3-9486-dd050336677e">0</OSC_StateA_14_7Average_Hourly_Rate>
    <OSC_StateA_Tabulation_and_Publication_and_Project_Time_Schedule xmlns="bd99c180-279b-44c3-9486-dd050336677e" xsi:nil="true"/>
    <OSC_StateA_12_10Number_of_Responses_per_Respondent xmlns="bd99c180-279b-44c3-9486-dd050336677e">1</OSC_StateA_12_10Number_of_Responses_per_Respondent>
    <OSC_StateA_12_1Number_of_Respondents xmlns="bd99c180-279b-44c3-9486-dd050336677e">0</OSC_StateA_12_1Number_of_Respondents>
    <OSC_StateA_12_5Average_Burden_per_Response_in_Hours xmlns="bd99c180-279b-44c3-9486-dd050336677e">=&gt;20/60&lt;=</OSC_StateA_12_5Average_Burden_per_Response_in_Hours>
    <OSC_StateA_12_8Type_of_Respondent xmlns="bd99c180-279b-44c3-9486-dd050336677e">=&gt;Enter&lt;=</OSC_StateA_12_8Type_of_Respondent>
    <OSC_StateA_14_1Staff_FTE xmlns="bd99c180-279b-44c3-9486-dd050336677e">=&gt;Enter&lt;=</OSC_StateA_14_1Staff_FTE>
    <OSC_StateA_14_6Average_Hourly_Rate xmlns="bd99c180-279b-44c3-9486-dd050336677e">0</OSC_StateA_14_6Average_Hourly_Rate>
    <OSC_StateA_Overview_Of_Data_Collection_System xmlns="bd99c180-279b-44c3-9486-dd050336677e" xsi:nil="true"/>
    <OSC_StateA_12_9Number_of_Responses_per_Respondent xmlns="bd99c180-279b-44c3-9486-dd050336677e">1</OSC_StateA_12_9Number_of_Responses_per_Respondent>
    <OSC_StateA_14_4Average_Hours_Per_Collection xmlns="bd99c180-279b-44c3-9486-dd050336677e">0</OSC_StateA_14_4Average_Hours_Per_Collection>
    <GenICPICenterDivisionBranch xmlns="bd99c180-279b-44c3-9486-dd050336677e" xsi:nil="true"/>
    <GenICPIWorkMailingAddress xmlns="bd99c180-279b-44c3-9486-dd050336677e">=&gt;Enter work mailing address&lt;=</GenICPIWorkMailingAddress>
    <OSC_StateA_12_8Number_of_Responses_per_Respondent xmlns="bd99c180-279b-44c3-9486-dd050336677e">1</OSC_StateA_12_8Number_of_Responses_per_Respondent>
    <OSC_StateA_14_5Average_Hours_Per_Collection xmlns="bd99c180-279b-44c3-9486-dd050336677e">0</OSC_StateA_14_5Average_Hours_Per_Collection>
    <OSC_StateA_Identify_Duplication_Similar_Information xmlns="bd99c180-279b-44c3-9486-dd050336677e" xsi:nil="true"/>
    <OSC_StateA_Justification_for_Sensitive_Questions xmlns="bd99c180-279b-44c3-9486-dd050336677e" xsi:nil="true"/>
    <GenICPICDCID xmlns="bd99c180-279b-44c3-9486-dd050336677e" xsi:nil="true"/>
    <OSC_StateA_12_8Average_Burden_per_Response_in_Hours xmlns="bd99c180-279b-44c3-9486-dd050336677e">=&gt;20/60&lt;=</OSC_StateA_12_8Average_Burden_per_Response_in_Hours>
    <OSC_StateA_14_6Average_Hours_Per_Collection xmlns="bd99c180-279b-44c3-9486-dd050336677e">0</OSC_StateA_14_6Average_Hours_Per_Collection>
    <OSC_StateA_Assurance_of_Confidentiality_Provided_to_Respondents xmlns="bd99c180-279b-44c3-9486-dd050336677e" xsi:nil="true"/>
    <OSC_StateA_Consequences_Collecting_Less_Frequently xmlns="bd99c180-279b-44c3-9486-dd050336677e" xsi:nil="true"/>
    <OSC_StateA_List_Of_Attachments xmlns="bd99c180-279b-44c3-9486-dd050336677e" xsi:nil="true"/>
    <GenICNickname xmlns="15b1c282-9287-45cb-9b41-eae3a76919a0" xsi:nil="true"/>
    <OSC_StateA_12_10Total_Burden_Hours xmlns="bd99c180-279b-44c3-9486-dd050336677e">38</OSC_StateA_12_10Total_Burden_Hours>
    <OSC_StateA_12_9Average_Burden_per_Response_in_Hours xmlns="bd99c180-279b-44c3-9486-dd050336677e">=&gt;20/60&lt;=</OSC_StateA_12_9Average_Burden_per_Response_in_Hours>
    <OSC_StateA_14_10Average_Hours_Per_Collection xmlns="bd99c180-279b-44c3-9486-dd050336677e">0</OSC_StateA_14_10Average_Hours_Per_Collection>
    <OSC_StateA_14_7Average_Hours_Per_Collection xmlns="bd99c180-279b-44c3-9486-dd050336677e">0</OSC_StateA_14_7Average_Hours_Per_Collection>
    <OSC_StateA_Date_Submitted xmlns="bd99c180-279b-44c3-9486-dd050336677e" xsi:nil="true"/>
    <OSC_StateA_12_10Number_of_Respondents xmlns="bd99c180-279b-44c3-9486-dd050336677e">57</OSC_StateA_12_10Number_of_Respondents>
    <OSC_StateA_12_1Total_Burden_Hours xmlns="bd99c180-279b-44c3-9486-dd050336677e">0</OSC_StateA_12_1Total_Burden_Hours>
    <OSC_StateA_12_1Total_Respondent_Costs xmlns="bd99c180-279b-44c3-9486-dd050336677e">0</OSC_StateA_12_1Total_Respondent_Costs>
    <OSC_StateA_12_7Type_of_Respondent xmlns="bd99c180-279b-44c3-9486-dd050336677e">=&gt;Enter&lt;=</OSC_StateA_12_7Type_of_Respondent>
    <OSC_StateA_14_9Average_Hourly_Rate xmlns="bd99c180-279b-44c3-9486-dd050336677e">0</OSC_StateA_14_9Average_Hourly_Rate>
    <OSC_StateA_14_Estimated_Total_Cost_of_Information_Collection xmlns="bd99c180-279b-44c3-9486-dd050336677e">0</OSC_StateA_14_Estimated_Total_Cost_of_Information_Collection>
    <OSC_StateA_Reason_Display_OMB_Expiration_Date_is_Inappropriate xmlns="bd99c180-279b-44c3-9486-dd050336677e" xsi:nil="true"/>
    <GenICPIName xmlns="bd99c180-279b-44c3-9486-dd050336677e">=&gt;Enter full name and credentials&lt;=</GenICPIName>
    <OSC_StateA_12_6Type_of_Respondent xmlns="bd99c180-279b-44c3-9486-dd050336677e">=&gt;Enter&lt;=</OSC_StateA_12_6Type_of_Respondent>
    <OSC_StateA_12_Total_Total_Respondent_Costs xmlns="bd99c180-279b-44c3-9486-dd050336677e">0</OSC_StateA_12_Total_Total_Respondent_Costs>
    <OSC_StateA_14_1Average_Hours_Per_Collection xmlns="bd99c180-279b-44c3-9486-dd050336677e">0</OSC_StateA_14_1Average_Hours_Per_Collection>
    <OSC_StateA_14_8Average_Hourly_Rate xmlns="bd99c180-279b-44c3-9486-dd050336677e">0</OSC_StateA_14_8Average_Hourly_Rate>
    <GenICPICIO xmlns="bd99c180-279b-44c3-9486-dd050336677e" xsi:nil="true"/>
    <GenICTitle xmlns="15b1c282-9287-45cb-9b41-eae3a76919a0">=&gt;Enter short but descriptive title reflecting the purpose of the data collection. &lt;=</GenICTitle>
    <OSC_StateA_12_3Total_Burden_Hours xmlns="bd99c180-279b-44c3-9486-dd050336677e">0</OSC_StateA_12_3Total_Burden_Hours>
    <OSC_StateA_12_3Total_Respondent_Costs xmlns="bd99c180-279b-44c3-9486-dd050336677e">0</OSC_StateA_12_3Total_Respondent_Costs>
    <OSC_StateA_12_5Type_of_Respondent xmlns="bd99c180-279b-44c3-9486-dd050336677e">=&gt;Enter&lt;=</OSC_StateA_12_5Type_of_Respondent>
    <OSC_StateA_12_8Hourly_Wage_Rate xmlns="bd99c180-279b-44c3-9486-dd050336677e">0</OSC_StateA_12_8Hourly_Wage_Rate>
    <OSC_StateA_12_Total_Number_of_Responses_per_Respondent xmlns="bd99c180-279b-44c3-9486-dd050336677e">1</OSC_StateA_12_Total_Number_of_Responses_per_Respondent>
    <OSC_StateA_14_2Average_Hours_Per_Collection xmlns="bd99c180-279b-44c3-9486-dd050336677e">0</OSC_StateA_14_2Average_Hours_Per_Collection>
    <OSC_StateA_Background xmlns="bd99c180-279b-44c3-9486-dd050336677e" xsi:nil="true"/>
    <OSC_StateA_Estimates_of_Annualized_Burden_Hours_and_Costs xmlns="bd99c180-279b-44c3-9486-dd050336677e" xsi:nil="true"/>
    <OSC_StateA_Items_to_be_collected xmlns="bd99c180-279b-44c3-9486-dd050336677e" xsi:nil="true"/>
    <OSC_StateA_12_2Total_Burden_Hours xmlns="bd99c180-279b-44c3-9486-dd050336677e">0</OSC_StateA_12_2Total_Burden_Hours>
    <OSC_StateA_12_2Total_Respondent_Costs xmlns="bd99c180-279b-44c3-9486-dd050336677e">0</OSC_StateA_12_2Total_Respondent_Costs>
    <OSC_StateA_12_4Type_of_Respondent xmlns="bd99c180-279b-44c3-9486-dd050336677e">=&gt;Enter&lt;=</OSC_StateA_12_4Type_of_Respondent>
    <OSC_StateA_12_9Hourly_Wage_Rate xmlns="bd99c180-279b-44c3-9486-dd050336677e">0</OSC_StateA_12_9Hourly_Wage_Rate>
    <OSC_StateA_14_3Average_Hours_Per_Collection xmlns="bd99c180-279b-44c3-9486-dd050336677e">0</OSC_StateA_14_3Average_Hours_Per_Collection>
    <OSC_StateA_Explanation_of_Any_Payment_or_Gift_to_Respondents xmlns="bd99c180-279b-44c3-9486-dd050336677e" xsi:nil="true"/>
    <OSC_StateA_12_3Type_of_Respondent xmlns="bd99c180-279b-44c3-9486-dd050336677e">=&gt;Enter&lt;=</OSC_StateA_12_3Type_of_Respondent>
    <OSC_StateA_12_5Number_of_Responses_per_Respondent xmlns="bd99c180-279b-44c3-9486-dd050336677e">1</OSC_StateA_12_5Number_of_Responses_per_Respondent>
    <OSC_StateA_12_5Total_Burden_Hours xmlns="bd99c180-279b-44c3-9486-dd050336677e">0</OSC_StateA_12_5Total_Burden_Hours>
    <OSC_StateA_12_5Total_Respondent_Costs xmlns="bd99c180-279b-44c3-9486-dd050336677e">0</OSC_StateA_12_5Total_Respondent_Costs>
    <OSC_StateA_12_6Hourly_Wage_Rate xmlns="bd99c180-279b-44c3-9486-dd050336677e">0</OSC_StateA_12_6Hourly_Wage_Rate>
    <OSC_StateA_Improved_Information_Technology_and_Burden_Reduction xmlns="bd99c180-279b-44c3-9486-dd050336677e" xsi:nil="true"/>
    <OSC_StateA_12_2Type_of_Respondent xmlns="bd99c180-279b-44c3-9486-dd050336677e">=&gt;Enter&lt;=</OSC_StateA_12_2Type_of_Respondent>
    <OSC_StateA_12_4Number_of_Responses_per_Respondent xmlns="bd99c180-279b-44c3-9486-dd050336677e">1</OSC_StateA_12_4Number_of_Responses_per_Respondent>
    <OSC_StateA_12_4Total_Burden_Hours xmlns="bd99c180-279b-44c3-9486-dd050336677e">0</OSC_StateA_12_4Total_Burden_Hours>
    <OSC_StateA_12_4Total_Respondent_Costs xmlns="bd99c180-279b-44c3-9486-dd050336677e">0</OSC_StateA_12_4Total_Respondent_Costs>
    <OSC_StateA_12_7Hourly_Wage_Rate xmlns="bd99c180-279b-44c3-9486-dd050336677e">0</OSC_StateA_12_7Hourly_Wage_Rate>
    <OSC_StateA_14_10Staff_FTE xmlns="bd99c180-279b-44c3-9486-dd050336677e">=&gt;Enter&lt;=</OSC_StateA_14_10Staff_FTE>
    <OSC_StateA_14_1Average_Cost xmlns="bd99c180-279b-44c3-9486-dd050336677e">0</OSC_StateA_14_1Average_Cost>
    <OSC_StateA_Estimate_Other_Total_Annual_Cost_Burden_to_Respond xmlns="bd99c180-279b-44c3-9486-dd050336677e" xsi:nil="true"/>
    <GenICPITitle xmlns="bd99c180-279b-44c3-9486-dd050336677e">=&gt;Enter official CDC title&lt;=</GenICPITitle>
    <OSC_StateA_12_1Type_of_Respondent xmlns="bd99c180-279b-44c3-9486-dd050336677e">=&gt;Enter&lt;=</OSC_StateA_12_1Type_of_Respondent>
    <OSC_StateA_12_4Hourly_Wage_Rate xmlns="bd99c180-279b-44c3-9486-dd050336677e">0</OSC_StateA_12_4Hourly_Wage_Rate>
    <OSC_StateA_12_7Number_of_Responses_per_Respondent xmlns="bd99c180-279b-44c3-9486-dd050336677e">1</OSC_StateA_12_7Number_of_Responses_per_Respondent>
    <OSC_StateA_12_7Total_Burden_Hours xmlns="bd99c180-279b-44c3-9486-dd050336677e">0</OSC_StateA_12_7Total_Burden_Hours>
    <OSC_StateA_12_7Total_Respondent_Costs xmlns="bd99c180-279b-44c3-9486-dd050336677e">0</OSC_StateA_12_7Total_Respondent_Costs>
    <OSC_StateA_12_8Number_of_Respondents xmlns="bd99c180-279b-44c3-9486-dd050336677e">0</OSC_StateA_12_8Number_of_Respondents>
    <OSC_StateA_12_Total_Total_Burden_Hours xmlns="bd99c180-279b-44c3-9486-dd050336677e">0</OSC_StateA_12_Total_Total_Burden_Hours>
    <OSC_StateA_14_2Average_Cost xmlns="bd99c180-279b-44c3-9486-dd050336677e">0</OSC_StateA_14_2Average_Cost>
    <OSC_StateA_14_8Staff_FTE xmlns="bd99c180-279b-44c3-9486-dd050336677e">=&gt;Enter&lt;=</OSC_StateA_14_8Staff_FTE>
    <OSC_StateA_Websites_Directed_at_Children xmlns="bd99c180-279b-44c3-9486-dd050336677e" xsi:nil="true"/>
    <GenICPIDivisionOROfficeTitle xmlns="bd99c180-279b-44c3-9486-dd050336677e">=&gt;Enter division or office title&lt;=</GenICPIDivisionOROfficeTitle>
    <OSC_StateA_12_5Hourly_Wage_Rate xmlns="bd99c180-279b-44c3-9486-dd050336677e">0</OSC_StateA_12_5Hourly_Wage_Rate>
    <OSC_StateA_12_6Number_of_Responses_per_Respondent xmlns="bd99c180-279b-44c3-9486-dd050336677e">1</OSC_StateA_12_6Number_of_Responses_per_Respondent>
    <OSC_StateA_12_6Total_Burden_Hours xmlns="bd99c180-279b-44c3-9486-dd050336677e">0</OSC_StateA_12_6Total_Burden_Hours>
    <OSC_StateA_12_6Total_Respondent_Costs xmlns="bd99c180-279b-44c3-9486-dd050336677e">0</OSC_StateA_12_6Total_Respondent_Costs>
    <OSC_StateA_12_9Number_of_Respondents xmlns="bd99c180-279b-44c3-9486-dd050336677e">0</OSC_StateA_12_9Number_of_Respondents>
    <OSC_StateA_14_3Average_Cost xmlns="bd99c180-279b-44c3-9486-dd050336677e">0</OSC_StateA_14_3Average_Cost>
    <OSC_StateA_14_9Staff_FTE xmlns="bd99c180-279b-44c3-9486-dd050336677e">=&gt;Enter&lt;=</OSC_StateA_14_9Staff_FTE>
    <OSC_StateA_Annualized_Cost_to_the_Government xmlns="bd99c180-279b-44c3-9486-dd050336677e" xsi:nil="true"/>
    <OSC_StateA_12_10Hourly_Wage_Rate xmlns="bd99c180-279b-44c3-9486-dd050336677e">54.68</OSC_StateA_12_10Hourly_Wage_Rate>
    <OSC_StateA_12_1Number_of_Responses_per_Respondent xmlns="bd99c180-279b-44c3-9486-dd050336677e">1</OSC_StateA_12_1Number_of_Responses_per_Respondent>
    <OSC_StateA_12_2Average_Burden_per_Response_in_Hours xmlns="bd99c180-279b-44c3-9486-dd050336677e">=&gt;20/60&lt;=</OSC_StateA_12_2Average_Burden_per_Response_in_Hours>
    <OSC_StateA_12_2Hourly_Wage_Rate xmlns="bd99c180-279b-44c3-9486-dd050336677e">0</OSC_StateA_12_2Hourly_Wage_Rate>
    <OSC_StateA_12_6Number_of_Respondents xmlns="bd99c180-279b-44c3-9486-dd050336677e">0</OSC_StateA_12_6Number_of_Respondents>
    <OSC_StateA_12_9Total_Burden_Hours xmlns="bd99c180-279b-44c3-9486-dd050336677e">0</OSC_StateA_12_9Total_Burden_Hours>
    <OSC_StateA_14_1Average_Hourly_Rate xmlns="bd99c180-279b-44c3-9486-dd050336677e">0</OSC_StateA_14_1Average_Hourly_Rate>
    <OSC_StateA_14_4Average_Cost xmlns="bd99c180-279b-44c3-9486-dd050336677e">0</OSC_StateA_14_4Average_Cost>
    <OSC_StateA_14_6Staff_FTE xmlns="bd99c180-279b-44c3-9486-dd050336677e">=&gt;Enter&lt;=</OSC_StateA_14_6Staff_FTE>
    <OSC_StateA_14_8Average_Hours_Per_Collection xmlns="bd99c180-279b-44c3-9486-dd050336677e">0</OSC_StateA_14_8Average_Hours_Per_Collection>
    <OSC_StateA_Exceptions_Certification_Paperwork_Reduction_Act xmlns="bd99c180-279b-44c3-9486-dd050336677e" xsi:nil="true"/>
    <OSC_StateA_Explanation_for_Program_Changes_or_Adjustments xmlns="bd99c180-279b-44c3-9486-dd050336677e" xsi:nil="true"/>
    <OSC_StateA_Purpose_and_Use xmlns="bd99c180-279b-44c3-9486-dd050336677e" xsi:nil="true"/>
    <OSC_StateA_12_3Average_Burden_per_Response_in_Hours xmlns="bd99c180-279b-44c3-9486-dd050336677e">=&gt;20/60&lt;=</OSC_StateA_12_3Average_Burden_per_Response_in_Hours>
    <OSC_StateA_12_3Hourly_Wage_Rate xmlns="bd99c180-279b-44c3-9486-dd050336677e">0</OSC_StateA_12_3Hourly_Wage_Rate>
    <OSC_StateA_12_7Number_of_Respondents xmlns="bd99c180-279b-44c3-9486-dd050336677e">0</OSC_StateA_12_7Number_of_Respondents>
    <OSC_StateA_12_8Total_Burden_Hours xmlns="bd99c180-279b-44c3-9486-dd050336677e">0</OSC_StateA_12_8Total_Burden_Hours>
    <OSC_StateA_14_5Average_Cost xmlns="bd99c180-279b-44c3-9486-dd050336677e">0</OSC_StateA_14_5Average_Cost>
    <OSC_StateA_14_7Staff_FTE xmlns="bd99c180-279b-44c3-9486-dd050336677e">=&gt;Enter&lt;=</OSC_StateA_14_7Staff_FTE>
    <OSC_StateA_14_9Average_Hours_Per_Collection xmlns="bd99c180-279b-44c3-9486-dd050336677e">0</OSC_StateA_14_9Average_Hours_Per_Collection>
    <OSC_StateA_Impact_on_Small_Businesses_or_Other_Small_Entities xmlns="bd99c180-279b-44c3-9486-dd050336677e" xsi:nil="true"/>
    <GenICPIBranchOROfficeTitle xmlns="bd99c180-279b-44c3-9486-dd050336677e">=&gt;Enter branch or office title&lt;=</GenICPIBranchOROfficeTitle>
    <GenICPIFax xmlns="bd99c180-279b-44c3-9486-dd050336677e">=&gt;###-###-####&lt;=</GenICPIFax>
    <OSC_StateA_12_3Number_of_Responses_per_Respondent xmlns="bd99c180-279b-44c3-9486-dd050336677e">1</OSC_StateA_12_3Number_of_Responses_per_Respondent>
    <OSC_StateA_12_4Number_of_Respondents xmlns="bd99c180-279b-44c3-9486-dd050336677e">0</OSC_StateA_12_4Number_of_Respondents>
    <OSC_StateA_14_10Average_Cost xmlns="bd99c180-279b-44c3-9486-dd050336677e">0</OSC_StateA_14_10Average_Cost>
    <OSC_StateA_14_3Average_Hourly_Rate xmlns="bd99c180-279b-44c3-9486-dd050336677e">0</OSC_StateA_14_3Average_Hourly_Rate>
    <OSC_StateA_14_4Staff_FTE xmlns="bd99c180-279b-44c3-9486-dd050336677e">=&gt;Enter&lt;=</OSC_StateA_14_4Staff_FTE>
    <OSC_StateA_14_6Average_Cost xmlns="bd99c180-279b-44c3-9486-dd050336677e">0</OSC_StateA_14_6Average_Cost>
    <GenICPIPhone xmlns="bd99c180-279b-44c3-9486-dd050336677e">=&gt;###-###-####&lt;=</GenICPIPhone>
    <OSC_StateA_12_1Average_Burden_per_Response_in_Hours xmlns="bd99c180-279b-44c3-9486-dd050336677e">=&gt;20/60&lt;=</OSC_StateA_12_1Average_Burden_per_Response_in_Hours>
    <OSC_StateA_12_1Hourly_Wage_Rate xmlns="bd99c180-279b-44c3-9486-dd050336677e">0</OSC_StateA_12_1Hourly_Wage_Rate>
    <OSC_StateA_12_2Number_of_Responses_per_Respondent xmlns="bd99c180-279b-44c3-9486-dd050336677e">1</OSC_StateA_12_2Number_of_Responses_per_Respondent>
    <OSC_StateA_12_5Number_of_Respondents xmlns="bd99c180-279b-44c3-9486-dd050336677e">0</OSC_StateA_12_5Number_of_Respondents>
    <OSC_StateA_14_2Average_Hourly_Rate xmlns="bd99c180-279b-44c3-9486-dd050336677e">0</OSC_StateA_14_2Average_Hourly_Rate>
    <OSC_StateA_14_5Staff_FTE xmlns="bd99c180-279b-44c3-9486-dd050336677e">=&gt;Enter&lt;=</OSC_StateA_14_5Staff_FTE>
    <OSC_StateA_14_7Average_Cost xmlns="bd99c180-279b-44c3-9486-dd050336677e">0</OSC_StateA_14_7Average_Cost>
    <OSC_StateA_Response_to_the_Federal_Register_Notice_and_Efforts xmlns="bd99c180-279b-44c3-9486-dd050336677e" xsi:nil="true"/>
    <_dlc_DocId xmlns="b5c0ca00-073d-4463-9985-b654f14791fe">OSTLTSDOC-726-257</_dlc_DocId>
    <_dlc_DocIdUrl xmlns="b5c0ca00-073d-4463-9985-b654f14791fe">
      <Url>https://esp.cdc.gov/sites/ostlts/pip/osc/_layouts/15/DocIdRedir.aspx?ID=OSTLTSDOC-726-257</Url>
      <Description>OSTLTSDOC-726-257</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8B0C90E18ED62843B8190FE6ED302705" ma:contentTypeVersion="156" ma:contentTypeDescription="Create a new document." ma:contentTypeScope="" ma:versionID="0c0323e15530632096cbdc875ed5594f">
  <xsd:schema xmlns:xsd="http://www.w3.org/2001/XMLSchema" xmlns:xs="http://www.w3.org/2001/XMLSchema" xmlns:p="http://schemas.microsoft.com/office/2006/metadata/properties" xmlns:ns2="b5c0ca00-073d-4463-9985-b654f14791fe" xmlns:ns3="bd99c180-279b-44c3-9486-dd050336677e" xmlns:ns4="15b1c282-9287-45cb-9b41-eae3a76919a0" xmlns:ns5="ce849d94-b00b-4457-8fdf-7e9e81e05b5e" targetNamespace="http://schemas.microsoft.com/office/2006/metadata/properties" ma:root="true" ma:fieldsID="9ce394b6fd746891dba7a3791c49aea0" ns2:_="" ns3:_="" ns4:_="" ns5:_="">
    <xsd:import namespace="b5c0ca00-073d-4463-9985-b654f14791fe"/>
    <xsd:import namespace="bd99c180-279b-44c3-9486-dd050336677e"/>
    <xsd:import namespace="15b1c282-9287-45cb-9b41-eae3a76919a0"/>
    <xsd:import namespace="ce849d94-b00b-4457-8fdf-7e9e81e05b5e"/>
    <xsd:element name="properties">
      <xsd:complexType>
        <xsd:sequence>
          <xsd:element name="documentManagement">
            <xsd:complexType>
              <xsd:all>
                <xsd:element ref="ns2:_dlc_DocId" minOccurs="0"/>
                <xsd:element ref="ns2:_dlc_DocIdUrl" minOccurs="0"/>
                <xsd:element ref="ns2:_dlc_DocIdPersistId" minOccurs="0"/>
                <xsd:element ref="ns3:OSC_StateA_12_10Average_Burden_per_Response_in_Hours" minOccurs="0"/>
                <xsd:element ref="ns3:OSC_StateA_12_10Hourly_Wage_Rate" minOccurs="0"/>
                <xsd:element ref="ns3:OSC_StateA_12_10Number_of_Respondents" minOccurs="0"/>
                <xsd:element ref="ns3:OSC_StateA_12_10Number_of_Responses_per_Respondent" minOccurs="0"/>
                <xsd:element ref="ns3:OSC_StateA_12_10Total_Burden_Hours" minOccurs="0"/>
                <xsd:element ref="ns3:OSC_StateA_12_10Total_Respondent_Costs" minOccurs="0"/>
                <xsd:element ref="ns3:OSC_StateA_12_10Type_of_Respondent" minOccurs="0"/>
                <xsd:element ref="ns3:OSC_StateA_12_1Average_Burden_per_Response_in_Hours" minOccurs="0"/>
                <xsd:element ref="ns3:OSC_StateA_12_1Hourly_Wage_Rate" minOccurs="0"/>
                <xsd:element ref="ns3:OSC_StateA_12_1Number_of_Respondents" minOccurs="0"/>
                <xsd:element ref="ns3:OSC_StateA_12_1Number_of_Responses_per_Respondent" minOccurs="0"/>
                <xsd:element ref="ns3:OSC_StateA_12_1Total_Burden_Hours" minOccurs="0"/>
                <xsd:element ref="ns3:OSC_StateA_12_1Total_Respondent_Costs" minOccurs="0"/>
                <xsd:element ref="ns3:OSC_StateA_12_1Type_of_Respondent" minOccurs="0"/>
                <xsd:element ref="ns3:OSC_StateA_12_2Average_Burden_per_Response_in_Hours" minOccurs="0"/>
                <xsd:element ref="ns3:OSC_StateA_12_2Hourly_Wage_Rate" minOccurs="0"/>
                <xsd:element ref="ns3:OSC_StateA_12_2Number_of_Respondents" minOccurs="0"/>
                <xsd:element ref="ns3:OSC_StateA_12_2Number_of_Responses_per_Respondent" minOccurs="0"/>
                <xsd:element ref="ns3:OSC_StateA_12_2Total_Burden_Hours" minOccurs="0"/>
                <xsd:element ref="ns3:OSC_StateA_12_2Total_Respondent_Costs" minOccurs="0"/>
                <xsd:element ref="ns3:OSC_StateA_12_2Type_of_Respondent" minOccurs="0"/>
                <xsd:element ref="ns3:OSC_StateA_12_3Average_Burden_per_Response_in_Hours" minOccurs="0"/>
                <xsd:element ref="ns3:OSC_StateA_12_3Hourly_Wage_Rate" minOccurs="0"/>
                <xsd:element ref="ns3:OSC_StateA_12_3Number_of_Respondents" minOccurs="0"/>
                <xsd:element ref="ns3:OSC_StateA_12_3Number_of_Responses_per_Respondent" minOccurs="0"/>
                <xsd:element ref="ns3:OSC_StateA_12_3Total_Burden_Hours" minOccurs="0"/>
                <xsd:element ref="ns3:OSC_StateA_12_3Total_Respondent_Costs" minOccurs="0"/>
                <xsd:element ref="ns3:OSC_StateA_12_3Type_of_Respondent" minOccurs="0"/>
                <xsd:element ref="ns3:OSC_StateA_12_4Average_Burden_per_Response_in_Hours" minOccurs="0"/>
                <xsd:element ref="ns3:OSC_StateA_12_4Hourly_Wage_Rate" minOccurs="0"/>
                <xsd:element ref="ns3:OSC_StateA_12_4Number_of_Respondents" minOccurs="0"/>
                <xsd:element ref="ns3:OSC_StateA_12_4Number_of_Responses_per_Respondent" minOccurs="0"/>
                <xsd:element ref="ns3:OSC_StateA_12_4Total_Burden_Hours" minOccurs="0"/>
                <xsd:element ref="ns3:OSC_StateA_12_4Total_Respondent_Costs" minOccurs="0"/>
                <xsd:element ref="ns3:OSC_StateA_12_4Type_of_Respondent" minOccurs="0"/>
                <xsd:element ref="ns3:OSC_StateA_12_5Average_Burden_per_Response_in_Hours" minOccurs="0"/>
                <xsd:element ref="ns3:OSC_StateA_12_5Hourly_Wage_Rate" minOccurs="0"/>
                <xsd:element ref="ns3:OSC_StateA_12_5Number_of_Respondents" minOccurs="0"/>
                <xsd:element ref="ns3:OSC_StateA_12_5Number_of_Responses_per_Respondent" minOccurs="0"/>
                <xsd:element ref="ns3:OSC_StateA_12_5Total_Burden_Hours" minOccurs="0"/>
                <xsd:element ref="ns3:OSC_StateA_12_5Total_Respondent_Costs" minOccurs="0"/>
                <xsd:element ref="ns3:OSC_StateA_12_5Type_of_Respondent" minOccurs="0"/>
                <xsd:element ref="ns3:OSC_StateA_12_6Average_Burden_per_Response_in_Hours" minOccurs="0"/>
                <xsd:element ref="ns3:OSC_StateA_12_6Hourly_Wage_Rate" minOccurs="0"/>
                <xsd:element ref="ns3:OSC_StateA_12_6Number_of_Respondents" minOccurs="0"/>
                <xsd:element ref="ns3:OSC_StateA_12_6Number_of_Responses_per_Respondent" minOccurs="0"/>
                <xsd:element ref="ns3:OSC_StateA_12_6Total_Burden_Hours" minOccurs="0"/>
                <xsd:element ref="ns3:OSC_StateA_12_6Total_Respondent_Costs" minOccurs="0"/>
                <xsd:element ref="ns3:OSC_StateA_12_6Type_of_Respondent" minOccurs="0"/>
                <xsd:element ref="ns3:OSC_StateA_12_7Average_Burden_per_Response_in_Hours" minOccurs="0"/>
                <xsd:element ref="ns3:OSC_StateA_12_7Hourly_Wage_Rate" minOccurs="0"/>
                <xsd:element ref="ns3:OSC_StateA_12_7Number_of_Respondents" minOccurs="0"/>
                <xsd:element ref="ns3:OSC_StateA_12_7Number_of_Responses_per_Respondent" minOccurs="0"/>
                <xsd:element ref="ns3:OSC_StateA_12_7Total_Burden_Hours" minOccurs="0"/>
                <xsd:element ref="ns3:OSC_StateA_12_7Total_Respondent_Costs" minOccurs="0"/>
                <xsd:element ref="ns3:OSC_StateA_12_7Type_of_Respondent" minOccurs="0"/>
                <xsd:element ref="ns3:OSC_StateA_12_8Average_Burden_per_Response_in_Hours" minOccurs="0"/>
                <xsd:element ref="ns3:OSC_StateA_12_8Hourly_Wage_Rate" minOccurs="0"/>
                <xsd:element ref="ns3:OSC_StateA_12_8Number_of_Respondents" minOccurs="0"/>
                <xsd:element ref="ns3:OSC_StateA_12_8Number_of_Responses_per_Respondent" minOccurs="0"/>
                <xsd:element ref="ns3:OSC_StateA_12_8Total_Burden_Hours" minOccurs="0"/>
                <xsd:element ref="ns3:OSC_StateA_12_8Total_Respondent_Costs" minOccurs="0"/>
                <xsd:element ref="ns3:OSC_StateA_12_8Type_of_Respondent" minOccurs="0"/>
                <xsd:element ref="ns3:OSC_StateA_12_9Average_Burden_per_Response_in_Hours" minOccurs="0"/>
                <xsd:element ref="ns3:OSC_StateA_12_9Hourly_Wage_Rate" minOccurs="0"/>
                <xsd:element ref="ns3:OSC_StateA_12_9Number_of_Respondents" minOccurs="0"/>
                <xsd:element ref="ns3:OSC_StateA_12_9Number_of_Responses_per_Respondent" minOccurs="0"/>
                <xsd:element ref="ns3:OSC_StateA_12_9Total_Burden_Hours" minOccurs="0"/>
                <xsd:element ref="ns3:OSC_StateA_12_9Total_Respondent_Costs" minOccurs="0"/>
                <xsd:element ref="ns3:OSC_StateA_12_9Type_of_Respondent" minOccurs="0"/>
                <xsd:element ref="ns3:OSC_StateA_12_Total_Number_of_Responses_per_Respondent" minOccurs="0"/>
                <xsd:element ref="ns3:OSC_StateA_12_Total_Total_Burden_Hours" minOccurs="0"/>
                <xsd:element ref="ns3:OSC_StateA_12_Total_Total_Respondent_Costs" minOccurs="0"/>
                <xsd:element ref="ns3:OSC_StateA_14_10Average_Cost" minOccurs="0"/>
                <xsd:element ref="ns3:OSC_StateA_14_10Average_Hourly_Rate" minOccurs="0"/>
                <xsd:element ref="ns3:OSC_StateA_14_10Average_Hours_Per_Collection" minOccurs="0"/>
                <xsd:element ref="ns3:OSC_StateA_14_10Staff_FTE" minOccurs="0"/>
                <xsd:element ref="ns3:OSC_StateA_14_1Average_Cost" minOccurs="0"/>
                <xsd:element ref="ns3:OSC_StateA_14_1Average_Hourly_Rate" minOccurs="0"/>
                <xsd:element ref="ns3:OSC_StateA_14_1Average_Hours_Per_Collection" minOccurs="0"/>
                <xsd:element ref="ns3:OSC_StateA_14_1Staff_FTE" minOccurs="0"/>
                <xsd:element ref="ns3:OSC_StateA_14_2Average_Cost" minOccurs="0"/>
                <xsd:element ref="ns3:OSC_StateA_14_2Average_Hourly_Rate" minOccurs="0"/>
                <xsd:element ref="ns3:OSC_StateA_14_2Average_Hours_Per_Collection" minOccurs="0"/>
                <xsd:element ref="ns3:OSC_StateA_14_2Staff_FTE" minOccurs="0"/>
                <xsd:element ref="ns3:OSC_StateA_14_3Average_Cost" minOccurs="0"/>
                <xsd:element ref="ns3:OSC_StateA_14_3Average_Hourly_Rate" minOccurs="0"/>
                <xsd:element ref="ns3:OSC_StateA_14_3Average_Hours_Per_Collection" minOccurs="0"/>
                <xsd:element ref="ns3:OSC_StateA_14_3Staff_FTE" minOccurs="0"/>
                <xsd:element ref="ns3:OSC_StateA_14_4Average_Cost" minOccurs="0"/>
                <xsd:element ref="ns3:OSC_StateA_14_4Average_Hourly_Rate" minOccurs="0"/>
                <xsd:element ref="ns3:OSC_StateA_14_4Average_Hours_Per_Collection" minOccurs="0"/>
                <xsd:element ref="ns3:OSC_StateA_14_4Staff_FTE" minOccurs="0"/>
                <xsd:element ref="ns3:OSC_StateA_14_5Average_Cost" minOccurs="0"/>
                <xsd:element ref="ns3:OSC_StateA_14_5Average_Hourly_Rate" minOccurs="0"/>
                <xsd:element ref="ns3:OSC_StateA_14_5Average_Hours_Per_Collection" minOccurs="0"/>
                <xsd:element ref="ns3:OSC_StateA_14_5Staff_FTE" minOccurs="0"/>
                <xsd:element ref="ns3:OSC_StateA_14_6Average_Cost" minOccurs="0"/>
                <xsd:element ref="ns3:OSC_StateA_14_6Average_Hourly_Rate" minOccurs="0"/>
                <xsd:element ref="ns3:OSC_StateA_14_6Average_Hours_Per_Collection" minOccurs="0"/>
                <xsd:element ref="ns3:OSC_StateA_14_6Staff_FTE" minOccurs="0"/>
                <xsd:element ref="ns3:OSC_StateA_14_7Average_Cost" minOccurs="0"/>
                <xsd:element ref="ns3:OSC_StateA_14_7Average_Hourly_Rate" minOccurs="0"/>
                <xsd:element ref="ns3:OSC_StateA_14_7Average_Hours_Per_Collection" minOccurs="0"/>
                <xsd:element ref="ns3:OSC_StateA_14_7Staff_FTE" minOccurs="0"/>
                <xsd:element ref="ns3:OSC_StateA_14_8Average_Cost" minOccurs="0"/>
                <xsd:element ref="ns3:OSC_StateA_14_8Average_Hourly_Rate" minOccurs="0"/>
                <xsd:element ref="ns3:OSC_StateA_14_8Average_Hours_Per_Collection" minOccurs="0"/>
                <xsd:element ref="ns3:OSC_StateA_14_8Staff_FTE" minOccurs="0"/>
                <xsd:element ref="ns3:OSC_StateA_14_9Average_Cost" minOccurs="0"/>
                <xsd:element ref="ns3:OSC_StateA_14_9Average_Hourly_Rate" minOccurs="0"/>
                <xsd:element ref="ns3:OSC_StateA_14_9Average_Hours_Per_Collection" minOccurs="0"/>
                <xsd:element ref="ns3:OSC_StateA_14_9Staff_FTE" minOccurs="0"/>
                <xsd:element ref="ns3:OSC_StateA_14_Estimated_Total_Cost_of_Information_Collection" minOccurs="0"/>
                <xsd:element ref="ns3:OSC_StateA_Annualized_Cost_to_the_Government" minOccurs="0"/>
                <xsd:element ref="ns3:OSC_StateA_Assurance_of_Confidentiality_Provided_to_Respondents" minOccurs="0"/>
                <xsd:element ref="ns3:OSC_StateA_Background" minOccurs="0"/>
                <xsd:element ref="ns3:OSC_StateA_Consequences_Collecting_Less_Frequently" minOccurs="0"/>
                <xsd:element ref="ns3:OSC_StateA_Date_Submitted" minOccurs="0"/>
                <xsd:element ref="ns3:OSC_StateA_Estimate_Other_Total_Annual_Cost_Burden_to_Respond" minOccurs="0"/>
                <xsd:element ref="ns3:OSC_StateA_Estimates_of_Annualized_Burden_Hours_and_Costs" minOccurs="0"/>
                <xsd:element ref="ns3:OSC_StateA_Exceptions_Certification_Paperwork_Reduction_Act" minOccurs="0"/>
                <xsd:element ref="ns3:OSC_StateA_Explanation_for_Program_Changes_or_Adjustments" minOccurs="0"/>
                <xsd:element ref="ns3:OSC_StateA_Explanation_of_Any_Payment_or_Gift_to_Respondents" minOccurs="0"/>
                <xsd:element ref="ns3:OSC_StateA_Identify_Duplication_Similar_Information" minOccurs="0"/>
                <xsd:element ref="ns3:OSC_StateA_Impact_on_Small_Businesses_or_Other_Small_Entities" minOccurs="0"/>
                <xsd:element ref="ns3:OSC_StateA_Improved_Information_Technology_and_Burden_Reduction" minOccurs="0"/>
                <xsd:element ref="ns3:OSC_StateA_Items_to_be_collected" minOccurs="0"/>
                <xsd:element ref="ns3:OSC_StateA_Justification_for_Sensitive_Questions" minOccurs="0"/>
                <xsd:element ref="ns3:OSC_StateA_List_Of_Attachments" minOccurs="0"/>
                <xsd:element ref="ns3:OSC_StateA_Overview_Of_Data_Collection_System" minOccurs="0"/>
                <xsd:element ref="ns3:OSC_StateA_Purpose_and_Use" minOccurs="0"/>
                <xsd:element ref="ns3:OSC_StateA_Reason_Display_OMB_Expiration_Date_is_Inappropriate" minOccurs="0"/>
                <xsd:element ref="ns3:OSC_StateA_Response_to_the_Federal_Register_Notice_and_Efforts" minOccurs="0"/>
                <xsd:element ref="ns3:OSC_StateA_Tabulation_and_Publication_and_Project_Time_Schedule" minOccurs="0"/>
                <xsd:element ref="ns3:OSC_StateA_Websites_Directed_at_Children" minOccurs="0"/>
                <xsd:element ref="ns4:GenICNickname" minOccurs="0"/>
                <xsd:element ref="ns3:GenICPIBranchOROfficeTitle" minOccurs="0"/>
                <xsd:element ref="ns3:GenICPICDCID" minOccurs="0"/>
                <xsd:element ref="ns3:GenICPICenterDivisionBranch" minOccurs="0"/>
                <xsd:element ref="ns3:GenICPICIO" minOccurs="0"/>
                <xsd:element ref="ns3:GenICPIDivisionOROfficeTitle" minOccurs="0"/>
                <xsd:element ref="ns3:GenICPIEmail" minOccurs="0"/>
                <xsd:element ref="ns3:GenICPIFax" minOccurs="0"/>
                <xsd:element ref="ns3:GenICPIName" minOccurs="0"/>
                <xsd:element ref="ns3:GenICPIPhone" minOccurs="0"/>
                <xsd:element ref="ns3:GenICPITitle" minOccurs="0"/>
                <xsd:element ref="ns3:GenICPIWorkMailingAddress" minOccurs="0"/>
                <xsd:element ref="ns4:GenICTitle" minOccurs="0"/>
                <xsd:element ref="ns5:OSC_StateA_12_Total_Number_of_Respond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d99c180-279b-44c3-9486-dd050336677e" elementFormDefault="qualified">
    <xsd:import namespace="http://schemas.microsoft.com/office/2006/documentManagement/types"/>
    <xsd:import namespace="http://schemas.microsoft.com/office/infopath/2007/PartnerControls"/>
    <xsd:element name="OSC_StateA_12_10Average_Burden_per_Response_in_Hours" ma:index="11" nillable="true" ma:displayName="OSC_StateA_12_10Average_Burden_per_Response_in_Hours" ma:default="=&gt;20/60&lt;=" ma:internalName="OSC_StateA_12_10Average_Burden_per_Response_in_Hours">
      <xsd:simpleType>
        <xsd:restriction base="dms:Text">
          <xsd:maxLength value="255"/>
        </xsd:restriction>
      </xsd:simpleType>
    </xsd:element>
    <xsd:element name="OSC_StateA_12_10Hourly_Wage_Rate" ma:index="12" nillable="true" ma:displayName="OSC_StateA_12_10Hourly_Wage_Rate" ma:default="0" ma:internalName="OSC_StateA_12_10Hourly_Wage_Rate">
      <xsd:simpleType>
        <xsd:restriction base="dms:Text">
          <xsd:maxLength value="255"/>
        </xsd:restriction>
      </xsd:simpleType>
    </xsd:element>
    <xsd:element name="OSC_StateA_12_10Number_of_Respondents" ma:index="13" nillable="true" ma:displayName="OSC_StateA_12_10Number_of_Respondents" ma:decimals="0" ma:default="0" ma:internalName="OSC_StateA_12_10Number_of_Respondents" ma:percentage="FALSE">
      <xsd:simpleType>
        <xsd:restriction base="dms:Number"/>
      </xsd:simpleType>
    </xsd:element>
    <xsd:element name="OSC_StateA_12_10Number_of_Responses_per_Respondent" ma:index="14" nillable="true" ma:displayName="OSC_StateA_12_10Number_of_Responses_per_Respondent" ma:default="1" ma:internalName="OSC_StateA_12_10Number_of_Responses_per_Respondent">
      <xsd:simpleType>
        <xsd:restriction base="dms:Text">
          <xsd:maxLength value="255"/>
        </xsd:restriction>
      </xsd:simpleType>
    </xsd:element>
    <xsd:element name="OSC_StateA_12_10Total_Burden_Hours" ma:index="15" nillable="true" ma:displayName="OSC_StateA_12_10Total_Burden_Hours" ma:decimals="0" ma:default="0" ma:internalName="OSC_StateA_12_10Total_Burden_Hours" ma:percentage="FALSE">
      <xsd:simpleType>
        <xsd:restriction base="dms:Number"/>
      </xsd:simpleType>
    </xsd:element>
    <xsd:element name="OSC_StateA_12_10Total_Respondent_Costs" ma:index="16" nillable="true" ma:displayName="OSC_StateA_12_10Total_Respondent_Costs" ma:decimals="2" ma:default="0" ma:LCID="1033" ma:internalName="OSC_StateA_12_10Total_Respondent_Costs">
      <xsd:simpleType>
        <xsd:restriction base="dms:Currency"/>
      </xsd:simpleType>
    </xsd:element>
    <xsd:element name="OSC_StateA_12_10Type_of_Respondent" ma:index="17" nillable="true" ma:displayName="OSC_StateA_12_10Type_of_Respondent" ma:default="=&gt;Enter&lt;=" ma:internalName="OSC_StateA_12_10Type_of_Respondent">
      <xsd:simpleType>
        <xsd:restriction base="dms:Text">
          <xsd:maxLength value="255"/>
        </xsd:restriction>
      </xsd:simpleType>
    </xsd:element>
    <xsd:element name="OSC_StateA_12_1Average_Burden_per_Response_in_Hours" ma:index="18" nillable="true" ma:displayName="OSC_StateA_12_1Average_Burden_per_Response_in_Hours" ma:default="=&gt;20/60&lt;=" ma:internalName="OSC_StateA_12_1Average_Burden_per_Response_in_Hours">
      <xsd:simpleType>
        <xsd:restriction base="dms:Text">
          <xsd:maxLength value="255"/>
        </xsd:restriction>
      </xsd:simpleType>
    </xsd:element>
    <xsd:element name="OSC_StateA_12_1Hourly_Wage_Rate" ma:index="19" nillable="true" ma:displayName="OSC_StateA_12_1Hourly_Wage_Rate" ma:default="0" ma:internalName="OSC_StateA_12_1Hourly_Wage_Rate">
      <xsd:simpleType>
        <xsd:restriction base="dms:Text">
          <xsd:maxLength value="255"/>
        </xsd:restriction>
      </xsd:simpleType>
    </xsd:element>
    <xsd:element name="OSC_StateA_12_1Number_of_Respondents" ma:index="20" nillable="true" ma:displayName="OSC_StateA_12_1Number_of_Respondents" ma:decimals="0" ma:default="0" ma:internalName="OSC_StateA_12_1Number_of_Respondents" ma:percentage="FALSE">
      <xsd:simpleType>
        <xsd:restriction base="dms:Number"/>
      </xsd:simpleType>
    </xsd:element>
    <xsd:element name="OSC_StateA_12_1Number_of_Responses_per_Respondent" ma:index="21" nillable="true" ma:displayName="OSC_StateA_12_1Number_of_Responses_per_Respondent" ma:default="1" ma:internalName="OSC_StateA_12_1Number_of_Responses_per_Respondent">
      <xsd:simpleType>
        <xsd:restriction base="dms:Text">
          <xsd:maxLength value="255"/>
        </xsd:restriction>
      </xsd:simpleType>
    </xsd:element>
    <xsd:element name="OSC_StateA_12_1Total_Burden_Hours" ma:index="22" nillable="true" ma:displayName="OSC_StateA_12_1Total_Burden_Hours" ma:decimals="0" ma:default="0" ma:internalName="OSC_StateA_12_1Total_Burden_Hours" ma:percentage="FALSE">
      <xsd:simpleType>
        <xsd:restriction base="dms:Number"/>
      </xsd:simpleType>
    </xsd:element>
    <xsd:element name="OSC_StateA_12_1Total_Respondent_Costs" ma:index="23" nillable="true" ma:displayName="OSC_StateA_12_1Total_Respondent_Costs" ma:decimals="2" ma:default="0" ma:LCID="1033" ma:internalName="OSC_StateA_12_1Total_Respondent_Costs">
      <xsd:simpleType>
        <xsd:restriction base="dms:Currency"/>
      </xsd:simpleType>
    </xsd:element>
    <xsd:element name="OSC_StateA_12_1Type_of_Respondent" ma:index="24" nillable="true" ma:displayName="OSC_StateA_12_1Type_of_Respondent" ma:default="=&gt;Enter&lt;=" ma:internalName="OSC_StateA_12_1Type_of_Respondent">
      <xsd:simpleType>
        <xsd:restriction base="dms:Text">
          <xsd:maxLength value="255"/>
        </xsd:restriction>
      </xsd:simpleType>
    </xsd:element>
    <xsd:element name="OSC_StateA_12_2Average_Burden_per_Response_in_Hours" ma:index="25" nillable="true" ma:displayName="OSC_StateA_12_2Average_Burden_per_Response_in_Hours" ma:default="=&gt;20/60&lt;=" ma:internalName="OSC_StateA_12_2Average_Burden_per_Response_in_Hours">
      <xsd:simpleType>
        <xsd:restriction base="dms:Text">
          <xsd:maxLength value="255"/>
        </xsd:restriction>
      </xsd:simpleType>
    </xsd:element>
    <xsd:element name="OSC_StateA_12_2Hourly_Wage_Rate" ma:index="26" nillable="true" ma:displayName="OSC_StateA_12_2Hourly_Wage_Rate" ma:default="0" ma:internalName="OSC_StateA_12_2Hourly_Wage_Rate">
      <xsd:simpleType>
        <xsd:restriction base="dms:Text">
          <xsd:maxLength value="255"/>
        </xsd:restriction>
      </xsd:simpleType>
    </xsd:element>
    <xsd:element name="OSC_StateA_12_2Number_of_Respondents" ma:index="27" nillable="true" ma:displayName="OSC_StateA_12_2Number_of_Respondents" ma:decimals="0" ma:default="0" ma:internalName="OSC_StateA_12_2Number_of_Respondents" ma:percentage="FALSE">
      <xsd:simpleType>
        <xsd:restriction base="dms:Number"/>
      </xsd:simpleType>
    </xsd:element>
    <xsd:element name="OSC_StateA_12_2Number_of_Responses_per_Respondent" ma:index="28" nillable="true" ma:displayName="OSC_StateA_12_2Number_of_Responses_per_Respondent" ma:default="1" ma:internalName="OSC_StateA_12_2Number_of_Responses_per_Respondent">
      <xsd:simpleType>
        <xsd:restriction base="dms:Text">
          <xsd:maxLength value="255"/>
        </xsd:restriction>
      </xsd:simpleType>
    </xsd:element>
    <xsd:element name="OSC_StateA_12_2Total_Burden_Hours" ma:index="29" nillable="true" ma:displayName="OSC_StateA_12_2Total_Burden_Hours" ma:decimals="0" ma:default="0" ma:internalName="OSC_StateA_12_2Total_Burden_Hours" ma:percentage="FALSE">
      <xsd:simpleType>
        <xsd:restriction base="dms:Number"/>
      </xsd:simpleType>
    </xsd:element>
    <xsd:element name="OSC_StateA_12_2Total_Respondent_Costs" ma:index="30" nillable="true" ma:displayName="OSC_StateA_12_2Total_Respondent_Costs" ma:decimals="2" ma:default="0" ma:LCID="1033" ma:internalName="OSC_StateA_12_2Total_Respondent_Costs">
      <xsd:simpleType>
        <xsd:restriction base="dms:Currency"/>
      </xsd:simpleType>
    </xsd:element>
    <xsd:element name="OSC_StateA_12_2Type_of_Respondent" ma:index="31" nillable="true" ma:displayName="OSC_StateA_12_2Type_of_Respondent" ma:default="=&gt;Enter&lt;=" ma:internalName="OSC_StateA_12_2Type_of_Respondent">
      <xsd:simpleType>
        <xsd:restriction base="dms:Text">
          <xsd:maxLength value="255"/>
        </xsd:restriction>
      </xsd:simpleType>
    </xsd:element>
    <xsd:element name="OSC_StateA_12_3Average_Burden_per_Response_in_Hours" ma:index="32" nillable="true" ma:displayName="OSC_StateA_12_3Average_Burden_per_Response_in_Hours" ma:default="=&gt;20/60&lt;=" ma:internalName="OSC_StateA_12_3Average_Burden_per_Response_in_Hours">
      <xsd:simpleType>
        <xsd:restriction base="dms:Text">
          <xsd:maxLength value="255"/>
        </xsd:restriction>
      </xsd:simpleType>
    </xsd:element>
    <xsd:element name="OSC_StateA_12_3Hourly_Wage_Rate" ma:index="33" nillable="true" ma:displayName="OSC_StateA_12_3Hourly_Wage_Rate" ma:default="0" ma:internalName="OSC_StateA_12_3Hourly_Wage_Rate">
      <xsd:simpleType>
        <xsd:restriction base="dms:Text">
          <xsd:maxLength value="255"/>
        </xsd:restriction>
      </xsd:simpleType>
    </xsd:element>
    <xsd:element name="OSC_StateA_12_3Number_of_Respondents" ma:index="34" nillable="true" ma:displayName="OSC_StateA_12_3Number_of_Respondents" ma:decimals="0" ma:default="0" ma:internalName="OSC_StateA_12_3Number_of_Respondents" ma:percentage="FALSE">
      <xsd:simpleType>
        <xsd:restriction base="dms:Number"/>
      </xsd:simpleType>
    </xsd:element>
    <xsd:element name="OSC_StateA_12_3Number_of_Responses_per_Respondent" ma:index="35" nillable="true" ma:displayName="OSC_StateA_12_3Number_of_Responses_per_Respondent" ma:default="1" ma:internalName="OSC_StateA_12_3Number_of_Responses_per_Respondent">
      <xsd:simpleType>
        <xsd:restriction base="dms:Text">
          <xsd:maxLength value="255"/>
        </xsd:restriction>
      </xsd:simpleType>
    </xsd:element>
    <xsd:element name="OSC_StateA_12_3Total_Burden_Hours" ma:index="36" nillable="true" ma:displayName="OSC_StateA_12_3Total_Burden_Hours" ma:decimals="0" ma:default="0" ma:internalName="OSC_StateA_12_3Total_Burden_Hours" ma:percentage="FALSE">
      <xsd:simpleType>
        <xsd:restriction base="dms:Number"/>
      </xsd:simpleType>
    </xsd:element>
    <xsd:element name="OSC_StateA_12_3Total_Respondent_Costs" ma:index="37" nillable="true" ma:displayName="OSC_StateA_12_3Total_Respondent_Costs" ma:decimals="2" ma:default="0" ma:LCID="1033" ma:internalName="OSC_StateA_12_3Total_Respondent_Costs">
      <xsd:simpleType>
        <xsd:restriction base="dms:Currency"/>
      </xsd:simpleType>
    </xsd:element>
    <xsd:element name="OSC_StateA_12_3Type_of_Respondent" ma:index="38" nillable="true" ma:displayName="OSC_StateA_12_3Type_of_Respondent" ma:default="=&gt;Enter&lt;=" ma:internalName="OSC_StateA_12_3Type_of_Respondent">
      <xsd:simpleType>
        <xsd:restriction base="dms:Text">
          <xsd:maxLength value="255"/>
        </xsd:restriction>
      </xsd:simpleType>
    </xsd:element>
    <xsd:element name="OSC_StateA_12_4Average_Burden_per_Response_in_Hours" ma:index="39" nillable="true" ma:displayName="OSC_StateA_12_4Average_Burden_per_Response_in_Hours" ma:default="=&gt;20/60&lt;=" ma:internalName="OSC_StateA_12_4Average_Burden_per_Response_in_Hours">
      <xsd:simpleType>
        <xsd:restriction base="dms:Text">
          <xsd:maxLength value="255"/>
        </xsd:restriction>
      </xsd:simpleType>
    </xsd:element>
    <xsd:element name="OSC_StateA_12_4Hourly_Wage_Rate" ma:index="40" nillable="true" ma:displayName="OSC_StateA_12_4Hourly_Wage_Rate" ma:default="0" ma:internalName="OSC_StateA_12_4Hourly_Wage_Rate">
      <xsd:simpleType>
        <xsd:restriction base="dms:Text">
          <xsd:maxLength value="255"/>
        </xsd:restriction>
      </xsd:simpleType>
    </xsd:element>
    <xsd:element name="OSC_StateA_12_4Number_of_Respondents" ma:index="41" nillable="true" ma:displayName="OSC_StateA_12_4Number_of_Respondents" ma:decimals="0" ma:default="0" ma:internalName="OSC_StateA_12_4Number_of_Respondents" ma:percentage="FALSE">
      <xsd:simpleType>
        <xsd:restriction base="dms:Number"/>
      </xsd:simpleType>
    </xsd:element>
    <xsd:element name="OSC_StateA_12_4Number_of_Responses_per_Respondent" ma:index="42" nillable="true" ma:displayName="OSC_StateA_12_4Number_of_Responses_per_Respondent" ma:default="1" ma:internalName="OSC_StateA_12_4Number_of_Responses_per_Respondent">
      <xsd:simpleType>
        <xsd:restriction base="dms:Text">
          <xsd:maxLength value="255"/>
        </xsd:restriction>
      </xsd:simpleType>
    </xsd:element>
    <xsd:element name="OSC_StateA_12_4Total_Burden_Hours" ma:index="43" nillable="true" ma:displayName="OSC_StateA_12_4Total_Burden_Hours" ma:decimals="0" ma:default="0" ma:internalName="OSC_StateA_12_4Total_Burden_Hours" ma:percentage="FALSE">
      <xsd:simpleType>
        <xsd:restriction base="dms:Number"/>
      </xsd:simpleType>
    </xsd:element>
    <xsd:element name="OSC_StateA_12_4Total_Respondent_Costs" ma:index="44" nillable="true" ma:displayName="OSC_StateA_12_4Total_Respondent_Costs" ma:decimals="2" ma:default="0" ma:LCID="1033" ma:internalName="OSC_StateA_12_4Total_Respondent_Costs">
      <xsd:simpleType>
        <xsd:restriction base="dms:Currency"/>
      </xsd:simpleType>
    </xsd:element>
    <xsd:element name="OSC_StateA_12_4Type_of_Respondent" ma:index="45" nillable="true" ma:displayName="OSC_StateA_12_4Type_of_Respondent" ma:default="=&gt;Enter&lt;=" ma:internalName="OSC_StateA_12_4Type_of_Respondent">
      <xsd:simpleType>
        <xsd:restriction base="dms:Text">
          <xsd:maxLength value="255"/>
        </xsd:restriction>
      </xsd:simpleType>
    </xsd:element>
    <xsd:element name="OSC_StateA_12_5Average_Burden_per_Response_in_Hours" ma:index="46" nillable="true" ma:displayName="OSC_StateA_12_5Average_Burden_per_Response_in_Hours" ma:default="=&gt;20/60&lt;=" ma:internalName="OSC_StateA_12_5Average_Burden_per_Response_in_Hours">
      <xsd:simpleType>
        <xsd:restriction base="dms:Text">
          <xsd:maxLength value="255"/>
        </xsd:restriction>
      </xsd:simpleType>
    </xsd:element>
    <xsd:element name="OSC_StateA_12_5Hourly_Wage_Rate" ma:index="47" nillable="true" ma:displayName="OSC_StateA_12_5Hourly_Wage_Rate" ma:default="0" ma:internalName="OSC_StateA_12_5Hourly_Wage_Rate">
      <xsd:simpleType>
        <xsd:restriction base="dms:Text">
          <xsd:maxLength value="255"/>
        </xsd:restriction>
      </xsd:simpleType>
    </xsd:element>
    <xsd:element name="OSC_StateA_12_5Number_of_Respondents" ma:index="48" nillable="true" ma:displayName="OSC_StateA_12_5Number_of_Respondents" ma:decimals="0" ma:default="0" ma:internalName="OSC_StateA_12_5Number_of_Respondents" ma:percentage="FALSE">
      <xsd:simpleType>
        <xsd:restriction base="dms:Number"/>
      </xsd:simpleType>
    </xsd:element>
    <xsd:element name="OSC_StateA_12_5Number_of_Responses_per_Respondent" ma:index="49" nillable="true" ma:displayName="OSC_StateA_12_5Number_of_Responses_per_Respondent" ma:default="1" ma:internalName="OSC_StateA_12_5Number_of_Responses_per_Respondent">
      <xsd:simpleType>
        <xsd:restriction base="dms:Text">
          <xsd:maxLength value="255"/>
        </xsd:restriction>
      </xsd:simpleType>
    </xsd:element>
    <xsd:element name="OSC_StateA_12_5Total_Burden_Hours" ma:index="50" nillable="true" ma:displayName="OSC_StateA_12_5Total_Burden_Hours" ma:decimals="0" ma:default="0" ma:internalName="OSC_StateA_12_5Total_Burden_Hours" ma:percentage="FALSE">
      <xsd:simpleType>
        <xsd:restriction base="dms:Number"/>
      </xsd:simpleType>
    </xsd:element>
    <xsd:element name="OSC_StateA_12_5Total_Respondent_Costs" ma:index="51" nillable="true" ma:displayName="OSC_StateA_12_5Total_Respondent_Costs" ma:decimals="2" ma:default="0" ma:LCID="1033" ma:internalName="OSC_StateA_12_5Total_Respondent_Costs">
      <xsd:simpleType>
        <xsd:restriction base="dms:Currency"/>
      </xsd:simpleType>
    </xsd:element>
    <xsd:element name="OSC_StateA_12_5Type_of_Respondent" ma:index="52" nillable="true" ma:displayName="OSC_StateA_12_5Type_of_Respondent" ma:default="=&gt;Enter&lt;=" ma:internalName="OSC_StateA_12_5Type_of_Respondent">
      <xsd:simpleType>
        <xsd:restriction base="dms:Text">
          <xsd:maxLength value="255"/>
        </xsd:restriction>
      </xsd:simpleType>
    </xsd:element>
    <xsd:element name="OSC_StateA_12_6Average_Burden_per_Response_in_Hours" ma:index="53" nillable="true" ma:displayName="OSC_StateA_12_6Average_Burden_per_Response_in_Hours" ma:default="=&gt;20/60&lt;=" ma:internalName="OSC_StateA_12_6Average_Burden_per_Response_in_Hours">
      <xsd:simpleType>
        <xsd:restriction base="dms:Text">
          <xsd:maxLength value="255"/>
        </xsd:restriction>
      </xsd:simpleType>
    </xsd:element>
    <xsd:element name="OSC_StateA_12_6Hourly_Wage_Rate" ma:index="54" nillable="true" ma:displayName="OSC_StateA_12_6Hourly_Wage_Rate" ma:default="0" ma:internalName="OSC_StateA_12_6Hourly_Wage_Rate">
      <xsd:simpleType>
        <xsd:restriction base="dms:Text">
          <xsd:maxLength value="255"/>
        </xsd:restriction>
      </xsd:simpleType>
    </xsd:element>
    <xsd:element name="OSC_StateA_12_6Number_of_Respondents" ma:index="55" nillable="true" ma:displayName="OSC_StateA_12_6Number_of_Respondents" ma:decimals="0" ma:default="0" ma:internalName="OSC_StateA_12_6Number_of_Respondents" ma:percentage="FALSE">
      <xsd:simpleType>
        <xsd:restriction base="dms:Number"/>
      </xsd:simpleType>
    </xsd:element>
    <xsd:element name="OSC_StateA_12_6Number_of_Responses_per_Respondent" ma:index="56" nillable="true" ma:displayName="OSC_StateA_12_6Number_of_Responses_per_Respondent" ma:default="1" ma:internalName="OSC_StateA_12_6Number_of_Responses_per_Respondent">
      <xsd:simpleType>
        <xsd:restriction base="dms:Text">
          <xsd:maxLength value="255"/>
        </xsd:restriction>
      </xsd:simpleType>
    </xsd:element>
    <xsd:element name="OSC_StateA_12_6Total_Burden_Hours" ma:index="57" nillable="true" ma:displayName="OSC_StateA_12_6Total_Burden_Hours" ma:decimals="0" ma:default="0" ma:internalName="OSC_StateA_12_6Total_Burden_Hours" ma:percentage="FALSE">
      <xsd:simpleType>
        <xsd:restriction base="dms:Number"/>
      </xsd:simpleType>
    </xsd:element>
    <xsd:element name="OSC_StateA_12_6Total_Respondent_Costs" ma:index="58" nillable="true" ma:displayName="OSC_StateA_12_6Total_Respondent_Costs" ma:decimals="2" ma:default="0" ma:LCID="1033" ma:internalName="OSC_StateA_12_6Total_Respondent_Costs">
      <xsd:simpleType>
        <xsd:restriction base="dms:Currency"/>
      </xsd:simpleType>
    </xsd:element>
    <xsd:element name="OSC_StateA_12_6Type_of_Respondent" ma:index="59" nillable="true" ma:displayName="OSC_StateA_12_6Type_of_Respondent" ma:default="=&gt;Enter&lt;=" ma:internalName="OSC_StateA_12_6Type_of_Respondent">
      <xsd:simpleType>
        <xsd:restriction base="dms:Text">
          <xsd:maxLength value="255"/>
        </xsd:restriction>
      </xsd:simpleType>
    </xsd:element>
    <xsd:element name="OSC_StateA_12_7Average_Burden_per_Response_in_Hours" ma:index="60" nillable="true" ma:displayName="OSC_StateA_12_7Average_Burden_per_Response_in_Hours" ma:default="=&gt;20/60&lt;=" ma:internalName="OSC_StateA_12_7Average_Burden_per_Response_in_Hours">
      <xsd:simpleType>
        <xsd:restriction base="dms:Text">
          <xsd:maxLength value="255"/>
        </xsd:restriction>
      </xsd:simpleType>
    </xsd:element>
    <xsd:element name="OSC_StateA_12_7Hourly_Wage_Rate" ma:index="61" nillable="true" ma:displayName="OSC_StateA_12_7Hourly_Wage_Rate" ma:default="0" ma:internalName="OSC_StateA_12_7Hourly_Wage_Rate">
      <xsd:simpleType>
        <xsd:restriction base="dms:Text">
          <xsd:maxLength value="255"/>
        </xsd:restriction>
      </xsd:simpleType>
    </xsd:element>
    <xsd:element name="OSC_StateA_12_7Number_of_Respondents" ma:index="62" nillable="true" ma:displayName="OSC_StateA_12_7Number_of_Respondents" ma:decimals="0" ma:default="0" ma:internalName="OSC_StateA_12_7Number_of_Respondents" ma:percentage="FALSE">
      <xsd:simpleType>
        <xsd:restriction base="dms:Number"/>
      </xsd:simpleType>
    </xsd:element>
    <xsd:element name="OSC_StateA_12_7Number_of_Responses_per_Respondent" ma:index="63" nillable="true" ma:displayName="OSC_StateA_12_7Number_of_Responses_per_Respondent" ma:default="1" ma:internalName="OSC_StateA_12_7Number_of_Responses_per_Respondent">
      <xsd:simpleType>
        <xsd:restriction base="dms:Text">
          <xsd:maxLength value="255"/>
        </xsd:restriction>
      </xsd:simpleType>
    </xsd:element>
    <xsd:element name="OSC_StateA_12_7Total_Burden_Hours" ma:index="64" nillable="true" ma:displayName="OSC_StateA_12_7Total_Burden_Hours" ma:decimals="2" ma:default="0" ma:internalName="OSC_StateA_12_7Total_Burden_Hours" ma:percentage="FALSE">
      <xsd:simpleType>
        <xsd:restriction base="dms:Number"/>
      </xsd:simpleType>
    </xsd:element>
    <xsd:element name="OSC_StateA_12_7Total_Respondent_Costs" ma:index="65" nillable="true" ma:displayName="OSC_StateA_12_7Total_Respondent_Costs" ma:decimals="2" ma:default="0" ma:LCID="1033" ma:internalName="OSC_StateA_12_7Total_Respondent_Costs">
      <xsd:simpleType>
        <xsd:restriction base="dms:Currency"/>
      </xsd:simpleType>
    </xsd:element>
    <xsd:element name="OSC_StateA_12_7Type_of_Respondent" ma:index="66" nillable="true" ma:displayName="OSC_StateA_12_7Type_of_Respondent" ma:default="=&gt;Enter&lt;=" ma:internalName="OSC_StateA_12_7Type_of_Respondent">
      <xsd:simpleType>
        <xsd:restriction base="dms:Text">
          <xsd:maxLength value="255"/>
        </xsd:restriction>
      </xsd:simpleType>
    </xsd:element>
    <xsd:element name="OSC_StateA_12_8Average_Burden_per_Response_in_Hours" ma:index="67" nillable="true" ma:displayName="OSC_StateA_12_8Average_Burden_per_Response_in_Hours" ma:default="=&gt;20/60&lt;=" ma:internalName="OSC_StateA_12_8Average_Burden_per_Response_in_Hours">
      <xsd:simpleType>
        <xsd:restriction base="dms:Text">
          <xsd:maxLength value="255"/>
        </xsd:restriction>
      </xsd:simpleType>
    </xsd:element>
    <xsd:element name="OSC_StateA_12_8Hourly_Wage_Rate" ma:index="68" nillable="true" ma:displayName="OSC_StateA_12_8Hourly_Wage_Rate" ma:default="0" ma:internalName="OSC_StateA_12_8Hourly_Wage_Rate">
      <xsd:simpleType>
        <xsd:restriction base="dms:Text">
          <xsd:maxLength value="255"/>
        </xsd:restriction>
      </xsd:simpleType>
    </xsd:element>
    <xsd:element name="OSC_StateA_12_8Number_of_Respondents" ma:index="69" nillable="true" ma:displayName="OSC_StateA_12_8Number_of_Respondents" ma:decimals="0" ma:default="0" ma:internalName="OSC_StateA_12_8Number_of_Respondents" ma:percentage="FALSE">
      <xsd:simpleType>
        <xsd:restriction base="dms:Number"/>
      </xsd:simpleType>
    </xsd:element>
    <xsd:element name="OSC_StateA_12_8Number_of_Responses_per_Respondent" ma:index="70" nillable="true" ma:displayName="OSC_StateA_12_8Number_of_Responses_per_Respondent" ma:default="1" ma:internalName="OSC_StateA_12_8Number_of_Responses_per_Respondent">
      <xsd:simpleType>
        <xsd:restriction base="dms:Text">
          <xsd:maxLength value="255"/>
        </xsd:restriction>
      </xsd:simpleType>
    </xsd:element>
    <xsd:element name="OSC_StateA_12_8Total_Burden_Hours" ma:index="71" nillable="true" ma:displayName="OSC_StateA_12_8Total_Burden_Hours" ma:decimals="0" ma:default="0" ma:internalName="OSC_StateA_12_8Total_Burden_Hours" ma:percentage="FALSE">
      <xsd:simpleType>
        <xsd:restriction base="dms:Number"/>
      </xsd:simpleType>
    </xsd:element>
    <xsd:element name="OSC_StateA_12_8Total_Respondent_Costs" ma:index="72" nillable="true" ma:displayName="OSC_StateA_12_8Total_Respondent_Costs" ma:decimals="2" ma:default="0" ma:LCID="1033" ma:internalName="OSC_StateA_12_8Total_Respondent_Costs">
      <xsd:simpleType>
        <xsd:restriction base="dms:Currency"/>
      </xsd:simpleType>
    </xsd:element>
    <xsd:element name="OSC_StateA_12_8Type_of_Respondent" ma:index="73" nillable="true" ma:displayName="OSC_StateA_12_8Type_of_Respondent" ma:default="=&gt;Enter&lt;=" ma:internalName="OSC_StateA_12_8Type_of_Respondent">
      <xsd:simpleType>
        <xsd:restriction base="dms:Text">
          <xsd:maxLength value="255"/>
        </xsd:restriction>
      </xsd:simpleType>
    </xsd:element>
    <xsd:element name="OSC_StateA_12_9Average_Burden_per_Response_in_Hours" ma:index="74" nillable="true" ma:displayName="OSC_StateA_12_9Average_Burden_per_Response_in_Hours" ma:default="=&gt;20/60&lt;=" ma:internalName="OSC_StateA_12_9Average_Burden_per_Response_in_Hours">
      <xsd:simpleType>
        <xsd:restriction base="dms:Text">
          <xsd:maxLength value="255"/>
        </xsd:restriction>
      </xsd:simpleType>
    </xsd:element>
    <xsd:element name="OSC_StateA_12_9Hourly_Wage_Rate" ma:index="75" nillable="true" ma:displayName="OSC_StateA_12_9Hourly_Wage_Rate" ma:default="0" ma:internalName="OSC_StateA_12_9Hourly_Wage_Rate">
      <xsd:simpleType>
        <xsd:restriction base="dms:Text">
          <xsd:maxLength value="255"/>
        </xsd:restriction>
      </xsd:simpleType>
    </xsd:element>
    <xsd:element name="OSC_StateA_12_9Number_of_Respondents" ma:index="76" nillable="true" ma:displayName="OSC_StateA_12_9Number_of_Respondents" ma:decimals="0" ma:default="0" ma:internalName="OSC_StateA_12_9Number_of_Respondents" ma:percentage="FALSE">
      <xsd:simpleType>
        <xsd:restriction base="dms:Number"/>
      </xsd:simpleType>
    </xsd:element>
    <xsd:element name="OSC_StateA_12_9Number_of_Responses_per_Respondent" ma:index="77" nillable="true" ma:displayName="OSC_StateA_12_9Number_of_Responses_per_Respondent" ma:default="1" ma:internalName="OSC_StateA_12_9Number_of_Responses_per_Respondent">
      <xsd:simpleType>
        <xsd:restriction base="dms:Text">
          <xsd:maxLength value="255"/>
        </xsd:restriction>
      </xsd:simpleType>
    </xsd:element>
    <xsd:element name="OSC_StateA_12_9Total_Burden_Hours" ma:index="78" nillable="true" ma:displayName="OSC_StateA_12_9Total_Burden_Hours" ma:decimals="0" ma:default="0" ma:internalName="OSC_StateA_12_9Total_Burden_Hours" ma:percentage="FALSE">
      <xsd:simpleType>
        <xsd:restriction base="dms:Number"/>
      </xsd:simpleType>
    </xsd:element>
    <xsd:element name="OSC_StateA_12_9Total_Respondent_Costs" ma:index="79" nillable="true" ma:displayName="OSC_StateA_12_9Total_Respondent_Costs" ma:decimals="2" ma:default="0" ma:LCID="1033" ma:internalName="OSC_StateA_12_9Total_Respondent_Costs">
      <xsd:simpleType>
        <xsd:restriction base="dms:Currency"/>
      </xsd:simpleType>
    </xsd:element>
    <xsd:element name="OSC_StateA_12_9Type_of_Respondent" ma:index="80" nillable="true" ma:displayName="OSC_StateA_12_9Type_of_Respondent" ma:default="=&gt;Enter&lt;=" ma:internalName="OSC_StateA_12_9Type_of_Respondent">
      <xsd:simpleType>
        <xsd:restriction base="dms:Text">
          <xsd:maxLength value="255"/>
        </xsd:restriction>
      </xsd:simpleType>
    </xsd:element>
    <xsd:element name="OSC_StateA_12_Total_Number_of_Responses_per_Respondent" ma:index="81" nillable="true" ma:displayName="OSC_StateA_12_Total_Number_of_Responses_per_Respondent" ma:default="1" ma:internalName="OSC_StateA_12_Total_Number_of_Responses_per_Respondent">
      <xsd:simpleType>
        <xsd:restriction base="dms:Text">
          <xsd:maxLength value="255"/>
        </xsd:restriction>
      </xsd:simpleType>
    </xsd:element>
    <xsd:element name="OSC_StateA_12_Total_Total_Burden_Hours" ma:index="82" nillable="true" ma:displayName="OSC_StateA_12_Total_Total_Burden_Hours" ma:decimals="0" ma:default="0" ma:internalName="OSC_StateA_12_Total_Total_Burden_Hours" ma:percentage="FALSE">
      <xsd:simpleType>
        <xsd:restriction base="dms:Number"/>
      </xsd:simpleType>
    </xsd:element>
    <xsd:element name="OSC_StateA_12_Total_Total_Respondent_Costs" ma:index="83" nillable="true" ma:displayName="OSC_StateA_12_Total_Total_Respondent_Costs" ma:decimals="2" ma:default="0" ma:LCID="1033" ma:internalName="OSC_StateA_12_Total_Total_Respondent_Costs">
      <xsd:simpleType>
        <xsd:restriction base="dms:Currency"/>
      </xsd:simpleType>
    </xsd:element>
    <xsd:element name="OSC_StateA_14_10Average_Cost" ma:index="84" nillable="true" ma:displayName="OSC_StateA_14_10Average_Cost" ma:decimals="2" ma:default="0" ma:LCID="1033" ma:internalName="OSC_StateA_14_10Average_Cost">
      <xsd:simpleType>
        <xsd:restriction base="dms:Currency"/>
      </xsd:simpleType>
    </xsd:element>
    <xsd:element name="OSC_StateA_14_10Average_Hourly_Rate" ma:index="85" nillable="true" ma:displayName="OSC_StateA_14_10Average_Hourly_Rate" ma:default="0" ma:internalName="OSC_StateA_14_10Average_Hourly_Rate">
      <xsd:simpleType>
        <xsd:restriction base="dms:Text">
          <xsd:maxLength value="255"/>
        </xsd:restriction>
      </xsd:simpleType>
    </xsd:element>
    <xsd:element name="OSC_StateA_14_10Average_Hours_Per_Collection" ma:index="86" nillable="true" ma:displayName="OSC_StateA_14_10Average_Hours_Per_Collection" ma:default="0" ma:internalName="OSC_StateA_14_10Average_Hours_Per_Collection">
      <xsd:simpleType>
        <xsd:restriction base="dms:Text">
          <xsd:maxLength value="255"/>
        </xsd:restriction>
      </xsd:simpleType>
    </xsd:element>
    <xsd:element name="OSC_StateA_14_10Staff_FTE" ma:index="87" nillable="true" ma:displayName="OSC_StateA_14_10Staff_FTE" ma:default="=&gt;Enter&lt;=" ma:internalName="OSC_StateA_14_10Staff_FTE">
      <xsd:simpleType>
        <xsd:restriction base="dms:Text">
          <xsd:maxLength value="255"/>
        </xsd:restriction>
      </xsd:simpleType>
    </xsd:element>
    <xsd:element name="OSC_StateA_14_1Average_Cost" ma:index="88" nillable="true" ma:displayName="OSC_StateA_14_1Average_Cost" ma:decimals="2" ma:default="0" ma:LCID="1033" ma:internalName="OSC_StateA_14_1Average_Cost">
      <xsd:simpleType>
        <xsd:restriction base="dms:Currency"/>
      </xsd:simpleType>
    </xsd:element>
    <xsd:element name="OSC_StateA_14_1Average_Hourly_Rate" ma:index="89" nillable="true" ma:displayName="OSC_StateA_14_1Average_Hourly_Rate" ma:default="0" ma:internalName="OSC_StateA_14_1Average_Hourly_Rate">
      <xsd:simpleType>
        <xsd:restriction base="dms:Text">
          <xsd:maxLength value="255"/>
        </xsd:restriction>
      </xsd:simpleType>
    </xsd:element>
    <xsd:element name="OSC_StateA_14_1Average_Hours_Per_Collection" ma:index="90" nillable="true" ma:displayName="OSC_StateA_14_1Average_Hours_Per_Collection" ma:default="0" ma:internalName="OSC_StateA_14_1Average_Hours_Per_Collection">
      <xsd:simpleType>
        <xsd:restriction base="dms:Text">
          <xsd:maxLength value="255"/>
        </xsd:restriction>
      </xsd:simpleType>
    </xsd:element>
    <xsd:element name="OSC_StateA_14_1Staff_FTE" ma:index="91" nillable="true" ma:displayName="OSC_StateA_14_1Staff_FTE" ma:default="=&gt;Enter&lt;=" ma:internalName="OSC_StateA_14_1Staff_FTE">
      <xsd:simpleType>
        <xsd:restriction base="dms:Text">
          <xsd:maxLength value="255"/>
        </xsd:restriction>
      </xsd:simpleType>
    </xsd:element>
    <xsd:element name="OSC_StateA_14_2Average_Cost" ma:index="92" nillable="true" ma:displayName="OSC_StateA_14_2Average_Cost" ma:decimals="2" ma:default="0" ma:LCID="1033" ma:internalName="OSC_StateA_14_2Average_Cost">
      <xsd:simpleType>
        <xsd:restriction base="dms:Currency"/>
      </xsd:simpleType>
    </xsd:element>
    <xsd:element name="OSC_StateA_14_2Average_Hourly_Rate" ma:index="93" nillable="true" ma:displayName="OSC_StateA_14_2Average_Hourly_Rate" ma:default="0" ma:internalName="OSC_StateA_14_2Average_Hourly_Rate">
      <xsd:simpleType>
        <xsd:restriction base="dms:Text">
          <xsd:maxLength value="255"/>
        </xsd:restriction>
      </xsd:simpleType>
    </xsd:element>
    <xsd:element name="OSC_StateA_14_2Average_Hours_Per_Collection" ma:index="94" nillable="true" ma:displayName="OSC_StateA_14_2Average_Hours_Per_Collection" ma:default="0" ma:internalName="OSC_StateA_14_2Average_Hours_Per_Collection">
      <xsd:simpleType>
        <xsd:restriction base="dms:Text">
          <xsd:maxLength value="255"/>
        </xsd:restriction>
      </xsd:simpleType>
    </xsd:element>
    <xsd:element name="OSC_StateA_14_2Staff_FTE" ma:index="95" nillable="true" ma:displayName="OSC_StateA_14_2Staff_FTE" ma:default="=&gt;Enter&lt;=" ma:internalName="OSC_StateA_14_2Staff_FTE">
      <xsd:simpleType>
        <xsd:restriction base="dms:Text">
          <xsd:maxLength value="255"/>
        </xsd:restriction>
      </xsd:simpleType>
    </xsd:element>
    <xsd:element name="OSC_StateA_14_3Average_Cost" ma:index="96" nillable="true" ma:displayName="OSC_StateA_14_3Average_Cost" ma:decimals="2" ma:default="0" ma:LCID="1033" ma:internalName="OSC_StateA_14_3Average_Cost">
      <xsd:simpleType>
        <xsd:restriction base="dms:Currency"/>
      </xsd:simpleType>
    </xsd:element>
    <xsd:element name="OSC_StateA_14_3Average_Hourly_Rate" ma:index="97" nillable="true" ma:displayName="OSC_StateA_14_3Average_Hourly_Rate" ma:default="0" ma:internalName="OSC_StateA_14_3Average_Hourly_Rate">
      <xsd:simpleType>
        <xsd:restriction base="dms:Text">
          <xsd:maxLength value="255"/>
        </xsd:restriction>
      </xsd:simpleType>
    </xsd:element>
    <xsd:element name="OSC_StateA_14_3Average_Hours_Per_Collection" ma:index="98" nillable="true" ma:displayName="OSC_StateA_14_3Average_Hours_Per_Collection" ma:default="0" ma:internalName="OSC_StateA_14_3Average_Hours_Per_Collection">
      <xsd:simpleType>
        <xsd:restriction base="dms:Text">
          <xsd:maxLength value="255"/>
        </xsd:restriction>
      </xsd:simpleType>
    </xsd:element>
    <xsd:element name="OSC_StateA_14_3Staff_FTE" ma:index="99" nillable="true" ma:displayName="OSC_StateA_14_3Staff_FTE" ma:default="=&gt;Enter&lt;=" ma:internalName="OSC_StateA_14_3Staff_FTE">
      <xsd:simpleType>
        <xsd:restriction base="dms:Text">
          <xsd:maxLength value="255"/>
        </xsd:restriction>
      </xsd:simpleType>
    </xsd:element>
    <xsd:element name="OSC_StateA_14_4Average_Cost" ma:index="100" nillable="true" ma:displayName="OSC_StateA_14_4Average_Cost" ma:decimals="2" ma:default="0" ma:LCID="1033" ma:internalName="OSC_StateA_14_4Average_Cost">
      <xsd:simpleType>
        <xsd:restriction base="dms:Currency"/>
      </xsd:simpleType>
    </xsd:element>
    <xsd:element name="OSC_StateA_14_4Average_Hourly_Rate" ma:index="101" nillable="true" ma:displayName="OSC_StateA_14_4Average_Hourly_Rate" ma:default="0" ma:internalName="OSC_StateA_14_4Average_Hourly_Rate">
      <xsd:simpleType>
        <xsd:restriction base="dms:Text">
          <xsd:maxLength value="255"/>
        </xsd:restriction>
      </xsd:simpleType>
    </xsd:element>
    <xsd:element name="OSC_StateA_14_4Average_Hours_Per_Collection" ma:index="102" nillable="true" ma:displayName="OSC_StateA_14_4Average_Hours_Per_Collection" ma:default="0" ma:internalName="OSC_StateA_14_4Average_Hours_Per_Collection">
      <xsd:simpleType>
        <xsd:restriction base="dms:Text">
          <xsd:maxLength value="255"/>
        </xsd:restriction>
      </xsd:simpleType>
    </xsd:element>
    <xsd:element name="OSC_StateA_14_4Staff_FTE" ma:index="103" nillable="true" ma:displayName="OSC_StateA_14_4Staff_FTE" ma:default="=&gt;Enter&lt;=" ma:internalName="OSC_StateA_14_4Staff_FTE">
      <xsd:simpleType>
        <xsd:restriction base="dms:Text">
          <xsd:maxLength value="255"/>
        </xsd:restriction>
      </xsd:simpleType>
    </xsd:element>
    <xsd:element name="OSC_StateA_14_5Average_Cost" ma:index="104" nillable="true" ma:displayName="OSC_StateA_14_5Average_Cost" ma:decimals="2" ma:default="0" ma:LCID="1033" ma:internalName="OSC_StateA_14_5Average_Cost">
      <xsd:simpleType>
        <xsd:restriction base="dms:Currency"/>
      </xsd:simpleType>
    </xsd:element>
    <xsd:element name="OSC_StateA_14_5Average_Hourly_Rate" ma:index="105" nillable="true" ma:displayName="OSC_StateA_14_5Average_Hourly_Rate" ma:default="0" ma:internalName="OSC_StateA_14_5Average_Hourly_Rate">
      <xsd:simpleType>
        <xsd:restriction base="dms:Text">
          <xsd:maxLength value="255"/>
        </xsd:restriction>
      </xsd:simpleType>
    </xsd:element>
    <xsd:element name="OSC_StateA_14_5Average_Hours_Per_Collection" ma:index="106" nillable="true" ma:displayName="OSC_StateA_14_5Average_Hours_Per_Collection" ma:default="0" ma:internalName="OSC_StateA_14_5Average_Hours_Per_Collection">
      <xsd:simpleType>
        <xsd:restriction base="dms:Text">
          <xsd:maxLength value="255"/>
        </xsd:restriction>
      </xsd:simpleType>
    </xsd:element>
    <xsd:element name="OSC_StateA_14_5Staff_FTE" ma:index="107" nillable="true" ma:displayName="OSC_StateA_14_5Staff_FTE" ma:default="=&gt;Enter&lt;=" ma:internalName="OSC_StateA_14_5Staff_FTE">
      <xsd:simpleType>
        <xsd:restriction base="dms:Text">
          <xsd:maxLength value="255"/>
        </xsd:restriction>
      </xsd:simpleType>
    </xsd:element>
    <xsd:element name="OSC_StateA_14_6Average_Cost" ma:index="108" nillable="true" ma:displayName="OSC_StateA_14_6Average_Cost" ma:decimals="2" ma:default="0" ma:LCID="1033" ma:internalName="OSC_StateA_14_6Average_Cost">
      <xsd:simpleType>
        <xsd:restriction base="dms:Currency"/>
      </xsd:simpleType>
    </xsd:element>
    <xsd:element name="OSC_StateA_14_6Average_Hourly_Rate" ma:index="109" nillable="true" ma:displayName="OSC_StateA_14_6Average_Hourly_Rate" ma:default="0" ma:internalName="OSC_StateA_14_6Average_Hourly_Rate">
      <xsd:simpleType>
        <xsd:restriction base="dms:Text">
          <xsd:maxLength value="255"/>
        </xsd:restriction>
      </xsd:simpleType>
    </xsd:element>
    <xsd:element name="OSC_StateA_14_6Average_Hours_Per_Collection" ma:index="110" nillable="true" ma:displayName="OSC_StateA_14_6Average_Hours_Per_Collection" ma:default="0" ma:internalName="OSC_StateA_14_6Average_Hours_Per_Collection">
      <xsd:simpleType>
        <xsd:restriction base="dms:Text">
          <xsd:maxLength value="255"/>
        </xsd:restriction>
      </xsd:simpleType>
    </xsd:element>
    <xsd:element name="OSC_StateA_14_6Staff_FTE" ma:index="111" nillable="true" ma:displayName="OSC_StateA_14_6Staff_FTE" ma:default="=&gt;Enter&lt;=" ma:internalName="OSC_StateA_14_6Staff_FTE">
      <xsd:simpleType>
        <xsd:restriction base="dms:Text">
          <xsd:maxLength value="255"/>
        </xsd:restriction>
      </xsd:simpleType>
    </xsd:element>
    <xsd:element name="OSC_StateA_14_7Average_Cost" ma:index="112" nillable="true" ma:displayName="OSC_StateA_14_7Average_Cost" ma:decimals="2" ma:default="0" ma:LCID="1033" ma:internalName="OSC_StateA_14_7Average_Cost">
      <xsd:simpleType>
        <xsd:restriction base="dms:Currency"/>
      </xsd:simpleType>
    </xsd:element>
    <xsd:element name="OSC_StateA_14_7Average_Hourly_Rate" ma:index="113" nillable="true" ma:displayName="OSC_StateA_14_7Average_Hourly_Rate" ma:default="0" ma:internalName="OSC_StateA_14_7Average_Hourly_Rate">
      <xsd:simpleType>
        <xsd:restriction base="dms:Text">
          <xsd:maxLength value="255"/>
        </xsd:restriction>
      </xsd:simpleType>
    </xsd:element>
    <xsd:element name="OSC_StateA_14_7Average_Hours_Per_Collection" ma:index="114" nillable="true" ma:displayName="OSC_StateA_14_7Average_Hours_Per_Collection" ma:default="0" ma:internalName="OSC_StateA_14_7Average_Hours_Per_Collection">
      <xsd:simpleType>
        <xsd:restriction base="dms:Text">
          <xsd:maxLength value="255"/>
        </xsd:restriction>
      </xsd:simpleType>
    </xsd:element>
    <xsd:element name="OSC_StateA_14_7Staff_FTE" ma:index="115" nillable="true" ma:displayName="OSC_StateA_14_7Staff_FTE" ma:default="=&gt;Enter&lt;=" ma:internalName="OSC_StateA_14_7Staff_FTE">
      <xsd:simpleType>
        <xsd:restriction base="dms:Text">
          <xsd:maxLength value="255"/>
        </xsd:restriction>
      </xsd:simpleType>
    </xsd:element>
    <xsd:element name="OSC_StateA_14_8Average_Cost" ma:index="116" nillable="true" ma:displayName="OSC_StateA_14_8Average_Cost" ma:decimals="2" ma:default="0" ma:LCID="1033" ma:internalName="OSC_StateA_14_8Average_Cost">
      <xsd:simpleType>
        <xsd:restriction base="dms:Currency"/>
      </xsd:simpleType>
    </xsd:element>
    <xsd:element name="OSC_StateA_14_8Average_Hourly_Rate" ma:index="117" nillable="true" ma:displayName="OSC_StateA_14_8Average_Hourly_Rate" ma:default="0" ma:internalName="OSC_StateA_14_8Average_Hourly_Rate">
      <xsd:simpleType>
        <xsd:restriction base="dms:Text">
          <xsd:maxLength value="255"/>
        </xsd:restriction>
      </xsd:simpleType>
    </xsd:element>
    <xsd:element name="OSC_StateA_14_8Average_Hours_Per_Collection" ma:index="118" nillable="true" ma:displayName="OSC_StateA_14_8Average_Hours_Per_Collection" ma:default="0" ma:internalName="OSC_StateA_14_8Average_Hours_Per_Collection">
      <xsd:simpleType>
        <xsd:restriction base="dms:Text">
          <xsd:maxLength value="255"/>
        </xsd:restriction>
      </xsd:simpleType>
    </xsd:element>
    <xsd:element name="OSC_StateA_14_8Staff_FTE" ma:index="119" nillable="true" ma:displayName="OSC_StateA_14_8Staff_FTE" ma:default="=&gt;Enter&lt;=" ma:internalName="OSC_StateA_14_8Staff_FTE">
      <xsd:simpleType>
        <xsd:restriction base="dms:Text">
          <xsd:maxLength value="255"/>
        </xsd:restriction>
      </xsd:simpleType>
    </xsd:element>
    <xsd:element name="OSC_StateA_14_9Average_Cost" ma:index="120" nillable="true" ma:displayName="OSC_StateA_14_9Average_Cost" ma:decimals="2" ma:default="0" ma:LCID="1033" ma:internalName="OSC_StateA_14_9Average_Cost">
      <xsd:simpleType>
        <xsd:restriction base="dms:Currency"/>
      </xsd:simpleType>
    </xsd:element>
    <xsd:element name="OSC_StateA_14_9Average_Hourly_Rate" ma:index="121" nillable="true" ma:displayName="OSC_StateA_14_9Average_Hourly_Rate" ma:default="0" ma:internalName="OSC_StateA_14_9Average_Hourly_Rate">
      <xsd:simpleType>
        <xsd:restriction base="dms:Text">
          <xsd:maxLength value="255"/>
        </xsd:restriction>
      </xsd:simpleType>
    </xsd:element>
    <xsd:element name="OSC_StateA_14_9Average_Hours_Per_Collection" ma:index="122" nillable="true" ma:displayName="OSC_StateA_14_9Average_Hours_Per_Collection" ma:default="0" ma:internalName="OSC_StateA_14_9Average_Hours_Per_Collection">
      <xsd:simpleType>
        <xsd:restriction base="dms:Text">
          <xsd:maxLength value="255"/>
        </xsd:restriction>
      </xsd:simpleType>
    </xsd:element>
    <xsd:element name="OSC_StateA_14_9Staff_FTE" ma:index="123" nillable="true" ma:displayName="OSC_StateA_14_9Staff_FTE" ma:default="=&gt;Enter&lt;=" ma:internalName="OSC_StateA_14_9Staff_FTE">
      <xsd:simpleType>
        <xsd:restriction base="dms:Text">
          <xsd:maxLength value="255"/>
        </xsd:restriction>
      </xsd:simpleType>
    </xsd:element>
    <xsd:element name="OSC_StateA_14_Estimated_Total_Cost_of_Information_Collection" ma:index="124" nillable="true" ma:displayName="OSC_StateA_14_Estimated_Total_Cost_of_Information_Collection" ma:decimals="2" ma:default="0" ma:LCID="1033" ma:internalName="OSC_StateA_14_Estimated_Total_Cost_of_Information_Collection">
      <xsd:simpleType>
        <xsd:restriction base="dms:Currency"/>
      </xsd:simpleType>
    </xsd:element>
    <xsd:element name="OSC_StateA_Annualized_Cost_to_the_Government" ma:index="125" nillable="true" ma:displayName="OSC_StateA_Annualized_Cost_to_the_Government" ma:internalName="OSC_StateA_Annualized_Cost_to_the_Government">
      <xsd:simpleType>
        <xsd:restriction base="dms:Note"/>
      </xsd:simpleType>
    </xsd:element>
    <xsd:element name="OSC_StateA_Assurance_of_Confidentiality_Provided_to_Respondents" ma:index="126" nillable="true" ma:displayName="OSC_StateA_Assurance_of_Confidentiality_Provided_to_Respondents" ma:internalName="OSC_StateA_Assurance_of_Confidentiality_Provided_to_Respondents">
      <xsd:simpleType>
        <xsd:restriction base="dms:Note">
          <xsd:maxLength value="255"/>
        </xsd:restriction>
      </xsd:simpleType>
    </xsd:element>
    <xsd:element name="OSC_StateA_Background" ma:index="127" nillable="true" ma:displayName="OSC_StateA_Background" ma:internalName="OSC_StateA_Background">
      <xsd:simpleType>
        <xsd:restriction base="dms:Note">
          <xsd:maxLength value="255"/>
        </xsd:restriction>
      </xsd:simpleType>
    </xsd:element>
    <xsd:element name="OSC_StateA_Consequences_Collecting_Less_Frequently" ma:index="128" nillable="true" ma:displayName="OSC_StateA_Consequences_Collecting_Less_Frequently" ma:internalName="OSC_StateA_Consequences_Collecting_Less_Frequently">
      <xsd:simpleType>
        <xsd:restriction base="dms:Note">
          <xsd:maxLength value="255"/>
        </xsd:restriction>
      </xsd:simpleType>
    </xsd:element>
    <xsd:element name="OSC_StateA_Date_Submitted" ma:index="129" nillable="true" ma:displayName="OSC_StateA_Date_Submitted" ma:format="DateOnly" ma:internalName="OSC_StateA_Date_Submitted">
      <xsd:simpleType>
        <xsd:restriction base="dms:DateTime"/>
      </xsd:simpleType>
    </xsd:element>
    <xsd:element name="OSC_StateA_Estimate_Other_Total_Annual_Cost_Burden_to_Respond" ma:index="130" nillable="true" ma:displayName="OSC_StateA_Estimate_Other_Total_Annual_Cost_Burden_to_Respond" ma:internalName="OSC_StateA_Estimate_Other_Total_Annual_Cost_Burden_to_Respond">
      <xsd:simpleType>
        <xsd:restriction base="dms:Note">
          <xsd:maxLength value="255"/>
        </xsd:restriction>
      </xsd:simpleType>
    </xsd:element>
    <xsd:element name="OSC_StateA_Estimates_of_Annualized_Burden_Hours_and_Costs" ma:index="131" nillable="true" ma:displayName="OSC_StateA_Estimates_of_Annualized_Burden_Hours_and_Costs" ma:internalName="OSC_StateA_Estimates_of_Annualized_Burden_Hours_and_Costs">
      <xsd:simpleType>
        <xsd:restriction base="dms:Note">
          <xsd:maxLength value="255"/>
        </xsd:restriction>
      </xsd:simpleType>
    </xsd:element>
    <xsd:element name="OSC_StateA_Exceptions_Certification_Paperwork_Reduction_Act" ma:index="132" nillable="true" ma:displayName="OSC_StateA_Exceptions_Certification_Paperwork_Reduction_Act" ma:internalName="OSC_StateA_Exceptions_Certification_Paperwork_Reduction_Act">
      <xsd:simpleType>
        <xsd:restriction base="dms:Note">
          <xsd:maxLength value="255"/>
        </xsd:restriction>
      </xsd:simpleType>
    </xsd:element>
    <xsd:element name="OSC_StateA_Explanation_for_Program_Changes_or_Adjustments" ma:index="133" nillable="true" ma:displayName="OSC_StateA_Explanation_for_Program_Changes_or_Adjustments" ma:internalName="OSC_StateA_Explanation_for_Program_Changes_or_Adjustments">
      <xsd:simpleType>
        <xsd:restriction base="dms:Note">
          <xsd:maxLength value="255"/>
        </xsd:restriction>
      </xsd:simpleType>
    </xsd:element>
    <xsd:element name="OSC_StateA_Explanation_of_Any_Payment_or_Gift_to_Respondents" ma:index="134" nillable="true" ma:displayName="OSC_StateA_Explanation_of_Any_Payment_or_Gift_to_Respondents" ma:internalName="OSC_StateA_Explanation_of_Any_Payment_or_Gift_to_Respondents">
      <xsd:simpleType>
        <xsd:restriction base="dms:Note">
          <xsd:maxLength value="255"/>
        </xsd:restriction>
      </xsd:simpleType>
    </xsd:element>
    <xsd:element name="OSC_StateA_Identify_Duplication_Similar_Information" ma:index="135" nillable="true" ma:displayName="OSC_StateA_Identify_Duplication_Similar_Information" ma:internalName="OSC_StateA_Identify_Duplication_Similar_Information">
      <xsd:simpleType>
        <xsd:restriction base="dms:Note">
          <xsd:maxLength value="255"/>
        </xsd:restriction>
      </xsd:simpleType>
    </xsd:element>
    <xsd:element name="OSC_StateA_Impact_on_Small_Businesses_or_Other_Small_Entities" ma:index="136" nillable="true" ma:displayName="OSC_StateA_Impact_on_Small_Businesses_or_Other_Small_Entities" ma:internalName="OSC_StateA_Impact_on_Small_Businesses_or_Other_Small_Entities">
      <xsd:simpleType>
        <xsd:restriction base="dms:Note">
          <xsd:maxLength value="255"/>
        </xsd:restriction>
      </xsd:simpleType>
    </xsd:element>
    <xsd:element name="OSC_StateA_Improved_Information_Technology_and_Burden_Reduction" ma:index="137" nillable="true" ma:displayName="OSC_StateA_Improved_Information_Technology_and_Burden_Reduction" ma:internalName="OSC_StateA_Improved_Information_Technology_and_Burden_Reduction">
      <xsd:simpleType>
        <xsd:restriction base="dms:Note">
          <xsd:maxLength value="255"/>
        </xsd:restriction>
      </xsd:simpleType>
    </xsd:element>
    <xsd:element name="OSC_StateA_Items_to_be_collected" ma:index="138" nillable="true" ma:displayName="OSC_StateA_Items_to_be_collected" ma:internalName="OSC_StateA_Items_to_be_collected">
      <xsd:simpleType>
        <xsd:restriction base="dms:Note">
          <xsd:maxLength value="255"/>
        </xsd:restriction>
      </xsd:simpleType>
    </xsd:element>
    <xsd:element name="OSC_StateA_Justification_for_Sensitive_Questions" ma:index="139" nillable="true" ma:displayName="OSC_StateA_Justification_for_Sensitive_Questions" ma:internalName="OSC_StateA_Justification_for_Sensitive_Questions">
      <xsd:simpleType>
        <xsd:restriction base="dms:Note">
          <xsd:maxLength value="255"/>
        </xsd:restriction>
      </xsd:simpleType>
    </xsd:element>
    <xsd:element name="OSC_StateA_List_Of_Attachments" ma:index="140" nillable="true" ma:displayName="OSC_StateA_List_Of_Attachments" ma:internalName="OSC_StateA_List_Of_Attachments">
      <xsd:simpleType>
        <xsd:restriction base="dms:Note">
          <xsd:maxLength value="255"/>
        </xsd:restriction>
      </xsd:simpleType>
    </xsd:element>
    <xsd:element name="OSC_StateA_Overview_Of_Data_Collection_System" ma:index="141" nillable="true" ma:displayName="OSC_StateA_Overview_Of_Data_Collection_System" ma:internalName="OSC_StateA_Overview_Of_Data_Collection_System">
      <xsd:simpleType>
        <xsd:restriction base="dms:Note">
          <xsd:maxLength value="255"/>
        </xsd:restriction>
      </xsd:simpleType>
    </xsd:element>
    <xsd:element name="OSC_StateA_Purpose_and_Use" ma:index="142" nillable="true" ma:displayName="OSC_StateA_Purpose_and_Use" ma:internalName="OSC_StateA_Purpose_and_Use">
      <xsd:simpleType>
        <xsd:restriction base="dms:Note">
          <xsd:maxLength value="255"/>
        </xsd:restriction>
      </xsd:simpleType>
    </xsd:element>
    <xsd:element name="OSC_StateA_Reason_Display_OMB_Expiration_Date_is_Inappropriate" ma:index="143" nillable="true" ma:displayName="OSC_StateA_Reason_Display_OMB_Expiration_Date_is_Inappropriate" ma:internalName="OSC_StateA_Reason_Display_OMB_Expiration_Date_is_Inappropriate">
      <xsd:simpleType>
        <xsd:restriction base="dms:Note">
          <xsd:maxLength value="255"/>
        </xsd:restriction>
      </xsd:simpleType>
    </xsd:element>
    <xsd:element name="OSC_StateA_Response_to_the_Federal_Register_Notice_and_Efforts" ma:index="144" nillable="true" ma:displayName="OSC_StateA_Response_to_the_Federal_Register_Notice_and_Efforts" ma:internalName="OSC_StateA_Response_to_the_Federal_Register_Notice_and_Efforts">
      <xsd:simpleType>
        <xsd:restriction base="dms:Note">
          <xsd:maxLength value="255"/>
        </xsd:restriction>
      </xsd:simpleType>
    </xsd:element>
    <xsd:element name="OSC_StateA_Tabulation_and_Publication_and_Project_Time_Schedule" ma:index="145" nillable="true" ma:displayName="OSC_StateA_Tabulation_and_Publication_and_Project_Time_Schedule" ma:internalName="OSC_StateA_Tabulation_and_Publication_and_Project_Time_Schedule">
      <xsd:simpleType>
        <xsd:restriction base="dms:Note">
          <xsd:maxLength value="255"/>
        </xsd:restriction>
      </xsd:simpleType>
    </xsd:element>
    <xsd:element name="OSC_StateA_Websites_Directed_at_Children" ma:index="146" nillable="true" ma:displayName="OSC_StateA_Websites_Directed_at_Children" ma:internalName="OSC_StateA_Websites_Directed_at_Children">
      <xsd:simpleType>
        <xsd:restriction base="dms:Note">
          <xsd:maxLength value="255"/>
        </xsd:restriction>
      </xsd:simpleType>
    </xsd:element>
    <xsd:element name="GenICPIBranchOROfficeTitle" ma:index="148" nillable="true" ma:displayName="GenIC PI Branch OR Office Title" ma:default="=&gt;Enter branch or office title&lt;=" ma:internalName="GenICPIBranchOROfficeTitle">
      <xsd:simpleType>
        <xsd:restriction base="dms:Text">
          <xsd:maxLength value="255"/>
        </xsd:restriction>
      </xsd:simpleType>
    </xsd:element>
    <xsd:element name="GenICPICDCID" ma:index="149" nillable="true" ma:displayName="GenIC PI CDC ID" ma:description="" ma:internalName="GenICPICDCID">
      <xsd:simpleType>
        <xsd:restriction base="dms:Text">
          <xsd:maxLength value="255"/>
        </xsd:restriction>
      </xsd:simpleType>
    </xsd:element>
    <xsd:element name="GenICPICenterDivisionBranch" ma:index="150" nillable="true" ma:displayName="GenIC PI Center Division Branch" ma:description="" ma:internalName="GenICPICenterDivisionBranch">
      <xsd:simpleType>
        <xsd:restriction base="dms:Text">
          <xsd:maxLength value="255"/>
        </xsd:restriction>
      </xsd:simpleType>
    </xsd:element>
    <xsd:element name="GenICPICIO" ma:index="151" nillable="true" ma:displayName="GenIC PI CIO" ma:internalName="GenICPICIO">
      <xsd:simpleType>
        <xsd:restriction base="dms:Text">
          <xsd:maxLength value="255"/>
        </xsd:restriction>
      </xsd:simpleType>
    </xsd:element>
    <xsd:element name="GenICPIDivisionOROfficeTitle" ma:index="152" nillable="true" ma:displayName="GenIC PI Division OR Office Title" ma:default="=&gt;Enter division or office title&lt;=" ma:internalName="GenICPIDivisionOROfficeTitle">
      <xsd:simpleType>
        <xsd:restriction base="dms:Text">
          <xsd:maxLength value="255"/>
        </xsd:restriction>
      </xsd:simpleType>
    </xsd:element>
    <xsd:element name="GenICPIEmail" ma:index="153" nillable="true" ma:displayName="GenIC PI Email" ma:default="=&gt;Enter work email&lt;=" ma:description="" ma:internalName="GenICPIEmail">
      <xsd:simpleType>
        <xsd:restriction base="dms:Text">
          <xsd:maxLength value="255"/>
        </xsd:restriction>
      </xsd:simpleType>
    </xsd:element>
    <xsd:element name="GenICPIFax" ma:index="154" nillable="true" ma:displayName="GenIC PI Fax" ma:default="=&gt;###-###-####&lt;=" ma:internalName="GenICPIFax">
      <xsd:simpleType>
        <xsd:restriction base="dms:Text">
          <xsd:maxLength value="255"/>
        </xsd:restriction>
      </xsd:simpleType>
    </xsd:element>
    <xsd:element name="GenICPIName" ma:index="155" nillable="true" ma:displayName="GenIC PI Name" ma:default="=&gt;Enter full name and credentials&lt;=" ma:description="" ma:internalName="GenICPIName">
      <xsd:simpleType>
        <xsd:restriction base="dms:Text">
          <xsd:maxLength value="255"/>
        </xsd:restriction>
      </xsd:simpleType>
    </xsd:element>
    <xsd:element name="GenICPIPhone" ma:index="156" nillable="true" ma:displayName="GenIC PI Phone" ma:default="=&gt;###-###-####&lt;=" ma:description="" ma:internalName="GenICPIPhone">
      <xsd:simpleType>
        <xsd:restriction base="dms:Text">
          <xsd:maxLength value="255"/>
        </xsd:restriction>
      </xsd:simpleType>
    </xsd:element>
    <xsd:element name="GenICPITitle" ma:index="157" nillable="true" ma:displayName="GenIC PI Title" ma:default="=&gt;Enter official CDC title&lt;=" ma:internalName="GenICPITitle">
      <xsd:simpleType>
        <xsd:restriction base="dms:Text">
          <xsd:maxLength value="255"/>
        </xsd:restriction>
      </xsd:simpleType>
    </xsd:element>
    <xsd:element name="GenICPIWorkMailingAddress" ma:index="158" nillable="true" ma:displayName="GenIC PI Work Mailing Address" ma:default="=&gt;Enter work mailing address&lt;=" ma:internalName="GenICPIWorkMailingAddres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b1c282-9287-45cb-9b41-eae3a76919a0" elementFormDefault="qualified">
    <xsd:import namespace="http://schemas.microsoft.com/office/2006/documentManagement/types"/>
    <xsd:import namespace="http://schemas.microsoft.com/office/infopath/2007/PartnerControls"/>
    <xsd:element name="GenICNickname" ma:index="147" nillable="true" ma:displayName="GenIC Nickname" ma:internalName="GenICNickname">
      <xsd:simpleType>
        <xsd:restriction base="dms:Text">
          <xsd:maxLength value="255"/>
        </xsd:restriction>
      </xsd:simpleType>
    </xsd:element>
    <xsd:element name="GenICTitle" ma:index="159" nillable="true" ma:displayName="GenIC Title" ma:default="=&gt;Enter short but descriptive title reflecting the purpose of the data collection. &lt;=" ma:internalName="GenICTitl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e849d94-b00b-4457-8fdf-7e9e81e05b5e" elementFormDefault="qualified">
    <xsd:import namespace="http://schemas.microsoft.com/office/2006/documentManagement/types"/>
    <xsd:import namespace="http://schemas.microsoft.com/office/infopath/2007/PartnerControls"/>
    <xsd:element name="OSC_StateA_12_Total_Number_of_Respondents" ma:index="160" nillable="true" ma:displayName="OSC_StateA_12_Total_Number_of_Respondents" ma:decimals="0" ma:default="0" ma:internalName="OSC_StateA_12_Total_Number_of_Respondents">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3256B-7C3C-4BF0-A38F-E07F007A25CB}">
  <ds:schemaRefs>
    <ds:schemaRef ds:uri="http://schemas.microsoft.com/sharepoint/events"/>
  </ds:schemaRefs>
</ds:datastoreItem>
</file>

<file path=customXml/itemProps2.xml><?xml version="1.0" encoding="utf-8"?>
<ds:datastoreItem xmlns:ds="http://schemas.openxmlformats.org/officeDocument/2006/customXml" ds:itemID="{52C7AD96-DB8A-4C87-9245-3E3FE80E54D5}">
  <ds:schemaRefs>
    <ds:schemaRef ds:uri="http://schemas.microsoft.com/office/2006/metadata/customXsn"/>
  </ds:schemaRefs>
</ds:datastoreItem>
</file>

<file path=customXml/itemProps3.xml><?xml version="1.0" encoding="utf-8"?>
<ds:datastoreItem xmlns:ds="http://schemas.openxmlformats.org/officeDocument/2006/customXml" ds:itemID="{B50CE337-05FA-4B63-88C4-4A8983023024}">
  <ds:schemaRefs>
    <ds:schemaRef ds:uri="http://schemas.microsoft.com/sharepoint/v3/contenttype/forms"/>
  </ds:schemaRefs>
</ds:datastoreItem>
</file>

<file path=customXml/itemProps4.xml><?xml version="1.0" encoding="utf-8"?>
<ds:datastoreItem xmlns:ds="http://schemas.openxmlformats.org/officeDocument/2006/customXml" ds:itemID="{B17062E4-CBDC-45BD-9FA4-5761471BF147}">
  <ds:schemaRefs>
    <ds:schemaRef ds:uri="http://schemas.microsoft.com/office/2006/metadata/properties"/>
    <ds:schemaRef ds:uri="http://schemas.microsoft.com/office/infopath/2007/PartnerControls"/>
    <ds:schemaRef ds:uri="bd99c180-279b-44c3-9486-dd050336677e"/>
    <ds:schemaRef ds:uri="ce849d94-b00b-4457-8fdf-7e9e81e05b5e"/>
    <ds:schemaRef ds:uri="15b1c282-9287-45cb-9b41-eae3a76919a0"/>
    <ds:schemaRef ds:uri="b5c0ca00-073d-4463-9985-b654f14791fe"/>
  </ds:schemaRefs>
</ds:datastoreItem>
</file>

<file path=customXml/itemProps5.xml><?xml version="1.0" encoding="utf-8"?>
<ds:datastoreItem xmlns:ds="http://schemas.openxmlformats.org/officeDocument/2006/customXml" ds:itemID="{0A6A8B75-0A87-4D42-ADFE-CB2A6DB879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bd99c180-279b-44c3-9486-dd050336677e"/>
    <ds:schemaRef ds:uri="15b1c282-9287-45cb-9b41-eae3a76919a0"/>
    <ds:schemaRef ds:uri="ce849d94-b00b-4457-8fdf-7e9e81e05b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AAF207C8-16A1-4630-8C4C-9C58F1840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1</Pages>
  <Words>4434</Words>
  <Characters>2527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Determining the Landscape of Quality Management Systems for Public Health Laboratories Performing Next-Generation Sequencing</vt:lpstr>
    </vt:vector>
  </TitlesOfParts>
  <Company>CDC</Company>
  <LinksUpToDate>false</LinksUpToDate>
  <CharactersWithSpaces>2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ing the Landscape of Quality Management Systems for Public Health Laboratories Performing Next-Generation Sequencing</dc:title>
  <dc:creator>Gilliam, Adzua H. (CDC/DDPHSIS/CSTLTS/OD)</dc:creator>
  <cp:lastModifiedBy>Anderson, Brittany (CDC/DDPHSIS/CSTLTS/OD)</cp:lastModifiedBy>
  <cp:revision>14</cp:revision>
  <cp:lastPrinted>2011-06-07T15:53:00Z</cp:lastPrinted>
  <dcterms:created xsi:type="dcterms:W3CDTF">2020-05-07T13:40:00Z</dcterms:created>
  <dcterms:modified xsi:type="dcterms:W3CDTF">2020-06-0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C90E18ED62843B8190FE6ED302705</vt:lpwstr>
  </property>
  <property fmtid="{D5CDD505-2E9C-101B-9397-08002B2CF9AE}" pid="3" name="_dlc_DocIdItemGuid">
    <vt:lpwstr>4df07315-4f49-4e37-acf2-bf7859856569</vt:lpwstr>
  </property>
</Properties>
</file>